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6C403F" w14:textId="31ED39B5" w:rsidR="002904E0" w:rsidRDefault="002904E0" w:rsidP="000B4D15">
      <w:pPr>
        <w:spacing w:after="120"/>
        <w:rPr>
          <w:rFonts w:ascii="Arial" w:hAnsi="Arial" w:cs="Arial"/>
          <w:color w:val="000000" w:themeColor="text1"/>
          <w:sz w:val="22"/>
          <w:szCs w:val="22"/>
        </w:rPr>
      </w:pPr>
      <w:commentRangeStart w:id="0"/>
      <w:commentRangeStart w:id="1"/>
      <w:r w:rsidRPr="002904E0">
        <w:rPr>
          <w:rFonts w:ascii="Arial" w:hAnsi="Arial" w:cs="Arial"/>
          <w:b/>
          <w:bCs/>
          <w:color w:val="000000" w:themeColor="text1"/>
          <w:sz w:val="22"/>
          <w:szCs w:val="22"/>
        </w:rPr>
        <w:t>Multifaceted Mechanisms of Outcome Devaluation: The Crucial Role of the Posterior Lateral OFC in Goal-Directed Choices</w:t>
      </w:r>
      <w:commentRangeEnd w:id="0"/>
      <w:r w:rsidR="00595DAA">
        <w:rPr>
          <w:rStyle w:val="CommentReference"/>
        </w:rPr>
        <w:commentReference w:id="0"/>
      </w:r>
      <w:commentRangeEnd w:id="1"/>
      <w:r w:rsidR="00084E33">
        <w:rPr>
          <w:rStyle w:val="CommentReference"/>
        </w:rPr>
        <w:commentReference w:id="1"/>
      </w:r>
    </w:p>
    <w:p w14:paraId="13657AE3" w14:textId="77777777" w:rsidR="000B4D15" w:rsidRPr="00244866" w:rsidRDefault="000B4D15" w:rsidP="0091089C">
      <w:pPr>
        <w:spacing w:after="120"/>
        <w:rPr>
          <w:rFonts w:ascii="Arial" w:hAnsi="Arial" w:cs="Arial"/>
          <w:color w:val="000000" w:themeColor="text1"/>
          <w:sz w:val="22"/>
          <w:szCs w:val="22"/>
        </w:rPr>
      </w:pPr>
    </w:p>
    <w:p w14:paraId="6930C6F0" w14:textId="7288CE2C" w:rsidR="00C015F5" w:rsidRPr="00FC6D8C" w:rsidRDefault="000E168D" w:rsidP="0091089C">
      <w:pPr>
        <w:pStyle w:val="Heading2"/>
        <w:spacing w:before="0" w:after="120"/>
        <w:rPr>
          <w:rFonts w:ascii="Arial" w:hAnsi="Arial" w:cs="Arial"/>
          <w:b/>
          <w:bCs/>
          <w:color w:val="000000" w:themeColor="text1"/>
          <w:sz w:val="22"/>
          <w:szCs w:val="22"/>
        </w:rPr>
      </w:pPr>
      <w:r w:rsidRPr="00FC6D8C">
        <w:rPr>
          <w:rFonts w:ascii="Arial" w:hAnsi="Arial" w:cs="Arial"/>
          <w:b/>
          <w:bCs/>
          <w:color w:val="000000" w:themeColor="text1"/>
          <w:sz w:val="22"/>
          <w:szCs w:val="22"/>
        </w:rPr>
        <w:t>Introduction</w:t>
      </w:r>
    </w:p>
    <w:p w14:paraId="4DE2B5C9" w14:textId="0B6BE151" w:rsidR="005A0E03" w:rsidRDefault="0010593A" w:rsidP="004916AE">
      <w:pPr>
        <w:spacing w:after="120"/>
        <w:rPr>
          <w:rFonts w:ascii="Arial" w:hAnsi="Arial" w:cs="Arial"/>
          <w:color w:val="000000" w:themeColor="text1"/>
          <w:sz w:val="22"/>
          <w:szCs w:val="22"/>
        </w:rPr>
      </w:pPr>
      <w:r w:rsidRPr="0010593A">
        <w:rPr>
          <w:rFonts w:ascii="Arial" w:hAnsi="Arial" w:cs="Arial"/>
          <w:color w:val="000000" w:themeColor="text1"/>
          <w:sz w:val="22"/>
          <w:szCs w:val="22"/>
        </w:rPr>
        <w:t xml:space="preserve">Humans and animals effortlessly adapt to changing environments, adjusting their behavior in response to shifting contexts. </w:t>
      </w:r>
      <w:commentRangeStart w:id="2"/>
      <w:r w:rsidRPr="0010593A">
        <w:rPr>
          <w:rFonts w:ascii="Arial" w:hAnsi="Arial" w:cs="Arial"/>
          <w:color w:val="000000" w:themeColor="text1"/>
          <w:sz w:val="22"/>
          <w:szCs w:val="22"/>
        </w:rPr>
        <w:t xml:space="preserve">The outcome devaluation paradigm offers a valuable framework for studying the cognitive mechanisms that underlie these adaptive behaviors. In this paradigm, responses to a predictive cue are evaluated after the selective devaluation of the associated outcome. Outcome devaluation is a key marker of goal-directed behavior, demonstrating the </w:t>
      </w:r>
      <w:r w:rsidR="00D15689">
        <w:rPr>
          <w:rFonts w:ascii="Arial" w:hAnsi="Arial" w:cs="Arial"/>
          <w:color w:val="000000" w:themeColor="text1"/>
          <w:sz w:val="22"/>
          <w:szCs w:val="22"/>
        </w:rPr>
        <w:t>ability</w:t>
      </w:r>
      <w:r w:rsidRPr="0010593A">
        <w:rPr>
          <w:rFonts w:ascii="Arial" w:hAnsi="Arial" w:cs="Arial"/>
          <w:color w:val="000000" w:themeColor="text1"/>
          <w:sz w:val="22"/>
          <w:szCs w:val="22"/>
        </w:rPr>
        <w:t xml:space="preserve"> to align actions with updated goals and contexts rather than relying on habitual responses</w:t>
      </w:r>
      <w:commentRangeEnd w:id="2"/>
      <w:r w:rsidR="004C0402">
        <w:rPr>
          <w:rStyle w:val="CommentReference"/>
        </w:rPr>
        <w:commentReference w:id="2"/>
      </w:r>
      <w:r w:rsidRPr="0010593A">
        <w:rPr>
          <w:rFonts w:ascii="Arial" w:hAnsi="Arial" w:cs="Arial"/>
          <w:color w:val="000000" w:themeColor="text1"/>
          <w:sz w:val="22"/>
          <w:szCs w:val="22"/>
        </w:rPr>
        <w:t>.</w:t>
      </w:r>
      <w:r w:rsidR="00F44334">
        <w:rPr>
          <w:rFonts w:ascii="Arial" w:hAnsi="Arial" w:cs="Arial"/>
          <w:color w:val="000000" w:themeColor="text1"/>
          <w:sz w:val="22"/>
          <w:szCs w:val="22"/>
        </w:rPr>
        <w:t xml:space="preserve"> </w:t>
      </w:r>
    </w:p>
    <w:p w14:paraId="19C1D8E3" w14:textId="541B7198" w:rsidR="00F44334" w:rsidRDefault="00190A37" w:rsidP="004916AE">
      <w:pPr>
        <w:spacing w:after="120"/>
        <w:rPr>
          <w:rFonts w:ascii="Arial" w:hAnsi="Arial" w:cs="Arial"/>
          <w:color w:val="000000" w:themeColor="text1"/>
          <w:sz w:val="22"/>
          <w:szCs w:val="22"/>
        </w:rPr>
      </w:pPr>
      <w:r w:rsidRPr="00190A37">
        <w:rPr>
          <w:rFonts w:ascii="Arial" w:hAnsi="Arial" w:cs="Arial"/>
          <w:color w:val="000000" w:themeColor="text1"/>
          <w:sz w:val="22"/>
          <w:szCs w:val="22"/>
        </w:rPr>
        <w:t xml:space="preserve">Studies </w:t>
      </w:r>
      <w:r w:rsidR="00B9008E">
        <w:rPr>
          <w:rFonts w:ascii="Arial" w:hAnsi="Arial" w:cs="Arial"/>
          <w:color w:val="000000" w:themeColor="text1"/>
          <w:sz w:val="22"/>
          <w:szCs w:val="22"/>
        </w:rPr>
        <w:t>in</w:t>
      </w:r>
      <w:r>
        <w:rPr>
          <w:rFonts w:ascii="Arial" w:hAnsi="Arial" w:cs="Arial"/>
          <w:color w:val="000000" w:themeColor="text1"/>
          <w:sz w:val="22"/>
          <w:szCs w:val="22"/>
        </w:rPr>
        <w:t xml:space="preserve"> humans, rodents, and non-human primates </w:t>
      </w:r>
      <w:r w:rsidRPr="00190A37">
        <w:rPr>
          <w:rFonts w:ascii="Arial" w:hAnsi="Arial" w:cs="Arial"/>
          <w:color w:val="000000" w:themeColor="text1"/>
          <w:sz w:val="22"/>
          <w:szCs w:val="22"/>
        </w:rPr>
        <w:t xml:space="preserve">have </w:t>
      </w:r>
      <w:r w:rsidR="00B9008E">
        <w:rPr>
          <w:rFonts w:ascii="Arial" w:hAnsi="Arial" w:cs="Arial"/>
          <w:color w:val="000000" w:themeColor="text1"/>
          <w:sz w:val="22"/>
          <w:szCs w:val="22"/>
        </w:rPr>
        <w:t xml:space="preserve">consistently </w:t>
      </w:r>
      <w:r w:rsidRPr="00190A37">
        <w:rPr>
          <w:rFonts w:ascii="Arial" w:hAnsi="Arial" w:cs="Arial"/>
          <w:color w:val="000000" w:themeColor="text1"/>
          <w:sz w:val="22"/>
          <w:szCs w:val="22"/>
        </w:rPr>
        <w:t>shown that</w:t>
      </w:r>
      <w:r w:rsidR="00B9008E">
        <w:rPr>
          <w:rFonts w:ascii="Arial" w:hAnsi="Arial" w:cs="Arial"/>
          <w:color w:val="000000" w:themeColor="text1"/>
          <w:sz w:val="22"/>
          <w:szCs w:val="22"/>
        </w:rPr>
        <w:t xml:space="preserve"> activity in the </w:t>
      </w:r>
      <w:r w:rsidRPr="00190A37">
        <w:rPr>
          <w:rFonts w:ascii="Arial" w:hAnsi="Arial" w:cs="Arial"/>
          <w:color w:val="000000" w:themeColor="text1"/>
          <w:sz w:val="22"/>
          <w:szCs w:val="22"/>
        </w:rPr>
        <w:t>orbitofrontal cortex (OFC) is linked to</w:t>
      </w:r>
      <w:r w:rsidR="00B9008E">
        <w:rPr>
          <w:rFonts w:ascii="Arial" w:hAnsi="Arial" w:cs="Arial"/>
          <w:color w:val="000000" w:themeColor="text1"/>
          <w:sz w:val="22"/>
          <w:szCs w:val="22"/>
        </w:rPr>
        <w:t xml:space="preserve"> processing of devalued outcomes and the stimuli associated with them</w:t>
      </w:r>
      <w:r w:rsidRPr="003B469D">
        <w:rPr>
          <w:rFonts w:ascii="Arial" w:hAnsi="Arial" w:cs="Arial"/>
          <w:sz w:val="22"/>
          <w:szCs w:val="22"/>
        </w:rPr>
        <w:fldChar w:fldCharType="begin">
          <w:fldData xml:space="preserve">PEVuZE5vdGU+PENpdGU+PEF1dGhvcj5Dcml0Y2hsZXk8L0F1dGhvcj48WWVhcj4xOTk2PC9ZZWFy
PjxSZWNOdW0+NTYyPC9SZWNOdW0+PERpc3BsYXlUZXh0PjxzdHlsZSBmYWNlPSJzdXBlcnNjcmlw
dCI+MS00PC9zdHlsZT48L0Rpc3BsYXlUZXh0PjxyZWNvcmQ+PHJlYy1udW1iZXI+NTYyPC9yZWMt
bnVtYmVyPjxmb3JlaWduLWtleXM+PGtleSBhcHA9IkVOIiBkYi1pZD0iemFmOTIyYXNzYTA1cGxl
cnd3dXBmc3N2cnp0ZWFwcHZheDJ4IiB0aW1lc3RhbXA9IjE3MTYwMzk5NDIiPjU2Mjwva2V5Pjwv
Zm9yZWlnbi1rZXlzPjxyZWYtdHlwZSBuYW1lPSJKb3VybmFsIEFydGljbGUiPjE3PC9yZWYtdHlw
ZT48Y29udHJpYnV0b3JzPjxhdXRob3JzPjxhdXRob3I+Q3JpdGNobGV5LCBIdWdvIEQ8L2F1dGhv
cj48YXV0aG9yPlJvbGxzLCBFZG11bmQgVDwvYXV0aG9yPjwvYXV0aG9ycz48L2NvbnRyaWJ1dG9y
cz48dGl0bGVzPjx0aXRsZT5IdW5nZXIgYW5kIHNhdGlldHkgbW9kaWZ5IHRoZSByZXNwb25zZXMg
b2Ygb2xmYWN0b3J5IGFuZCB2aXN1YWwgbmV1cm9ucyBpbiB0aGUgcHJpbWF0ZSBvcmJpdG9mcm9u
dGFsIGNvcnRleDwvdGl0bGU+PHNlY29uZGFyeS10aXRsZT5Kb3VybmFsIG9mIG5ldXJvcGh5c2lv
bG9neTwvc2Vjb25kYXJ5LXRpdGxlPjwvdGl0bGVzPjxwZXJpb2RpY2FsPjxmdWxsLXRpdGxlPkpv
dXJuYWwgb2YgTmV1cm9waHlzaW9sb2d5PC9mdWxsLXRpdGxlPjxhYmJyLTE+Sm91cm5hbCBvZiBO
ZXVyb3BoeXNpb2xvZ3k8L2FiYnItMT48L3BlcmlvZGljYWw+PHBhZ2VzPjE2NzMtMTY4NjwvcGFn
ZXM+PHZvbHVtZT43NTwvdm9sdW1lPjxudW1iZXI+NDwvbnVtYmVyPjxkYXRlcz48eWVhcj4xOTk2
PC95ZWFyPjwvZGF0ZXM+PGlzYm4+MDAyMi0zMDc3PC9pc2JuPjx1cmxzPjwvdXJscz48L3JlY29y
ZD48L0NpdGU+PENpdGU+PEF1dGhvcj5PJmFwb3M7ZG9oZXJ0eTwvQXV0aG9yPjxZZWFyPjIwMDA8
L1llYXI+PFJlY051bT41NjE8L1JlY051bT48cmVjb3JkPjxyZWMtbnVtYmVyPjU2MTwvcmVjLW51
bWJlcj48Zm9yZWlnbi1rZXlzPjxrZXkgYXBwPSJFTiIgZGItaWQ9InphZjkyMmFzc2EwNXBsZXJ3
d3VwZnNzdnJ6dGVhcHB2YXgyeCIgdGltZXN0YW1wPSIxNzE2MDM5ODM1Ij41NjE8L2tleT48L2Zv
cmVpZ24ta2V5cz48cmVmLXR5cGUgbmFtZT0iSm91cm5hbCBBcnRpY2xlIj4xNzwvcmVmLXR5cGU+
PGNvbnRyaWJ1dG9ycz48YXV0aG9ycz48YXV0aG9yPk8mYXBvcztkb2hlcnR5LCBKPC9hdXRob3I+
PGF1dGhvcj5Sb2xscywgRSBUPC9hdXRob3I+PGF1dGhvcj5GcmFuY2lzLCBTPC9hdXRob3I+PGF1
dGhvcj5Cb3d0ZWxsLCBSPC9hdXRob3I+PGF1dGhvcj5NY0dsb25lLCBGPC9hdXRob3I+PGF1dGhv
cj5Lb2JhbCwgRzwvYXV0aG9yPjxhdXRob3I+UmVubmVyLCBCPC9hdXRob3I+PGF1dGhvcj5BaG5l
LCBHPC9hdXRob3I+PC9hdXRob3JzPjwvY29udHJpYnV0b3JzPjx0aXRsZXM+PHRpdGxlPlNlbnNv
cnktc3BlY2lmaWMgc2F0aWV0eS1yZWxhdGVkIG9sZmFjdG9yeSBhY3RpdmF0aW9uIG9mIHRoZSBo
dW1hbiBvcmJpdG9mcm9udGFsIGNvcnRleDwvdGl0bGU+PHNlY29uZGFyeS10aXRsZT5OZXVyb3Jl
cG9ydDwvc2Vjb25kYXJ5LXRpdGxlPjwvdGl0bGVzPjxwZXJpb2RpY2FsPjxmdWxsLXRpdGxlPk5l
dXJvcmVwb3J0PC9mdWxsLXRpdGxlPjwvcGVyaW9kaWNhbD48cGFnZXM+ODkzLTg5NzwvcGFnZXM+
PHZvbHVtZT4xMTwvdm9sdW1lPjxudW1iZXI+NDwvbnVtYmVyPjxkYXRlcz48eWVhcj4yMDAwPC95
ZWFyPjwvZGF0ZXM+PGlzYm4+MDk1OS00OTY1PC9pc2JuPjx1cmxzPjwvdXJscz48L3JlY29yZD48
L0NpdGU+PENpdGU+PEF1dGhvcj5Hb3R0ZnJpZWQ8L0F1dGhvcj48WWVhcj4yMDAzPC9ZZWFyPjxS
ZWNOdW0+NjMyPC9SZWNOdW0+PHJlY29yZD48cmVjLW51bWJlcj42MzI8L3JlYy1udW1iZXI+PGZv
cmVpZ24ta2V5cz48a2V5IGFwcD0iRU4iIGRiLWlkPSJ6YWY5MjJhc3NhMDVwbGVyd3d1cGZzc3Zy
enRlYXBwdmF4MngiIHRpbWVzdGFtcD0iMTcyNzg1NzQ3MiI+NjMyPC9rZXk+PC9mb3JlaWduLWtl
eXM+PHJlZi10eXBlIG5hbWU9IkpvdXJuYWwgQXJ0aWNsZSI+MTc8L3JlZi10eXBlPjxjb250cmli
dXRvcnM+PGF1dGhvcnM+PGF1dGhvcj5Hb3R0ZnJpZWQsIEouIEEuPC9hdXRob3I+PGF1dGhvcj5P
JmFwb3M7RG9oZXJ0eSwgSi48L2F1dGhvcj48YXV0aG9yPkRvbGFuLCBSLiBKLjwvYXV0aG9yPjwv
YXV0aG9ycz48L2NvbnRyaWJ1dG9ycz48YXV0aC1hZGRyZXNzPkZ1bmN0aW9uYWwgSW1hZ2luZyBM
YWJvcmF0b3J5LCBXZWxsY29tZSBEZXBhcnRtZW50IG9mIEltYWdpbmcgTmV1cm9zY2llbmNlLCAx
MiBRdWVlbiBTcXVhcmUsIExvbmRvbiBXQzFOIDNCRywgVUsuIGouZ290dGZyaWVkQGZpbC5pb24u
dWNsLmFjLnVrPC9hdXRoLWFkZHJlc3M+PHRpdGxlcz48dGl0bGU+RW5jb2RpbmcgcHJlZGljdGl2
ZSByZXdhcmQgdmFsdWUgaW4gaHVtYW4gYW15Z2RhbGEgYW5kIG9yYml0b2Zyb250YWwgY29ydGV4
PC90aXRsZT48c2Vjb25kYXJ5LXRpdGxlPlNjaWVuY2U8L3NlY29uZGFyeS10aXRsZT48L3RpdGxl
cz48cGVyaW9kaWNhbD48ZnVsbC10aXRsZT5TY2llbmNlPC9mdWxsLXRpdGxlPjxhYmJyLTE+U2Np
ZW5jZTwvYWJici0xPjwvcGVyaW9kaWNhbD48cGFnZXM+MTEwNC03PC9wYWdlcz48dm9sdW1lPjMw
MTwvdm9sdW1lPjxudW1iZXI+NTYzNjwvbnVtYmVyPjxrZXl3b3Jkcz48a2V5d29yZD5BZHVsdDwv
a2V5d29yZD48a2V5d29yZD5BbXlnZGFsYS8qcGh5c2lvbG9neTwva2V5d29yZD48a2V5d29yZD4q
QXNzb2NpYXRpb24gTGVhcm5pbmc8L2tleXdvcmQ+PGtleXdvcmQ+QnJhaW4vcGh5c2lvbG9neTwv
a2V5d29yZD48a2V5d29yZD5CcmFpbiBNYXBwaW5nPC9rZXl3b3JkPjxrZXl3b3JkPkNvbmRpdGlv
bmluZywgQ2xhc3NpY2FsPC9rZXl3b3JkPjxrZXl3b3JkPkN1ZXM8L2tleXdvcmQ+PGtleXdvcmQ+
Rm9vZDwva2V5d29yZD48a2V5d29yZD5Gcm9udGFsIExvYmUvKnBoeXNpb2xvZ3k8L2tleXdvcmQ+
PGtleXdvcmQ+SHVtYW5zPC9rZXl3b3JkPjxrZXl3b3JkPkh1bmdlcjwva2V5d29yZD48a2V5d29y
ZD5NYWduZXRpYyBSZXNvbmFuY2UgSW1hZ2luZzwva2V5d29yZD48a2V5d29yZD5Nb3RpdmF0aW9u
PC9rZXl3b3JkPjxrZXl3b3JkPk9kb3JhbnRzPC9rZXl3b3JkPjxrZXl3b3JkPk9sZmFjdG9yeSBQ
YXRod2F5czwva2V5d29yZD48a2V5d29yZD5SZWluZm9yY2VtZW50LCBQc3ljaG9sb2d5PC9rZXl3
b3JkPjxrZXl3b3JkPipSZXdhcmQ8L2tleXdvcmQ+PGtleXdvcmQ+U2F0aWF0aW9uPC9rZXl3b3Jk
Pjwva2V5d29yZHM+PGRhdGVzPjx5ZWFyPjIwMDM8L3llYXI+PHB1Yi1kYXRlcz48ZGF0ZT5BdWcg
MjI8L2RhdGU+PC9wdWItZGF0ZXM+PC9kYXRlcz48aXNibj4xMDk1LTkyMDMgKEVsZWN0cm9uaWMp
JiN4RDswMDM2LTgwNzUgKExpbmtpbmcpPC9pc2JuPjxhY2Nlc3Npb24tbnVtPjEyOTM0MDExPC9h
Y2Nlc3Npb24tbnVtPjx1cmxzPjxyZWxhdGVkLXVybHM+PHVybD5odHRwczovL3d3dy5uY2JpLm5s
bS5uaWguZ292L3B1Ym1lZC8xMjkzNDAxMTwvdXJsPjwvcmVsYXRlZC11cmxzPjwvdXJscz48ZWxl
Y3Ryb25pYy1yZXNvdXJjZS1udW0+MTAuMTEyNi9zY2llbmNlLjEwODc5MTk8L2VsZWN0cm9uaWMt
cmVzb3VyY2UtbnVtPjxyZW1vdGUtZGF0YWJhc2UtbmFtZT5NZWRsaW5lPC9yZW1vdGUtZGF0YWJh
c2UtbmFtZT48cmVtb3RlLWRhdGFiYXNlLXByb3ZpZGVyPk5MTTwvcmVtb3RlLWRhdGFiYXNlLXBy
b3ZpZGVyPjwvcmVjb3JkPjwvQ2l0ZT48Q2l0ZT48QXV0aG9yPkhvd2FyZDwvQXV0aG9yPjxZZWFy
PjIwMTc8L1llYXI+PFJlY051bT4xODwvUmVjTnVtPjxyZWNvcmQ+PHJlYy1udW1iZXI+MTg8L3Jl
Yy1udW1iZXI+PGZvcmVpZ24ta2V5cz48a2V5IGFwcD0iRU4iIGRiLWlkPSJ6YWY5MjJhc3NhMDVw
bGVyd3d1cGZzc3ZyenRlYXBwdmF4MngiIHRpbWVzdGFtcD0iMTY5ODI2NzI5OCI+MTg8L2tleT48
L2ZvcmVpZ24ta2V5cz48cmVmLXR5cGUgbmFtZT0iSm91cm5hbCBBcnRpY2xlIj4xNzwvcmVmLXR5
cGU+PGNvbnRyaWJ1dG9ycz48YXV0aG9ycz48YXV0aG9yPkhvd2FyZCwgSmFtZXMgRC48L2F1dGhv
cj48YXV0aG9yPkthaG50LCBUaG9yc3RlbjwvYXV0aG9yPjwvYXV0aG9ycz48L2NvbnRyaWJ1dG9y
cz48dGl0bGVzPjx0aXRsZT5JZGVudGl0eS1TcGVjaWZpYyBSZXdhcmQgUmVwcmVzZW50YXRpb25z
IGluIE9yYml0b2Zyb250YWwgQ29ydGV4IEFyZSBNb2R1bGF0ZWQgYnkgU2VsZWN0aXZlIERldmFs
dWF0aW9uPC90aXRsZT48c2Vjb25kYXJ5LXRpdGxlPlRoZSBKb3VybmFsIG9mIE5ldXJvc2NpZW5j
ZTwvc2Vjb25kYXJ5LXRpdGxlPjxhbHQtdGl0bGU+Si4gTmV1cm9zY2kuPC9hbHQtdGl0bGU+PC90
aXRsZXM+PHBlcmlvZGljYWw+PGZ1bGwtdGl0bGU+VGhlIEpvdXJuYWwgb2YgTmV1cm9zY2llbmNl
PC9mdWxsLXRpdGxlPjxhYmJyLTE+Si4gTmV1cm9zY2kuPC9hYmJyLTE+PC9wZXJpb2RpY2FsPjxh
bHQtcGVyaW9kaWNhbD48ZnVsbC10aXRsZT5UaGUgSm91cm5hbCBvZiBOZXVyb3NjaWVuY2U8L2Z1
bGwtdGl0bGU+PGFiYnItMT5KLiBOZXVyb3NjaS48L2FiYnItMT48L2FsdC1wZXJpb2RpY2FsPjxw
YWdlcz4yNjI3LTI2Mzg8L3BhZ2VzPjx2b2x1bWU+Mzc8L3ZvbHVtZT48bnVtYmVyPjEwPC9udW1i
ZXI+PGRhdGVzPjx5ZWFyPjIwMTc8L3llYXI+PHB1Yi1kYXRlcz48ZGF0ZT4yMDE3LzAzLzA4Lzwv
ZGF0ZT48L3B1Yi1kYXRlcz48L2RhdGVzPjxpc2JuPjAyNzAtNjQ3NCwgMTUyOS0yNDAxPC9pc2Ju
Pjx1cmxzPjxyZWxhdGVkLXVybHM+PHVybD5odHRwOi8vd3d3LmpuZXVyb3NjaS5vcmcvbG9va3Vw
L2RvaS8xMC4xNTIzL0pORVVST1NDSS4zNDczLTE2LjIwMTc8L3VybD48L3JlbGF0ZWQtdXJscz48
L3VybHM+PGVsZWN0cm9uaWMtcmVzb3VyY2UtbnVtPjEwLjE1MjMvSk5FVVJPU0NJLjM0NzMtMTYu
MjAxNzwvZWxlY3Ryb25pYy1yZXNvdXJjZS1udW0+PHJlbW90ZS1kYXRhYmFzZS1wcm92aWRlcj5E
T0kub3JnIChDcm9zc3JlZik8L3JlbW90ZS1kYXRhYmFzZS1wcm92aWRlcj48bGFuZ3VhZ2U+ZW48
L2xhbmd1YWdlPjxhY2Nlc3MtZGF0ZT4yMDIxLzAzLzAyLzE3OjIxOjA1PC9hY2Nlc3MtZGF0ZT48
L3JlY29yZD48L0NpdGU+PC9FbmROb3RlPgB=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Dcml0Y2hsZXk8L0F1dGhvcj48WWVhcj4xOTk2PC9ZZWFy
PjxSZWNOdW0+NTYyPC9SZWNOdW0+PERpc3BsYXlUZXh0PjxzdHlsZSBmYWNlPSJzdXBlcnNjcmlw
dCI+MS00PC9zdHlsZT48L0Rpc3BsYXlUZXh0PjxyZWNvcmQ+PHJlYy1udW1iZXI+NTYyPC9yZWMt
bnVtYmVyPjxmb3JlaWduLWtleXM+PGtleSBhcHA9IkVOIiBkYi1pZD0iemFmOTIyYXNzYTA1cGxl
cnd3dXBmc3N2cnp0ZWFwcHZheDJ4IiB0aW1lc3RhbXA9IjE3MTYwMzk5NDIiPjU2Mjwva2V5Pjwv
Zm9yZWlnbi1rZXlzPjxyZWYtdHlwZSBuYW1lPSJKb3VybmFsIEFydGljbGUiPjE3PC9yZWYtdHlw
ZT48Y29udHJpYnV0b3JzPjxhdXRob3JzPjxhdXRob3I+Q3JpdGNobGV5LCBIdWdvIEQ8L2F1dGhv
cj48YXV0aG9yPlJvbGxzLCBFZG11bmQgVDwvYXV0aG9yPjwvYXV0aG9ycz48L2NvbnRyaWJ1dG9y
cz48dGl0bGVzPjx0aXRsZT5IdW5nZXIgYW5kIHNhdGlldHkgbW9kaWZ5IHRoZSByZXNwb25zZXMg
b2Ygb2xmYWN0b3J5IGFuZCB2aXN1YWwgbmV1cm9ucyBpbiB0aGUgcHJpbWF0ZSBvcmJpdG9mcm9u
dGFsIGNvcnRleDwvdGl0bGU+PHNlY29uZGFyeS10aXRsZT5Kb3VybmFsIG9mIG5ldXJvcGh5c2lv
bG9neTwvc2Vjb25kYXJ5LXRpdGxlPjwvdGl0bGVzPjxwZXJpb2RpY2FsPjxmdWxsLXRpdGxlPkpv
dXJuYWwgb2YgTmV1cm9waHlzaW9sb2d5PC9mdWxsLXRpdGxlPjxhYmJyLTE+Sm91cm5hbCBvZiBO
ZXVyb3BoeXNpb2xvZ3k8L2FiYnItMT48L3BlcmlvZGljYWw+PHBhZ2VzPjE2NzMtMTY4NjwvcGFn
ZXM+PHZvbHVtZT43NTwvdm9sdW1lPjxudW1iZXI+NDwvbnVtYmVyPjxkYXRlcz48eWVhcj4xOTk2
PC95ZWFyPjwvZGF0ZXM+PGlzYm4+MDAyMi0zMDc3PC9pc2JuPjx1cmxzPjwvdXJscz48L3JlY29y
ZD48L0NpdGU+PENpdGU+PEF1dGhvcj5PJmFwb3M7ZG9oZXJ0eTwvQXV0aG9yPjxZZWFyPjIwMDA8
L1llYXI+PFJlY051bT41NjE8L1JlY051bT48cmVjb3JkPjxyZWMtbnVtYmVyPjU2MTwvcmVjLW51
bWJlcj48Zm9yZWlnbi1rZXlzPjxrZXkgYXBwPSJFTiIgZGItaWQ9InphZjkyMmFzc2EwNXBsZXJ3
d3VwZnNzdnJ6dGVhcHB2YXgyeCIgdGltZXN0YW1wPSIxNzE2MDM5ODM1Ij41NjE8L2tleT48L2Zv
cmVpZ24ta2V5cz48cmVmLXR5cGUgbmFtZT0iSm91cm5hbCBBcnRpY2xlIj4xNzwvcmVmLXR5cGU+
PGNvbnRyaWJ1dG9ycz48YXV0aG9ycz48YXV0aG9yPk8mYXBvcztkb2hlcnR5LCBKPC9hdXRob3I+
PGF1dGhvcj5Sb2xscywgRSBUPC9hdXRob3I+PGF1dGhvcj5GcmFuY2lzLCBTPC9hdXRob3I+PGF1
dGhvcj5Cb3d0ZWxsLCBSPC9hdXRob3I+PGF1dGhvcj5NY0dsb25lLCBGPC9hdXRob3I+PGF1dGhv
cj5Lb2JhbCwgRzwvYXV0aG9yPjxhdXRob3I+UmVubmVyLCBCPC9hdXRob3I+PGF1dGhvcj5BaG5l
LCBHPC9hdXRob3I+PC9hdXRob3JzPjwvY29udHJpYnV0b3JzPjx0aXRsZXM+PHRpdGxlPlNlbnNv
cnktc3BlY2lmaWMgc2F0aWV0eS1yZWxhdGVkIG9sZmFjdG9yeSBhY3RpdmF0aW9uIG9mIHRoZSBo
dW1hbiBvcmJpdG9mcm9udGFsIGNvcnRleDwvdGl0bGU+PHNlY29uZGFyeS10aXRsZT5OZXVyb3Jl
cG9ydDwvc2Vjb25kYXJ5LXRpdGxlPjwvdGl0bGVzPjxwZXJpb2RpY2FsPjxmdWxsLXRpdGxlPk5l
dXJvcmVwb3J0PC9mdWxsLXRpdGxlPjwvcGVyaW9kaWNhbD48cGFnZXM+ODkzLTg5NzwvcGFnZXM+
PHZvbHVtZT4xMTwvdm9sdW1lPjxudW1iZXI+NDwvbnVtYmVyPjxkYXRlcz48eWVhcj4yMDAwPC95
ZWFyPjwvZGF0ZXM+PGlzYm4+MDk1OS00OTY1PC9pc2JuPjx1cmxzPjwvdXJscz48L3JlY29yZD48
L0NpdGU+PENpdGU+PEF1dGhvcj5Hb3R0ZnJpZWQ8L0F1dGhvcj48WWVhcj4yMDAzPC9ZZWFyPjxS
ZWNOdW0+NjMyPC9SZWNOdW0+PHJlY29yZD48cmVjLW51bWJlcj42MzI8L3JlYy1udW1iZXI+PGZv
cmVpZ24ta2V5cz48a2V5IGFwcD0iRU4iIGRiLWlkPSJ6YWY5MjJhc3NhMDVwbGVyd3d1cGZzc3Zy
enRlYXBwdmF4MngiIHRpbWVzdGFtcD0iMTcyNzg1NzQ3MiI+NjMyPC9rZXk+PC9mb3JlaWduLWtl
eXM+PHJlZi10eXBlIG5hbWU9IkpvdXJuYWwgQXJ0aWNsZSI+MTc8L3JlZi10eXBlPjxjb250cmli
dXRvcnM+PGF1dGhvcnM+PGF1dGhvcj5Hb3R0ZnJpZWQsIEouIEEuPC9hdXRob3I+PGF1dGhvcj5P
JmFwb3M7RG9oZXJ0eSwgSi48L2F1dGhvcj48YXV0aG9yPkRvbGFuLCBSLiBKLjwvYXV0aG9yPjwv
YXV0aG9ycz48L2NvbnRyaWJ1dG9ycz48YXV0aC1hZGRyZXNzPkZ1bmN0aW9uYWwgSW1hZ2luZyBM
YWJvcmF0b3J5LCBXZWxsY29tZSBEZXBhcnRtZW50IG9mIEltYWdpbmcgTmV1cm9zY2llbmNlLCAx
MiBRdWVlbiBTcXVhcmUsIExvbmRvbiBXQzFOIDNCRywgVUsuIGouZ290dGZyaWVkQGZpbC5pb24u
dWNsLmFjLnVrPC9hdXRoLWFkZHJlc3M+PHRpdGxlcz48dGl0bGU+RW5jb2RpbmcgcHJlZGljdGl2
ZSByZXdhcmQgdmFsdWUgaW4gaHVtYW4gYW15Z2RhbGEgYW5kIG9yYml0b2Zyb250YWwgY29ydGV4
PC90aXRsZT48c2Vjb25kYXJ5LXRpdGxlPlNjaWVuY2U8L3NlY29uZGFyeS10aXRsZT48L3RpdGxl
cz48cGVyaW9kaWNhbD48ZnVsbC10aXRsZT5TY2llbmNlPC9mdWxsLXRpdGxlPjxhYmJyLTE+U2Np
ZW5jZTwvYWJici0xPjwvcGVyaW9kaWNhbD48cGFnZXM+MTEwNC03PC9wYWdlcz48dm9sdW1lPjMw
MTwvdm9sdW1lPjxudW1iZXI+NTYzNjwvbnVtYmVyPjxrZXl3b3Jkcz48a2V5d29yZD5BZHVsdDwv
a2V5d29yZD48a2V5d29yZD5BbXlnZGFsYS8qcGh5c2lvbG9neTwva2V5d29yZD48a2V5d29yZD4q
QXNzb2NpYXRpb24gTGVhcm5pbmc8L2tleXdvcmQ+PGtleXdvcmQ+QnJhaW4vcGh5c2lvbG9neTwv
a2V5d29yZD48a2V5d29yZD5CcmFpbiBNYXBwaW5nPC9rZXl3b3JkPjxrZXl3b3JkPkNvbmRpdGlv
bmluZywgQ2xhc3NpY2FsPC9rZXl3b3JkPjxrZXl3b3JkPkN1ZXM8L2tleXdvcmQ+PGtleXdvcmQ+
Rm9vZDwva2V5d29yZD48a2V5d29yZD5Gcm9udGFsIExvYmUvKnBoeXNpb2xvZ3k8L2tleXdvcmQ+
PGtleXdvcmQ+SHVtYW5zPC9rZXl3b3JkPjxrZXl3b3JkPkh1bmdlcjwva2V5d29yZD48a2V5d29y
ZD5NYWduZXRpYyBSZXNvbmFuY2UgSW1hZ2luZzwva2V5d29yZD48a2V5d29yZD5Nb3RpdmF0aW9u
PC9rZXl3b3JkPjxrZXl3b3JkPk9kb3JhbnRzPC9rZXl3b3JkPjxrZXl3b3JkPk9sZmFjdG9yeSBQ
YXRod2F5czwva2V5d29yZD48a2V5d29yZD5SZWluZm9yY2VtZW50LCBQc3ljaG9sb2d5PC9rZXl3
b3JkPjxrZXl3b3JkPipSZXdhcmQ8L2tleXdvcmQ+PGtleXdvcmQ+U2F0aWF0aW9uPC9rZXl3b3Jk
Pjwva2V5d29yZHM+PGRhdGVzPjx5ZWFyPjIwMDM8L3llYXI+PHB1Yi1kYXRlcz48ZGF0ZT5BdWcg
MjI8L2RhdGU+PC9wdWItZGF0ZXM+PC9kYXRlcz48aXNibj4xMDk1LTkyMDMgKEVsZWN0cm9uaWMp
JiN4RDswMDM2LTgwNzUgKExpbmtpbmcpPC9pc2JuPjxhY2Nlc3Npb24tbnVtPjEyOTM0MDExPC9h
Y2Nlc3Npb24tbnVtPjx1cmxzPjxyZWxhdGVkLXVybHM+PHVybD5odHRwczovL3d3dy5uY2JpLm5s
bS5uaWguZ292L3B1Ym1lZC8xMjkzNDAxMTwvdXJsPjwvcmVsYXRlZC11cmxzPjwvdXJscz48ZWxl
Y3Ryb25pYy1yZXNvdXJjZS1udW0+MTAuMTEyNi9zY2llbmNlLjEwODc5MTk8L2VsZWN0cm9uaWMt
cmVzb3VyY2UtbnVtPjxyZW1vdGUtZGF0YWJhc2UtbmFtZT5NZWRsaW5lPC9yZW1vdGUtZGF0YWJh
c2UtbmFtZT48cmVtb3RlLWRhdGFiYXNlLXByb3ZpZGVyPk5MTTwvcmVtb3RlLWRhdGFiYXNlLXBy
b3ZpZGVyPjwvcmVjb3JkPjwvQ2l0ZT48Q2l0ZT48QXV0aG9yPkhvd2FyZDwvQXV0aG9yPjxZZWFy
PjIwMTc8L1llYXI+PFJlY051bT4xODwvUmVjTnVtPjxyZWNvcmQ+PHJlYy1udW1iZXI+MTg8L3Jl
Yy1udW1iZXI+PGZvcmVpZ24ta2V5cz48a2V5IGFwcD0iRU4iIGRiLWlkPSJ6YWY5MjJhc3NhMDVw
bGVyd3d1cGZzc3ZyenRlYXBwdmF4MngiIHRpbWVzdGFtcD0iMTY5ODI2NzI5OCI+MTg8L2tleT48
L2ZvcmVpZ24ta2V5cz48cmVmLXR5cGUgbmFtZT0iSm91cm5hbCBBcnRpY2xlIj4xNzwvcmVmLXR5
cGU+PGNvbnRyaWJ1dG9ycz48YXV0aG9ycz48YXV0aG9yPkhvd2FyZCwgSmFtZXMgRC48L2F1dGhv
cj48YXV0aG9yPkthaG50LCBUaG9yc3RlbjwvYXV0aG9yPjwvYXV0aG9ycz48L2NvbnRyaWJ1dG9y
cz48dGl0bGVzPjx0aXRsZT5JZGVudGl0eS1TcGVjaWZpYyBSZXdhcmQgUmVwcmVzZW50YXRpb25z
IGluIE9yYml0b2Zyb250YWwgQ29ydGV4IEFyZSBNb2R1bGF0ZWQgYnkgU2VsZWN0aXZlIERldmFs
dWF0aW9uPC90aXRsZT48c2Vjb25kYXJ5LXRpdGxlPlRoZSBKb3VybmFsIG9mIE5ldXJvc2NpZW5j
ZTwvc2Vjb25kYXJ5LXRpdGxlPjxhbHQtdGl0bGU+Si4gTmV1cm9zY2kuPC9hbHQtdGl0bGU+PC90
aXRsZXM+PHBlcmlvZGljYWw+PGZ1bGwtdGl0bGU+VGhlIEpvdXJuYWwgb2YgTmV1cm9zY2llbmNl
PC9mdWxsLXRpdGxlPjxhYmJyLTE+Si4gTmV1cm9zY2kuPC9hYmJyLTE+PC9wZXJpb2RpY2FsPjxh
bHQtcGVyaW9kaWNhbD48ZnVsbC10aXRsZT5UaGUgSm91cm5hbCBvZiBOZXVyb3NjaWVuY2U8L2Z1
bGwtdGl0bGU+PGFiYnItMT5KLiBOZXVyb3NjaS48L2FiYnItMT48L2FsdC1wZXJpb2RpY2FsPjxw
YWdlcz4yNjI3LTI2Mzg8L3BhZ2VzPjx2b2x1bWU+Mzc8L3ZvbHVtZT48bnVtYmVyPjEwPC9udW1i
ZXI+PGRhdGVzPjx5ZWFyPjIwMTc8L3llYXI+PHB1Yi1kYXRlcz48ZGF0ZT4yMDE3LzAzLzA4Lzwv
ZGF0ZT48L3B1Yi1kYXRlcz48L2RhdGVzPjxpc2JuPjAyNzAtNjQ3NCwgMTUyOS0yNDAxPC9pc2Ju
Pjx1cmxzPjxyZWxhdGVkLXVybHM+PHVybD5odHRwOi8vd3d3LmpuZXVyb3NjaS5vcmcvbG9va3Vw
L2RvaS8xMC4xNTIzL0pORVVST1NDSS4zNDczLTE2LjIwMTc8L3VybD48L3JlbGF0ZWQtdXJscz48
L3VybHM+PGVsZWN0cm9uaWMtcmVzb3VyY2UtbnVtPjEwLjE1MjMvSk5FVVJPU0NJLjM0NzMtMTYu
MjAxNzwvZWxlY3Ryb25pYy1yZXNvdXJjZS1udW0+PHJlbW90ZS1kYXRhYmFzZS1wcm92aWRlcj5E
T0kub3JnIChDcm9zc3JlZik8L3JlbW90ZS1kYXRhYmFzZS1wcm92aWRlcj48bGFuZ3VhZ2U+ZW48
L2xhbmd1YWdlPjxhY2Nlc3MtZGF0ZT4yMDIxLzAzLzAyLzE3OjIxOjA1PC9hY2Nlc3MtZGF0ZT48
L3JlY29yZD48L0NpdGU+PC9FbmROb3RlPgB=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3B469D">
        <w:rPr>
          <w:rFonts w:ascii="Arial" w:hAnsi="Arial" w:cs="Arial"/>
          <w:sz w:val="22"/>
          <w:szCs w:val="22"/>
        </w:rPr>
      </w:r>
      <w:r w:rsidRPr="003B469D">
        <w:rPr>
          <w:rFonts w:ascii="Arial" w:hAnsi="Arial" w:cs="Arial"/>
          <w:sz w:val="22"/>
          <w:szCs w:val="22"/>
        </w:rPr>
        <w:fldChar w:fldCharType="separate"/>
      </w:r>
      <w:r w:rsidRPr="00E966F4">
        <w:rPr>
          <w:rFonts w:ascii="Arial" w:hAnsi="Arial" w:cs="Arial"/>
          <w:noProof/>
          <w:sz w:val="22"/>
          <w:szCs w:val="22"/>
          <w:vertAlign w:val="superscript"/>
        </w:rPr>
        <w:t>1-4</w:t>
      </w:r>
      <w:r w:rsidRPr="003B469D">
        <w:rPr>
          <w:rFonts w:ascii="Arial" w:hAnsi="Arial" w:cs="Arial"/>
          <w:sz w:val="22"/>
          <w:szCs w:val="22"/>
        </w:rPr>
        <w:fldChar w:fldCharType="end"/>
      </w:r>
      <w:r w:rsidRPr="00190A37">
        <w:rPr>
          <w:rFonts w:ascii="Arial" w:hAnsi="Arial" w:cs="Arial"/>
          <w:color w:val="000000" w:themeColor="text1"/>
          <w:sz w:val="22"/>
          <w:szCs w:val="22"/>
        </w:rPr>
        <w:t xml:space="preserve">. </w:t>
      </w:r>
      <w:r w:rsidR="00B9008E">
        <w:rPr>
          <w:rFonts w:ascii="Arial" w:hAnsi="Arial" w:cs="Arial"/>
          <w:color w:val="000000" w:themeColor="text1"/>
          <w:sz w:val="22"/>
          <w:szCs w:val="22"/>
        </w:rPr>
        <w:t xml:space="preserve">Inactivating the OFC across species results in continued responding to </w:t>
      </w:r>
      <w:r w:rsidRPr="00190A37">
        <w:rPr>
          <w:rFonts w:ascii="Arial" w:hAnsi="Arial" w:cs="Arial"/>
          <w:color w:val="000000" w:themeColor="text1"/>
          <w:sz w:val="22"/>
          <w:szCs w:val="22"/>
        </w:rPr>
        <w:t xml:space="preserve">Pavlovian cues, even </w:t>
      </w:r>
      <w:r w:rsidR="00B9008E">
        <w:rPr>
          <w:rFonts w:ascii="Arial" w:hAnsi="Arial" w:cs="Arial"/>
          <w:color w:val="000000" w:themeColor="text1"/>
          <w:sz w:val="22"/>
          <w:szCs w:val="22"/>
        </w:rPr>
        <w:t>after</w:t>
      </w:r>
      <w:r w:rsidRPr="00190A37">
        <w:rPr>
          <w:rFonts w:ascii="Arial" w:hAnsi="Arial" w:cs="Arial"/>
          <w:color w:val="000000" w:themeColor="text1"/>
          <w:sz w:val="22"/>
          <w:szCs w:val="22"/>
        </w:rPr>
        <w:t xml:space="preserve"> the outcome has been devalued</w:t>
      </w:r>
      <w:r>
        <w:rPr>
          <w:rFonts w:ascii="Arial" w:hAnsi="Arial" w:cs="Arial"/>
          <w:color w:val="000000" w:themeColor="text1"/>
          <w:sz w:val="22"/>
          <w:szCs w:val="22"/>
        </w:rPr>
        <w:t xml:space="preserve">, </w:t>
      </w:r>
      <w:r w:rsidR="00B9008E">
        <w:rPr>
          <w:rFonts w:ascii="Arial" w:hAnsi="Arial" w:cs="Arial"/>
          <w:color w:val="000000" w:themeColor="text1"/>
          <w:sz w:val="22"/>
          <w:szCs w:val="22"/>
        </w:rPr>
        <w:t>indicat</w:t>
      </w:r>
      <w:r w:rsidR="00D15689">
        <w:rPr>
          <w:rFonts w:ascii="Arial" w:hAnsi="Arial" w:cs="Arial"/>
          <w:color w:val="000000" w:themeColor="text1"/>
          <w:sz w:val="22"/>
          <w:szCs w:val="22"/>
        </w:rPr>
        <w:t>ing</w:t>
      </w:r>
      <w:r w:rsidR="00B9008E">
        <w:rPr>
          <w:rFonts w:ascii="Arial" w:hAnsi="Arial" w:cs="Arial"/>
          <w:color w:val="000000" w:themeColor="text1"/>
          <w:sz w:val="22"/>
          <w:szCs w:val="22"/>
        </w:rPr>
        <w:t xml:space="preserve"> </w:t>
      </w:r>
      <w:r>
        <w:rPr>
          <w:rFonts w:ascii="Arial" w:hAnsi="Arial" w:cs="Arial"/>
          <w:color w:val="000000" w:themeColor="text1"/>
          <w:sz w:val="22"/>
          <w:szCs w:val="22"/>
        </w:rPr>
        <w:t xml:space="preserve">an impaired ability to </w:t>
      </w:r>
      <w:r w:rsidR="00B9008E">
        <w:rPr>
          <w:rFonts w:ascii="Arial" w:hAnsi="Arial" w:cs="Arial"/>
          <w:color w:val="000000" w:themeColor="text1"/>
          <w:sz w:val="22"/>
          <w:szCs w:val="22"/>
        </w:rPr>
        <w:t xml:space="preserve">adjust behavior based on </w:t>
      </w:r>
      <w:r w:rsidR="00D15689">
        <w:rPr>
          <w:rFonts w:ascii="Arial" w:hAnsi="Arial" w:cs="Arial"/>
          <w:color w:val="000000" w:themeColor="text1"/>
          <w:sz w:val="22"/>
          <w:szCs w:val="22"/>
        </w:rPr>
        <w:t>the updated outcome</w:t>
      </w:r>
      <w:r w:rsidR="005E20F5">
        <w:rPr>
          <w:rFonts w:ascii="Arial" w:hAnsi="Arial" w:cs="Arial"/>
          <w:color w:val="000000" w:themeColor="text1"/>
          <w:sz w:val="22"/>
          <w:szCs w:val="22"/>
        </w:rPr>
        <w:t xml:space="preserve"> value</w:t>
      </w:r>
      <w:r>
        <w:rPr>
          <w:rFonts w:ascii="Arial" w:hAnsi="Arial" w:cs="Arial"/>
          <w:color w:val="000000" w:themeColor="text1"/>
          <w:sz w:val="22"/>
          <w:szCs w:val="22"/>
        </w:rPr>
        <w:fldChar w:fldCharType="begin">
          <w:fldData xml:space="preserve">PEVuZE5vdGU+PENpdGU+PEF1dGhvcj5NdXJyYXk8L0F1dGhvcj48WWVhcj4yMDE1PC9ZZWFyPjxS
ZWNOdW0+NTMwPC9SZWNOdW0+PERpc3BsYXlUZXh0PjxzdHlsZSBmYWNlPSJzdXBlcnNjcmlwdCI+
NS03PC9zdHlsZT48L0Rpc3BsYXlUZXh0PjxyZWNvcmQ+PHJlYy1udW1iZXI+NTMwPC9yZWMtbnVt
YmVyPjxmb3JlaWduLWtleXM+PGtleSBhcHA9IkVOIiBkYi1pZD0iemFmOTIyYXNzYTA1cGxlcnd3
dXBmc3N2cnp0ZWFwcHZheDJ4IiB0aW1lc3RhbXA9IjE3MDcwNzkwNDYiPjUzMDwva2V5PjwvZm9y
ZWlnbi1rZXlzPjxyZWYtdHlwZSBuYW1lPSJKb3VybmFsIEFydGljbGUiPjE3PC9yZWYtdHlwZT48
Y29udHJpYnV0b3JzPjxhdXRob3JzPjxhdXRob3I+TXVycmF5LCBFbGlzYWJldGggQTwvYXV0aG9y
PjxhdXRob3I+TW95bGFuLCBFbWlseSBKPC9hdXRob3I+PGF1dGhvcj5TYWxlZW0sIEthZGhhcmJh
dGNoYSBTPC9hdXRob3I+PGF1dGhvcj5CYXNpbGUsIEJlbmphbWluIE08L2F1dGhvcj48YXV0aG9y
PlR1cmNoaSwgSmFuaXRhPC9hdXRob3I+PC9hdXRob3JzPjwvY29udHJpYnV0b3JzPjx0aXRsZXM+
PHRpdGxlPlNwZWNpYWxpemVkIGFyZWFzIGZvciB2YWx1ZSB1cGRhdGluZyBhbmQgZ29hbCBzZWxl
Y3Rpb24gaW4gdGhlIHByaW1hdGUgb3JiaXRvZnJvbnRhbCBjb3J0ZXg8L3RpdGxlPjxzZWNvbmRh
cnktdGl0bGU+ZWxpZmU8L3NlY29uZGFyeS10aXRsZT48L3RpdGxlcz48cGVyaW9kaWNhbD48ZnVs
bC10aXRsZT5lTGlmZTwvZnVsbC10aXRsZT48L3BlcmlvZGljYWw+PHBhZ2VzPmUxMTY5NTwvcGFn
ZXM+PHZvbHVtZT40PC92b2x1bWU+PGRhdGVzPjx5ZWFyPjIwMTU8L3llYXI+PC9kYXRlcz48aXNi
bj4yMDUwLTA4NFg8L2lzYm4+PHVybHM+PC91cmxzPjwvcmVjb3JkPjwvQ2l0ZT48Q2l0ZT48QXV0
aG9yPkhvd2FyZDwvQXV0aG9yPjxZZWFyPjIwMjE8L1llYXI+PFJlY051bT4xNjg8L1JlY051bT48
cmVjb3JkPjxyZWMtbnVtYmVyPjE2ODwvcmVjLW51bWJlcj48Zm9yZWlnbi1rZXlzPjxrZXkgYXBw
PSJFTiIgZGItaWQ9InphZjkyMmFzc2EwNXBsZXJ3d3VwZnNzdnJ6dGVhcHB2YXgyeCIgdGltZXN0
YW1wPSIxNjk4MjY3MzA5Ij4xNjg8L2tleT48L2ZvcmVpZ24ta2V5cz48cmVmLXR5cGUgbmFtZT0i
Sm91cm5hbCBBcnRpY2xlIj4xNzwvcmVmLXR5cGU+PGNvbnRyaWJ1dG9ycz48YXV0aG9ycz48YXV0
aG9yPkhvd2FyZCwgSmFtZXMgRDwvYXV0aG9yPjxhdXRob3I+S2FobnQsIFRob3JzdGVuPC9hdXRo
b3I+PC9hdXRob3JzPjwvY29udHJpYnV0b3JzPjx0aXRsZXM+PHRpdGxlPkNhdXNhbCBpbnZlc3Rp
Z2F0aW9ucyBpbnRvIG9yYml0b2Zyb250YWwgY29udHJvbCBvZiBodW1hbiBkZWNpc2lvbiBtYWtp
bmc8L3RpdGxlPjxzZWNvbmRhcnktdGl0bGU+Q3VycmVudCBvcGluaW9uIGluIGJlaGF2aW9yYWwg
c2NpZW5jZXM8L3NlY29uZGFyeS10aXRsZT48L3RpdGxlcz48cGVyaW9kaWNhbD48ZnVsbC10aXRs
ZT5DdXJyZW50IE9waW5pb24gaW4gQmVoYXZpb3JhbCBTY2llbmNlczwvZnVsbC10aXRsZT48YWJi
ci0xPkN1cnJlbnQgT3BpbmlvbiBpbiBCZWhhdmlvcmFsIFNjaWVuY2VzPC9hYmJyLTE+PC9wZXJp
b2RpY2FsPjxwYWdlcz4xNC0xOTwvcGFnZXM+PHZvbHVtZT4zODwvdm9sdW1lPjxkYXRlcz48eWVh
cj4yMDIxPC95ZWFyPjwvZGF0ZXM+PGlzYm4+MjM1Mi0xNTQ2PC9pc2JuPjx1cmxzPjwvdXJscz48
L3JlY29yZD48L0NpdGU+PENpdGU+PEF1dGhvcj5Ib3dhcmQ8L0F1dGhvcj48WWVhcj4yMDIwPC9Z
ZWFyPjxSZWNOdW0+MjY8L1JlY051bT48cmVjb3JkPjxyZWMtbnVtYmVyPjI2PC9yZWMtbnVtYmVy
Pjxmb3JlaWduLWtleXM+PGtleSBhcHA9IkVOIiBkYi1pZD0iemFmOTIyYXNzYTA1cGxlcnd3dXBm
c3N2cnp0ZWFwcHZheDJ4IiB0aW1lc3RhbXA9IjE2OTgyNjcyOTgiPjI2PC9rZXk+PC9mb3JlaWdu
LWtleXM+PHJlZi10eXBlIG5hbWU9IkpvdXJuYWwgQXJ0aWNsZSI+MTc8L3JlZi10eXBlPjxjb250
cmlidXRvcnM+PGF1dGhvcnM+PGF1dGhvcj5Ib3dhcmQsIEphbWVzIEQuPC9hdXRob3I+PGF1dGhv
cj5SZXlub2xkcywgUmFjaGVsPC9hdXRob3I+PGF1dGhvcj5TbWl0aCwgRGV2eW4gRS48L2F1dGhv
cj48YXV0aG9yPlZvc3MsIEpvZWwgTC48L2F1dGhvcj48YXV0aG9yPlNjaG9lbmJhdW0sIEdlb2Zm
cmV5PC9hdXRob3I+PGF1dGhvcj5LYWhudCwgVGhvcnN0ZW48L2F1dGhvcj48L2F1dGhvcnM+PC9j
b250cmlidXRvcnM+PHRpdGxlcz48dGl0bGU+VGFyZ2V0ZWQgU3RpbXVsYXRpb24gb2YgSHVtYW4g
T3JiaXRvZnJvbnRhbCBOZXR3b3JrcyBEaXNydXB0cyBPdXRjb21lLUd1aWRlZCBCZWhhdmlvcjwv
dGl0bGU+PHNlY29uZGFyeS10aXRsZT5DdXJyZW50IEJpb2xvZ3k8L3NlY29uZGFyeS10aXRsZT48
YWx0LXRpdGxlPkN1cnJlbnQgQmlvbG9neTwvYWx0LXRpdGxlPjwvdGl0bGVzPjxwZXJpb2RpY2Fs
PjxmdWxsLXRpdGxlPkN1cnJlbnQgQmlvbG9neTwvZnVsbC10aXRsZT48YWJici0xPkN1cnJlbnQg
QmlvbG9neTwvYWJici0xPjwvcGVyaW9kaWNhbD48YWx0LXBlcmlvZGljYWw+PGZ1bGwtdGl0bGU+
Q3VycmVudCBCaW9sb2d5PC9mdWxsLXRpdGxlPjxhYmJyLTE+Q3VycmVudCBCaW9sb2d5PC9hYmJy
LTE+PC9hbHQtcGVyaW9kaWNhbD48cGFnZXM+NDkwLTQ5OC5lNDwvcGFnZXM+PHZvbHVtZT4zMDwv
dm9sdW1lPjxudW1iZXI+MzwvbnVtYmVyPjxkYXRlcz48eWVhcj4yMDIwPC95ZWFyPjxwdWItZGF0
ZXM+PGRhdGU+MjAyMC8wMi8vPC9kYXRlPjwvcHViLWRhdGVzPjwvZGF0ZXM+PGlzYm4+MDk2MDk4
MjI8L2lzYm4+PHVybHM+PHJlbGF0ZWQtdXJscz48dXJsPmh0dHBzOi8vbGlua2luZ2h1Yi5lbHNl
dmllci5jb20vcmV0cmlldmUvcGlpL1MwOTYwOTgyMjE5MzE2MDIxPC91cmw+PC9yZWxhdGVkLXVy
bHM+PC91cmxzPjxlbGVjdHJvbmljLXJlc291cmNlLW51bT4xMC4xMDE2L2ouY3ViLjIwMTkuMTIu
MDA3PC9lbGVjdHJvbmljLXJlc291cmNlLW51bT48cmVtb3RlLWRhdGFiYXNlLXByb3ZpZGVyPkRP
SS5vcmcgKENyb3NzcmVmKTwvcmVtb3RlLWRhdGFiYXNlLXByb3ZpZGVyPjxsYW5ndWFnZT5lbjwv
bGFuZ3VhZ2U+PGFjY2Vzcy1kYXRlPjIwMjAvMDkvMTgvMDE6NDg6MzM8L2FjY2Vzcy1kYXRlPjwv
cmVjb3JkPjwvQ2l0ZT48L0VuZE5vdGU+AG==
</w:fldData>
        </w:fldChar>
      </w:r>
      <w:r>
        <w:rPr>
          <w:rFonts w:ascii="Arial" w:hAnsi="Arial" w:cs="Arial"/>
          <w:color w:val="000000" w:themeColor="text1"/>
          <w:sz w:val="22"/>
          <w:szCs w:val="22"/>
        </w:rPr>
        <w:instrText xml:space="preserve"> ADDIN EN.CITE </w:instrText>
      </w:r>
      <w:r>
        <w:rPr>
          <w:rFonts w:ascii="Arial" w:hAnsi="Arial" w:cs="Arial"/>
          <w:color w:val="000000" w:themeColor="text1"/>
          <w:sz w:val="22"/>
          <w:szCs w:val="22"/>
        </w:rPr>
        <w:fldChar w:fldCharType="begin">
          <w:fldData xml:space="preserve">PEVuZE5vdGU+PENpdGU+PEF1dGhvcj5NdXJyYXk8L0F1dGhvcj48WWVhcj4yMDE1PC9ZZWFyPjxS
ZWNOdW0+NTMwPC9SZWNOdW0+PERpc3BsYXlUZXh0PjxzdHlsZSBmYWNlPSJzdXBlcnNjcmlwdCI+
NS03PC9zdHlsZT48L0Rpc3BsYXlUZXh0PjxyZWNvcmQ+PHJlYy1udW1iZXI+NTMwPC9yZWMtbnVt
YmVyPjxmb3JlaWduLWtleXM+PGtleSBhcHA9IkVOIiBkYi1pZD0iemFmOTIyYXNzYTA1cGxlcnd3
dXBmc3N2cnp0ZWFwcHZheDJ4IiB0aW1lc3RhbXA9IjE3MDcwNzkwNDYiPjUzMDwva2V5PjwvZm9y
ZWlnbi1rZXlzPjxyZWYtdHlwZSBuYW1lPSJKb3VybmFsIEFydGljbGUiPjE3PC9yZWYtdHlwZT48
Y29udHJpYnV0b3JzPjxhdXRob3JzPjxhdXRob3I+TXVycmF5LCBFbGlzYWJldGggQTwvYXV0aG9y
PjxhdXRob3I+TW95bGFuLCBFbWlseSBKPC9hdXRob3I+PGF1dGhvcj5TYWxlZW0sIEthZGhhcmJh
dGNoYSBTPC9hdXRob3I+PGF1dGhvcj5CYXNpbGUsIEJlbmphbWluIE08L2F1dGhvcj48YXV0aG9y
PlR1cmNoaSwgSmFuaXRhPC9hdXRob3I+PC9hdXRob3JzPjwvY29udHJpYnV0b3JzPjx0aXRsZXM+
PHRpdGxlPlNwZWNpYWxpemVkIGFyZWFzIGZvciB2YWx1ZSB1cGRhdGluZyBhbmQgZ29hbCBzZWxl
Y3Rpb24gaW4gdGhlIHByaW1hdGUgb3JiaXRvZnJvbnRhbCBjb3J0ZXg8L3RpdGxlPjxzZWNvbmRh
cnktdGl0bGU+ZWxpZmU8L3NlY29uZGFyeS10aXRsZT48L3RpdGxlcz48cGVyaW9kaWNhbD48ZnVs
bC10aXRsZT5lTGlmZTwvZnVsbC10aXRsZT48L3BlcmlvZGljYWw+PHBhZ2VzPmUxMTY5NTwvcGFn
ZXM+PHZvbHVtZT40PC92b2x1bWU+PGRhdGVzPjx5ZWFyPjIwMTU8L3llYXI+PC9kYXRlcz48aXNi
bj4yMDUwLTA4NFg8L2lzYm4+PHVybHM+PC91cmxzPjwvcmVjb3JkPjwvQ2l0ZT48Q2l0ZT48QXV0
aG9yPkhvd2FyZDwvQXV0aG9yPjxZZWFyPjIwMjE8L1llYXI+PFJlY051bT4xNjg8L1JlY051bT48
cmVjb3JkPjxyZWMtbnVtYmVyPjE2ODwvcmVjLW51bWJlcj48Zm9yZWlnbi1rZXlzPjxrZXkgYXBw
PSJFTiIgZGItaWQ9InphZjkyMmFzc2EwNXBsZXJ3d3VwZnNzdnJ6dGVhcHB2YXgyeCIgdGltZXN0
YW1wPSIxNjk4MjY3MzA5Ij4xNjg8L2tleT48L2ZvcmVpZ24ta2V5cz48cmVmLXR5cGUgbmFtZT0i
Sm91cm5hbCBBcnRpY2xlIj4xNzwvcmVmLXR5cGU+PGNvbnRyaWJ1dG9ycz48YXV0aG9ycz48YXV0
aG9yPkhvd2FyZCwgSmFtZXMgRDwvYXV0aG9yPjxhdXRob3I+S2FobnQsIFRob3JzdGVuPC9hdXRo
b3I+PC9hdXRob3JzPjwvY29udHJpYnV0b3JzPjx0aXRsZXM+PHRpdGxlPkNhdXNhbCBpbnZlc3Rp
Z2F0aW9ucyBpbnRvIG9yYml0b2Zyb250YWwgY29udHJvbCBvZiBodW1hbiBkZWNpc2lvbiBtYWtp
bmc8L3RpdGxlPjxzZWNvbmRhcnktdGl0bGU+Q3VycmVudCBvcGluaW9uIGluIGJlaGF2aW9yYWwg
c2NpZW5jZXM8L3NlY29uZGFyeS10aXRsZT48L3RpdGxlcz48cGVyaW9kaWNhbD48ZnVsbC10aXRs
ZT5DdXJyZW50IE9waW5pb24gaW4gQmVoYXZpb3JhbCBTY2llbmNlczwvZnVsbC10aXRsZT48YWJi
ci0xPkN1cnJlbnQgT3BpbmlvbiBpbiBCZWhhdmlvcmFsIFNjaWVuY2VzPC9hYmJyLTE+PC9wZXJp
b2RpY2FsPjxwYWdlcz4xNC0xOTwvcGFnZXM+PHZvbHVtZT4zODwvdm9sdW1lPjxkYXRlcz48eWVh
cj4yMDIxPC95ZWFyPjwvZGF0ZXM+PGlzYm4+MjM1Mi0xNTQ2PC9pc2JuPjx1cmxzPjwvdXJscz48
L3JlY29yZD48L0NpdGU+PENpdGU+PEF1dGhvcj5Ib3dhcmQ8L0F1dGhvcj48WWVhcj4yMDIwPC9Z
ZWFyPjxSZWNOdW0+MjY8L1JlY051bT48cmVjb3JkPjxyZWMtbnVtYmVyPjI2PC9yZWMtbnVtYmVy
Pjxmb3JlaWduLWtleXM+PGtleSBhcHA9IkVOIiBkYi1pZD0iemFmOTIyYXNzYTA1cGxlcnd3dXBm
c3N2cnp0ZWFwcHZheDJ4IiB0aW1lc3RhbXA9IjE2OTgyNjcyOTgiPjI2PC9rZXk+PC9mb3JlaWdu
LWtleXM+PHJlZi10eXBlIG5hbWU9IkpvdXJuYWwgQXJ0aWNsZSI+MTc8L3JlZi10eXBlPjxjb250
cmlidXRvcnM+PGF1dGhvcnM+PGF1dGhvcj5Ib3dhcmQsIEphbWVzIEQuPC9hdXRob3I+PGF1dGhv
cj5SZXlub2xkcywgUmFjaGVsPC9hdXRob3I+PGF1dGhvcj5TbWl0aCwgRGV2eW4gRS48L2F1dGhv
cj48YXV0aG9yPlZvc3MsIEpvZWwgTC48L2F1dGhvcj48YXV0aG9yPlNjaG9lbmJhdW0sIEdlb2Zm
cmV5PC9hdXRob3I+PGF1dGhvcj5LYWhudCwgVGhvcnN0ZW48L2F1dGhvcj48L2F1dGhvcnM+PC9j
b250cmlidXRvcnM+PHRpdGxlcz48dGl0bGU+VGFyZ2V0ZWQgU3RpbXVsYXRpb24gb2YgSHVtYW4g
T3JiaXRvZnJvbnRhbCBOZXR3b3JrcyBEaXNydXB0cyBPdXRjb21lLUd1aWRlZCBCZWhhdmlvcjwv
dGl0bGU+PHNlY29uZGFyeS10aXRsZT5DdXJyZW50IEJpb2xvZ3k8L3NlY29uZGFyeS10aXRsZT48
YWx0LXRpdGxlPkN1cnJlbnQgQmlvbG9neTwvYWx0LXRpdGxlPjwvdGl0bGVzPjxwZXJpb2RpY2Fs
PjxmdWxsLXRpdGxlPkN1cnJlbnQgQmlvbG9neTwvZnVsbC10aXRsZT48YWJici0xPkN1cnJlbnQg
QmlvbG9neTwvYWJici0xPjwvcGVyaW9kaWNhbD48YWx0LXBlcmlvZGljYWw+PGZ1bGwtdGl0bGU+
Q3VycmVudCBCaW9sb2d5PC9mdWxsLXRpdGxlPjxhYmJyLTE+Q3VycmVudCBCaW9sb2d5PC9hYmJy
LTE+PC9hbHQtcGVyaW9kaWNhbD48cGFnZXM+NDkwLTQ5OC5lNDwvcGFnZXM+PHZvbHVtZT4zMDwv
dm9sdW1lPjxudW1iZXI+MzwvbnVtYmVyPjxkYXRlcz48eWVhcj4yMDIwPC95ZWFyPjxwdWItZGF0
ZXM+PGRhdGU+MjAyMC8wMi8vPC9kYXRlPjwvcHViLWRhdGVzPjwvZGF0ZXM+PGlzYm4+MDk2MDk4
MjI8L2lzYm4+PHVybHM+PHJlbGF0ZWQtdXJscz48dXJsPmh0dHBzOi8vbGlua2luZ2h1Yi5lbHNl
dmllci5jb20vcmV0cmlldmUvcGlpL1MwOTYwOTgyMjE5MzE2MDIxPC91cmw+PC9yZWxhdGVkLXVy
bHM+PC91cmxzPjxlbGVjdHJvbmljLXJlc291cmNlLW51bT4xMC4xMDE2L2ouY3ViLjIwMTkuMTIu
MDA3PC9lbGVjdHJvbmljLXJlc291cmNlLW51bT48cmVtb3RlLWRhdGFiYXNlLXByb3ZpZGVyPkRP
SS5vcmcgKENyb3NzcmVmKTwvcmVtb3RlLWRhdGFiYXNlLXByb3ZpZGVyPjxsYW5ndWFnZT5lbjwv
bGFuZ3VhZ2U+PGFjY2Vzcy1kYXRlPjIwMjAvMDkvMTgvMDE6NDg6MzM8L2FjY2Vzcy1kYXRlPjwv
cmVjb3JkPjwvQ2l0ZT48L0VuZE5vdGU+AG==
</w:fldData>
        </w:fldChar>
      </w:r>
      <w:r>
        <w:rPr>
          <w:rFonts w:ascii="Arial" w:hAnsi="Arial" w:cs="Arial"/>
          <w:color w:val="000000" w:themeColor="text1"/>
          <w:sz w:val="22"/>
          <w:szCs w:val="22"/>
        </w:rPr>
        <w:instrText xml:space="preserve"> ADDIN EN.CITE.DATA </w:instrText>
      </w:r>
      <w:r>
        <w:rPr>
          <w:rFonts w:ascii="Arial" w:hAnsi="Arial" w:cs="Arial"/>
          <w:color w:val="000000" w:themeColor="text1"/>
          <w:sz w:val="22"/>
          <w:szCs w:val="22"/>
        </w:rPr>
      </w:r>
      <w:r>
        <w:rPr>
          <w:rFonts w:ascii="Arial" w:hAnsi="Arial" w:cs="Arial"/>
          <w:color w:val="000000" w:themeColor="text1"/>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fldChar w:fldCharType="separate"/>
      </w:r>
      <w:r w:rsidRPr="000D6A3A">
        <w:rPr>
          <w:rFonts w:ascii="Arial" w:hAnsi="Arial" w:cs="Arial"/>
          <w:noProof/>
          <w:color w:val="000000" w:themeColor="text1"/>
          <w:sz w:val="22"/>
          <w:szCs w:val="22"/>
          <w:vertAlign w:val="superscript"/>
        </w:rPr>
        <w:t>5-7</w:t>
      </w:r>
      <w:r>
        <w:rPr>
          <w:rFonts w:ascii="Arial" w:hAnsi="Arial" w:cs="Arial"/>
          <w:color w:val="000000" w:themeColor="text1"/>
          <w:sz w:val="22"/>
          <w:szCs w:val="22"/>
        </w:rPr>
        <w:fldChar w:fldCharType="end"/>
      </w:r>
      <w:r>
        <w:rPr>
          <w:rFonts w:ascii="Arial" w:hAnsi="Arial" w:cs="Arial"/>
          <w:color w:val="000000" w:themeColor="text1"/>
          <w:sz w:val="22"/>
          <w:szCs w:val="22"/>
        </w:rPr>
        <w:t>.</w:t>
      </w:r>
      <w:r w:rsidR="00870E50">
        <w:rPr>
          <w:rFonts w:ascii="Arial" w:hAnsi="Arial" w:cs="Arial"/>
          <w:color w:val="000000" w:themeColor="text1"/>
          <w:sz w:val="22"/>
          <w:szCs w:val="22"/>
        </w:rPr>
        <w:t xml:space="preserve"> </w:t>
      </w:r>
    </w:p>
    <w:p w14:paraId="10D97FAF" w14:textId="2B2DD223" w:rsidR="00EC78C1" w:rsidRDefault="00CB7F92" w:rsidP="00370D5B">
      <w:pPr>
        <w:spacing w:after="120"/>
        <w:rPr>
          <w:rFonts w:ascii="Arial" w:hAnsi="Arial" w:cs="Arial"/>
          <w:color w:val="000000" w:themeColor="text1"/>
          <w:sz w:val="22"/>
          <w:szCs w:val="22"/>
        </w:rPr>
      </w:pPr>
      <w:r>
        <w:rPr>
          <w:rFonts w:ascii="Arial" w:hAnsi="Arial" w:cs="Arial"/>
          <w:sz w:val="22"/>
          <w:szCs w:val="22"/>
        </w:rPr>
        <w:t xml:space="preserve">The OFC’s role in </w:t>
      </w:r>
      <w:commentRangeStart w:id="3"/>
      <w:r>
        <w:rPr>
          <w:rFonts w:ascii="Arial" w:hAnsi="Arial" w:cs="Arial"/>
          <w:sz w:val="22"/>
          <w:szCs w:val="22"/>
        </w:rPr>
        <w:t xml:space="preserve">outcome devaluation </w:t>
      </w:r>
      <w:commentRangeEnd w:id="3"/>
      <w:r w:rsidR="004C0402">
        <w:rPr>
          <w:rStyle w:val="CommentReference"/>
        </w:rPr>
        <w:commentReference w:id="3"/>
      </w:r>
      <w:r>
        <w:rPr>
          <w:rFonts w:ascii="Arial" w:hAnsi="Arial" w:cs="Arial"/>
          <w:sz w:val="22"/>
          <w:szCs w:val="22"/>
        </w:rPr>
        <w:t xml:space="preserve">has </w:t>
      </w:r>
      <w:r w:rsidR="003B4AF8">
        <w:rPr>
          <w:rFonts w:ascii="Arial" w:hAnsi="Arial" w:cs="Arial"/>
          <w:sz w:val="22"/>
          <w:szCs w:val="22"/>
        </w:rPr>
        <w:t>traditionally</w:t>
      </w:r>
      <w:r>
        <w:rPr>
          <w:rFonts w:ascii="Arial" w:hAnsi="Arial" w:cs="Arial"/>
          <w:sz w:val="22"/>
          <w:szCs w:val="22"/>
        </w:rPr>
        <w:t xml:space="preserve"> been </w:t>
      </w:r>
      <w:r w:rsidR="00EB578B">
        <w:rPr>
          <w:rFonts w:ascii="Arial" w:hAnsi="Arial" w:cs="Arial"/>
          <w:sz w:val="22"/>
          <w:szCs w:val="22"/>
        </w:rPr>
        <w:t>interpreted</w:t>
      </w:r>
      <w:r w:rsidR="003B4AF8">
        <w:rPr>
          <w:rFonts w:ascii="Arial" w:hAnsi="Arial" w:cs="Arial"/>
          <w:sz w:val="22"/>
          <w:szCs w:val="22"/>
        </w:rPr>
        <w:t xml:space="preserve"> as </w:t>
      </w:r>
      <w:r>
        <w:rPr>
          <w:rFonts w:ascii="Arial" w:hAnsi="Arial" w:cs="Arial"/>
          <w:sz w:val="22"/>
          <w:szCs w:val="22"/>
        </w:rPr>
        <w:t>selectively updating the value of a stimulus</w:t>
      </w:r>
      <w:r w:rsidR="003B4AF8">
        <w:rPr>
          <w:rFonts w:ascii="Arial" w:hAnsi="Arial" w:cs="Arial"/>
          <w:sz w:val="22"/>
          <w:szCs w:val="22"/>
        </w:rPr>
        <w:t xml:space="preserve"> that</w:t>
      </w:r>
      <w:r>
        <w:rPr>
          <w:rFonts w:ascii="Arial" w:hAnsi="Arial" w:cs="Arial"/>
          <w:sz w:val="22"/>
          <w:szCs w:val="22"/>
        </w:rPr>
        <w:t xml:space="preserve"> predict</w:t>
      </w:r>
      <w:r w:rsidR="003B4AF8">
        <w:rPr>
          <w:rFonts w:ascii="Arial" w:hAnsi="Arial" w:cs="Arial"/>
          <w:sz w:val="22"/>
          <w:szCs w:val="22"/>
        </w:rPr>
        <w:t>s</w:t>
      </w:r>
      <w:r>
        <w:rPr>
          <w:rFonts w:ascii="Arial" w:hAnsi="Arial" w:cs="Arial"/>
          <w:sz w:val="22"/>
          <w:szCs w:val="22"/>
        </w:rPr>
        <w:t xml:space="preserve"> a specific outcome</w:t>
      </w:r>
      <w:r w:rsidR="00EB578B">
        <w:rPr>
          <w:rFonts w:ascii="Arial" w:hAnsi="Arial" w:cs="Arial"/>
          <w:sz w:val="22"/>
          <w:szCs w:val="22"/>
        </w:rPr>
        <w:t xml:space="preserve">, </w:t>
      </w:r>
      <w:r>
        <w:rPr>
          <w:rFonts w:ascii="Arial" w:hAnsi="Arial" w:cs="Arial"/>
          <w:sz w:val="22"/>
          <w:szCs w:val="22"/>
        </w:rPr>
        <w:t xml:space="preserve">or as part of </w:t>
      </w:r>
      <w:r w:rsidR="003B4AF8">
        <w:rPr>
          <w:rFonts w:ascii="Arial" w:hAnsi="Arial" w:cs="Arial"/>
          <w:sz w:val="22"/>
          <w:szCs w:val="22"/>
        </w:rPr>
        <w:t xml:space="preserve">a broader </w:t>
      </w:r>
      <w:r>
        <w:rPr>
          <w:rFonts w:ascii="Arial" w:hAnsi="Arial" w:cs="Arial"/>
          <w:sz w:val="22"/>
          <w:szCs w:val="22"/>
        </w:rPr>
        <w:t>behavioral control process</w:t>
      </w:r>
      <w:r>
        <w:rPr>
          <w:rFonts w:ascii="Arial" w:hAnsi="Arial" w:cs="Arial"/>
          <w:sz w:val="22"/>
          <w:szCs w:val="22"/>
        </w:rPr>
        <w:fldChar w:fldCharType="begin"/>
      </w:r>
      <w:r w:rsidR="000D6A3A">
        <w:rPr>
          <w:rFonts w:ascii="Arial" w:hAnsi="Arial" w:cs="Arial"/>
          <w:sz w:val="22"/>
          <w:szCs w:val="22"/>
        </w:rPr>
        <w:instrText xml:space="preserve"> ADDIN EN.CITE &lt;EndNote&gt;&lt;Cite&gt;&lt;Author&gt;Murray&lt;/Author&gt;&lt;Year&gt;2015&lt;/Year&gt;&lt;RecNum&gt;530&lt;/RecNum&gt;&lt;DisplayText&gt;&lt;style face="superscript"&gt;5&lt;/style&gt;&lt;/DisplayText&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Pr>
          <w:rFonts w:ascii="Arial" w:hAnsi="Arial" w:cs="Arial"/>
          <w:sz w:val="22"/>
          <w:szCs w:val="22"/>
        </w:rPr>
        <w:fldChar w:fldCharType="separate"/>
      </w:r>
      <w:r w:rsidR="000D6A3A" w:rsidRPr="000D6A3A">
        <w:rPr>
          <w:rFonts w:ascii="Arial" w:hAnsi="Arial" w:cs="Arial"/>
          <w:noProof/>
          <w:sz w:val="22"/>
          <w:szCs w:val="22"/>
          <w:vertAlign w:val="superscript"/>
        </w:rPr>
        <w:t>5</w:t>
      </w:r>
      <w:r>
        <w:rPr>
          <w:rFonts w:ascii="Arial" w:hAnsi="Arial" w:cs="Arial"/>
          <w:sz w:val="22"/>
          <w:szCs w:val="22"/>
        </w:rPr>
        <w:fldChar w:fldCharType="end"/>
      </w:r>
      <w:r w:rsidRPr="003B469D">
        <w:rPr>
          <w:rFonts w:ascii="Arial" w:hAnsi="Arial" w:cs="Arial"/>
          <w:sz w:val="22"/>
          <w:szCs w:val="22"/>
        </w:rPr>
        <w:t xml:space="preserve">. </w:t>
      </w:r>
      <w:r w:rsidR="00EB578B">
        <w:rPr>
          <w:rFonts w:ascii="Arial" w:hAnsi="Arial" w:cs="Arial"/>
          <w:sz w:val="22"/>
          <w:szCs w:val="22"/>
        </w:rPr>
        <w:t xml:space="preserve">However, </w:t>
      </w:r>
      <w:r w:rsidR="004F0456">
        <w:rPr>
          <w:rFonts w:ascii="Arial" w:hAnsi="Arial" w:cs="Arial"/>
          <w:color w:val="000000" w:themeColor="text1"/>
          <w:sz w:val="22"/>
          <w:szCs w:val="22"/>
        </w:rPr>
        <w:t>recent</w:t>
      </w:r>
      <w:r w:rsidR="00EB578B">
        <w:rPr>
          <w:rFonts w:ascii="Arial" w:hAnsi="Arial" w:cs="Arial"/>
          <w:color w:val="000000" w:themeColor="text1"/>
          <w:sz w:val="22"/>
          <w:szCs w:val="22"/>
        </w:rPr>
        <w:t xml:space="preserve"> studies in both</w:t>
      </w:r>
      <w:r w:rsidR="004F0456">
        <w:rPr>
          <w:rFonts w:ascii="Arial" w:hAnsi="Arial" w:cs="Arial"/>
          <w:color w:val="000000" w:themeColor="text1"/>
          <w:sz w:val="22"/>
          <w:szCs w:val="22"/>
        </w:rPr>
        <w:t xml:space="preserve"> r</w:t>
      </w:r>
      <w:r w:rsidR="00FD43B6" w:rsidRPr="00403CEB">
        <w:rPr>
          <w:rFonts w:ascii="Arial" w:hAnsi="Arial" w:cs="Arial"/>
          <w:color w:val="000000" w:themeColor="text1"/>
          <w:sz w:val="22"/>
          <w:szCs w:val="22"/>
        </w:rPr>
        <w:t>odent</w:t>
      </w:r>
      <w:r w:rsidR="00EB578B">
        <w:rPr>
          <w:rFonts w:ascii="Arial" w:hAnsi="Arial" w:cs="Arial"/>
          <w:color w:val="000000" w:themeColor="text1"/>
          <w:sz w:val="22"/>
          <w:szCs w:val="22"/>
        </w:rPr>
        <w:t>s</w:t>
      </w:r>
      <w:r w:rsidR="004F0456">
        <w:rPr>
          <w:rFonts w:ascii="Arial" w:hAnsi="Arial" w:cs="Arial"/>
          <w:color w:val="000000" w:themeColor="text1"/>
          <w:sz w:val="22"/>
          <w:szCs w:val="22"/>
        </w:rPr>
        <w:t xml:space="preserve"> and human</w:t>
      </w:r>
      <w:r w:rsidR="00EB578B">
        <w:rPr>
          <w:rFonts w:ascii="Arial" w:hAnsi="Arial" w:cs="Arial"/>
          <w:color w:val="000000" w:themeColor="text1"/>
          <w:sz w:val="22"/>
          <w:szCs w:val="22"/>
        </w:rPr>
        <w:t>s</w:t>
      </w:r>
      <w:r w:rsidR="00FD43B6" w:rsidRPr="00403CEB">
        <w:rPr>
          <w:rFonts w:ascii="Arial" w:hAnsi="Arial" w:cs="Arial"/>
          <w:color w:val="000000" w:themeColor="text1"/>
          <w:sz w:val="22"/>
          <w:szCs w:val="22"/>
        </w:rPr>
        <w:t xml:space="preserve"> </w:t>
      </w:r>
      <w:r w:rsidR="00EB578B">
        <w:rPr>
          <w:rFonts w:ascii="Arial" w:hAnsi="Arial" w:cs="Arial"/>
          <w:color w:val="000000" w:themeColor="text1"/>
          <w:sz w:val="22"/>
          <w:szCs w:val="22"/>
        </w:rPr>
        <w:t xml:space="preserve">suggest that </w:t>
      </w:r>
      <w:r w:rsidR="00FD43B6" w:rsidRPr="00403CEB">
        <w:rPr>
          <w:rFonts w:ascii="Arial" w:hAnsi="Arial" w:cs="Arial"/>
          <w:color w:val="000000" w:themeColor="text1"/>
          <w:sz w:val="22"/>
          <w:szCs w:val="22"/>
        </w:rPr>
        <w:t>the lateral OFC</w:t>
      </w:r>
      <w:r w:rsidR="00EB578B">
        <w:rPr>
          <w:rFonts w:ascii="Arial" w:hAnsi="Arial" w:cs="Arial"/>
          <w:color w:val="000000" w:themeColor="text1"/>
          <w:sz w:val="22"/>
          <w:szCs w:val="22"/>
        </w:rPr>
        <w:t xml:space="preserve"> is specifically involved in </w:t>
      </w:r>
      <w:r w:rsidR="00FD43B6" w:rsidRPr="00403CEB">
        <w:rPr>
          <w:rFonts w:ascii="Arial" w:hAnsi="Arial" w:cs="Arial"/>
          <w:color w:val="000000" w:themeColor="text1"/>
          <w:sz w:val="22"/>
          <w:szCs w:val="22"/>
        </w:rPr>
        <w:t>learning</w:t>
      </w:r>
      <w:r w:rsidR="00AE261E">
        <w:rPr>
          <w:rFonts w:ascii="Arial" w:hAnsi="Arial" w:cs="Arial"/>
          <w:color w:val="000000" w:themeColor="text1"/>
          <w:sz w:val="22"/>
          <w:szCs w:val="22"/>
        </w:rPr>
        <w:t xml:space="preserve"> the identity</w:t>
      </w:r>
      <w:r w:rsidR="00446E25">
        <w:rPr>
          <w:rFonts w:ascii="Arial" w:hAnsi="Arial" w:cs="Arial"/>
          <w:color w:val="000000" w:themeColor="text1"/>
          <w:sz w:val="22"/>
          <w:szCs w:val="22"/>
        </w:rPr>
        <w:t xml:space="preserve"> of the reward</w:t>
      </w:r>
      <w:r w:rsidR="00AE261E">
        <w:rPr>
          <w:rFonts w:ascii="Arial" w:hAnsi="Arial" w:cs="Arial"/>
          <w:color w:val="000000" w:themeColor="text1"/>
          <w:sz w:val="22"/>
          <w:szCs w:val="22"/>
        </w:rPr>
        <w:t xml:space="preserve"> associated with</w:t>
      </w:r>
      <w:r w:rsidR="00446E25">
        <w:rPr>
          <w:rFonts w:ascii="Arial" w:hAnsi="Arial" w:cs="Arial"/>
          <w:color w:val="000000" w:themeColor="text1"/>
          <w:sz w:val="22"/>
          <w:szCs w:val="22"/>
        </w:rPr>
        <w:t xml:space="preserve"> stimuli</w:t>
      </w:r>
      <w:r w:rsidR="003B4AF8" w:rsidRPr="00403CEB">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5
LTEyPC9zdHlsZT48L0Rpc3BsYXlUZXh0PjxyZWNvcmQ+PHJlYy1udW1iZXI+MzA8L3JlYy1udW1i
ZXI+PGZvcmVpZ24ta2V5cz48a2V5IGFwcD0iRU4iIGRiLWlkPSJ6YWY5MjJhc3NhMDVwbGVyd3d1
cGZzc3ZyenRlYXBwdmF4MngiIHRpbWVzdGFtcD0iMTY5ODI2NzI5OCI+MzA8L2tleT48L2ZvcmVp
Z24ta2V5cz48cmVmLXR5cGUgbmFtZT0iSm91cm5hbCBBcnRpY2xlIj4xNzwvcmVmLXR5cGU+PGNv
bnRyaWJ1dG9ycz48YXV0aG9ycz48YXV0aG9yPkhvd2FyZCwgSmFtZXMgRC48L2F1dGhvcj48YXV0
aG9yPkdvdHRmcmllZCwgSmF5IEEuPC9hdXRob3I+PGF1dGhvcj5Ub2JsZXIsIFBoaWxpcHBlIE4u
PC9hdXRob3I+PGF1dGhvcj5LYWhudCwgVGhvcnN0ZW48L2F1dGhvcj48L2F1dGhvcnM+PC9jb250
cmlidXRvcnM+PHRpdGxlcz48dGl0bGU+SWRlbnRpdHktc3BlY2lmaWMgY29kaW5nIG9mIGZ1dHVy
ZSByZXdhcmRzIGluIHRoZSBodW1hbiBvcmJpdG9mcm9udGFsIGNvcnRleDwvdGl0bGU+PHNlY29u
ZGFyeS10aXRsZT5Qcm9jZWVkaW5ncyBvZiB0aGUgTmF0aW9uYWwgQWNhZGVteSBvZiBTY2llbmNl
czwvc2Vjb25kYXJ5LXRpdGxlPjxhbHQtdGl0bGU+UHJvYyBOYXRsIEFjYWQgU2NpIFVTQTwvYWx0
LXRpdGxlPjwvdGl0bGVzPjxwZXJpb2RpY2FsPjxmdWxsLXRpdGxlPlByb2NlZWRpbmdzIG9mIHRo
ZSBOYXRpb25hbCBBY2FkZW15IG9mIFNjaWVuY2VzPC9mdWxsLXRpdGxlPjxhYmJyLTE+UHJvY2Vl
ZGluZ3Mgb2YgdGhlIE5hdGlvbmFsIEFjYWRlbXkgb2YgU2NpZW5jZXM8L2FiYnItMT48L3Blcmlv
ZGljYWw+PHBhZ2VzPjUxOTUtNTIwMDwvcGFnZXM+PHZvbHVtZT4xMTI8L3ZvbHVtZT48bnVtYmVy
PjE2PC9udW1iZXI+PGRhdGVzPjx5ZWFyPjIwMTU8L3llYXI+PHB1Yi1kYXRlcz48ZGF0ZT4yMDE1
LzA0LzIxLzwvZGF0ZT48L3B1Yi1kYXRlcz48L2RhdGVzPjxpc2JuPjAwMjctODQyNCwgMTA5MS02
NDkwPC9pc2JuPjx1cmxzPjxyZWxhdGVkLXVybHM+PHVybD5odHRwOi8vd3d3LnBuYXMub3JnL2xv
b2t1cC9kb2kvMTAuMTA3My9wbmFzLjE1MDM1NTAxMTI8L3VybD48L3JlbGF0ZWQtdXJscz48L3Vy
bHM+PGVsZWN0cm9uaWMtcmVzb3VyY2UtbnVtPjEwLjEwNzMvcG5hcy4xNTAzNTUwMTEyPC9lbGVj
dHJvbmljLXJlc291cmNlLW51bT48cmVtb3RlLWRhdGFiYXNlLXByb3ZpZGVyPkRPSS5vcmcgKENy
b3NzcmVmKTwvcmVtb3RlLWRhdGFiYXNlLXByb3ZpZGVyPjxsYW5ndWFnZT5lbjwvbGFuZ3VhZ2U+
PGFjY2Vzcy1kYXRlPjIwMjAvMDkvMTgvMDE6MzU6NTk8L2FjY2Vzcy1kYXRlPjwvcmVjb3JkPjwv
Q2l0ZT48Q2l0ZT48QXV0aG9yPkhvd2FyZDwvQXV0aG9yPjxZZWFyPjIwMTg8L1llYXI+PFJlY051
bT4yODwvUmVjTnVtPjxyZWNvcmQ+PHJlYy1udW1iZXI+Mjg8L3JlYy1udW1iZXI+PGZvcmVpZ24t
a2V5cz48a2V5IGFwcD0iRU4iIGRiLWlkPSJ6YWY5MjJhc3NhMDVwbGVyd3d1cGZzc3ZyenRlYXBw
dmF4MngiIHRpbWVzdGFtcD0iMTY5ODI2NzI5OCI+Mjg8L2tleT48L2ZvcmVpZ24ta2V5cz48cmVm
LXR5cGUgbmFtZT0iSm91cm5hbCBBcnRpY2xlIj4xNzwvcmVmLXR5cGU+PGNvbnRyaWJ1dG9ycz48
YXV0aG9ycz48YXV0aG9yPkhvd2FyZCwgSmFtZXMgRC48L2F1dGhvcj48YXV0aG9yPkthaG50LCBU
aG9yc3RlbjwvYXV0aG9yPjwvYXV0aG9ycz48L2NvbnRyaWJ1dG9ycz48dGl0bGVzPjx0aXRsZT5J
ZGVudGl0eSBwcmVkaWN0aW9uIGVycm9ycyBpbiB0aGUgaHVtYW4gbWlkYnJhaW4gdXBkYXRlIHJl
d2FyZC1pZGVudGl0eSBleHBlY3RhdGlvbnMgaW4gdGhlIG9yYml0b2Zyb250YWwgY29ydGV4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wYWdlcz4xNjExPC9wYWdlcz48dm9sdW1lPjk8L3ZvbHVt
ZT48bnVtYmVyPjE8L251bWJlcj48ZGF0ZXM+PHllYXI+MjAxODwveWVhcj48cHViLWRhdGVzPjxk
YXRlPjIwMTgvMTIvLzwvZGF0ZT48L3B1Yi1kYXRlcz48L2RhdGVzPjxpc2JuPjIwNDEtMTcyMzwv
aXNibj48dXJscz48cmVsYXRlZC11cmxzPjx1cmw+aHR0cDovL3d3dy5uYXR1cmUuY29tL2FydGlj
bGVzL3M0MTQ2Ny0wMTgtMDQwNTUtNTwvdXJsPjwvcmVsYXRlZC11cmxzPjwvdXJscz48ZWxlY3Ry
b25pYy1yZXNvdXJjZS1udW0+MTAuMTAzOC9zNDE0NjctMDE4LTA0MDU1LTU8L2VsZWN0cm9uaWMt
cmVzb3VyY2UtbnVtPjxyZW1vdGUtZGF0YWJhc2UtcHJvdmlkZXI+RE9JLm9yZyAoQ3Jvc3NyZWYp
PC9yZW1vdGUtZGF0YWJhc2UtcHJvdmlkZXI+PGxhbmd1YWdlPmVuPC9sYW5ndWFnZT48YWNjZXNz
LWRhdGU+MjAyMC8wOS8xOC8wMTozNjoyMDwvYWNjZXNzLWRhdGU+PC9yZWNvcmQ+PC9DaXRlPjxD
aXRlPjxBdXRob3I+Q29zdGE8L0F1dGhvcj48WWVhcj4yMDIzPC9ZZWFyPjxSZWNOdW0+NTk4PC9S
ZWNOdW0+PHJlY29yZD48cmVjLW51bWJlcj41OTg8L3JlYy1udW1iZXI+PGZvcmVpZ24ta2V5cz48
a2V5IGFwcD0iRU4iIGRiLWlkPSJ6YWY5MjJhc3NhMDVwbGVyd3d1cGZzc3ZyenRlYXBwdmF4Mngi
IHRpbWVzdGFtcD0iMTcxNjkyMDc5NyI+NTk4PC9rZXk+PC9mb3JlaWduLWtleXM+PHJlZi10eXBl
IG5hbWU9IkpvdXJuYWwgQXJ0aWNsZSI+MTc8L3JlZi10eXBlPjxjb250cmlidXRvcnM+PGF1dGhv
cnM+PGF1dGhvcj5Db3N0YSwgS2F1w6ogTWFjaGFkbzwvYXV0aG9yPjxhdXRob3I+U2Nob2x6LCBS
b2JlcnQ8L2F1dGhvcj48YXV0aG9yPkxsb3lkLCBLZXZpbjwvYXV0aG9yPjxhdXRob3I+TW9yZW5v
LUNhc3RpbGxhLCBQZXJsYTwvYXV0aG9yPjxhdXRob3I+R2FyZG5lciwgTWF0dGhldyBQSDwvYXV0
aG9yPjxhdXRob3I+RGF5YW4sIFBldGVyPC9hdXRob3I+PGF1dGhvcj5TY2hvZW5iYXVtLCBHZW9m
ZnJleTwvYXV0aG9yPjwvYXV0aG9ycz48L2NvbnRyaWJ1dG9ycz48dGl0bGVzPjx0aXRsZT5UaGUg
cm9sZSBvZiB0aGUgbGF0ZXJhbCBvcmJpdG9mcm9udGFsIGNvcnRleCBpbiBjcmVhdGluZyBjb2du
aXRpdmUgbWFwczwvdGl0bGU+PHNlY29uZGFyeS10aXRsZT5OYXR1cmUgbmV1cm9zY2llbmNlPC9z
ZWNvbmRhcnktdGl0bGU+PC90aXRsZXM+PHBlcmlvZGljYWw+PGZ1bGwtdGl0bGU+TmF0dXJlIE5l
dXJvc2NpZW5jZTwvZnVsbC10aXRsZT48YWJici0xPk5hdCBOZXVyb3NjaTwvYWJici0xPjwvcGVy
aW9kaWNhbD48cGFnZXM+MTA3LTExNTwvcGFnZXM+PHZvbHVtZT4yNjwvdm9sdW1lPjxudW1iZXI+
MTwvbnVtYmVyPjxkYXRlcz48eWVhcj4yMDIzPC95ZWFyPjwvZGF0ZXM+PGlzYm4+MTA5Ny02MjU2
PC9pc2JuPjx1cmxzPjwvdXJscz48L3JlY29yZD48L0NpdGU+PENpdGU+PEF1dGhvcj5MaXU8L0F1
dGhvcj48WWVhcj4yMDI0PC9ZZWFyPjxSZWNOdW0+NTM2PC9SZWNOdW0+PHJlY29yZD48cmVjLW51
bWJlcj41MzY8L3JlYy1udW1iZXI+PGZvcmVpZ24ta2V5cz48a2V5IGFwcD0iRU4iIGRiLWlkPSJ6
YWY5MjJhc3NhMDVwbGVyd3d1cGZzc3ZyenRlYXBwdmF4MngiIHRpbWVzdGFtcD0iMTcwODg3Mjc0
NyI+NTM2PC9rZXk+PC9mb3JlaWduLWtleXM+PHJlZi10eXBlIG5hbWU9IkpvdXJuYWwgQXJ0aWNs
ZSI+MTc8L3JlZi10eXBlPjxjb250cmlidXRvcnM+PGF1dGhvcnM+PGF1dGhvcj5MaXUsIFEuPC9h
dXRob3I+PGF1dGhvcj5aaGFvLCBZLjwvYXV0aG9yPjxhdXRob3I+QXR0YW50aSwgUy48L2F1dGhv
cj48YXV0aG9yPlZvc3MsIEouIEwuPC9hdXRob3I+PGF1dGhvcj5TY2hvZW5iYXVtLCBHLjwvYXV0
aG9yPjxhdXRob3I+S2FobnQsIFQuPC9hdXRob3I+PC9hdXRob3JzPjwvY29udHJpYnV0b3JzPjxh
dXRoLWFkZHJlc3M+TmF0aW9uYWwgSW5zdGl0dXRlIG9uIERydWcgQWJ1c2UgSW50cmFtdXJhbCBS
ZXNlYXJjaCBQcm9ncmFtLCBCYWx0aW1vcmUsIE1ELCAyMTIyNCwgVVNBLiYjeEQ7TWF5byBDbGlu
aWMgQWxpeCBTY2hvb2wgb2YgTWVkaWNpbmUsIFNjb3R0c2RhbGUsIEFaLCA4NTI1OSwgVVNBLiYj
eEQ7RGVwYXJ0bWVudCBvZiBOZXVyb2xvZ3ksIFRoZSBVbml2ZXJzaXR5IG9mIENoaWNhZ28sIENo
aWNhZ28sIElMLCA2MDYxMSwgVVNBLiYjeEQ7TmF0aW9uYWwgSW5zdGl0dXRlIG9uIERydWcgQWJ1
c2UgSW50cmFtdXJhbCBSZXNlYXJjaCBQcm9ncmFtLCBCYWx0aW1vcmUsIE1ELCAyMTIyNCwgVVNB
LiB0aG9yc3Rlbi5rYWhudEBuaWguZ292LjwvYXV0aC1hZGRyZXNzPjx0aXRsZXM+PHRpdGxlPk1p
ZGJyYWluIHNpZ25hbGluZyBvZiBpZGVudGl0eSBwcmVkaWN0aW9uIGVycm9ycyBkZXBlbmRzIG9u
IG9yYml0b2Zyb250YWwgY29ydGV4IG5ldHdvcmtzPC90aXRsZT48c2Vjb25kYXJ5LXRpdGxlPk5h
dCBDb21tdW48L3NlY29uZGFyeS10aXRsZT48L3RpdGxlcz48cGVyaW9kaWNhbD48ZnVsbC10aXRs
ZT5OYXR1cmUgQ29tbXVuaWNhdGlvbnM8L2Z1bGwtdGl0bGU+PGFiYnItMT5OYXQgQ29tbXVuPC9h
YmJyLTE+PC9wZXJpb2RpY2FsPjxwYWdlcz4xNzA0PC9wYWdlcz48dm9sdW1lPjE1PC92b2x1bWU+
PG51bWJlcj4xPC9udW1iZXI+PGVkaXRpb24+MjAyNDAyMjQ8L2VkaXRpb24+PGRhdGVzPjx5ZWFy
PjIwMjQ8L3llYXI+PHB1Yi1kYXRlcz48ZGF0ZT5GZWIgMjQ8L2RhdGU+PC9wdWItZGF0ZXM+PC9k
YXRlcz48aXNibj4yMDQxLTE3MjMgKEVsZWN0cm9uaWMpJiN4RDsyMDQxLTE3MjMgKExpbmtpbmcp
PC9pc2JuPjxhY2Nlc3Npb24tbnVtPjM4NDAyMjEwPC9hY2Nlc3Npb24tbnVtPjx1cmxzPjxyZWxh
dGVkLXVybHM+PHVybD5odHRwczovL3d3dy5uY2JpLm5sbS5uaWguZ292L3B1Ym1lZC8zODQwMjIx
MDwvdXJsPjwvcmVsYXRlZC11cmxzPjwvdXJscz48ZWxlY3Ryb25pYy1yZXNvdXJjZS1udW0+MTAu
MTAzOC9zNDE0NjctMDI0LTQ1ODgwLTE8L2VsZWN0cm9uaWMtcmVzb3VyY2UtbnVtPjxyZW1vdGUt
ZGF0YWJhc2UtbmFtZT5Jbi1Qcm9jZXNzPC9yZW1vdGUtZGF0YWJhc2UtbmFtZT48cmVtb3RlLWRh
dGFiYXNlLXByb3ZpZGVyPk5MTTwvcmVtb3RlLWRhdGFiYXNlLXByb3ZpZGVyPjwvcmVjb3JkPjwv
Q2l0ZT48L0VuZE5vdGU+AG==
</w:fldData>
        </w:fldChar>
      </w:r>
      <w:r w:rsidR="0013717A">
        <w:rPr>
          <w:rFonts w:ascii="Arial" w:hAnsi="Arial" w:cs="Arial"/>
          <w:color w:val="000000" w:themeColor="text1"/>
          <w:sz w:val="22"/>
          <w:szCs w:val="22"/>
        </w:rPr>
        <w:instrText xml:space="preserve"> ADDIN EN.CITE </w:instrText>
      </w:r>
      <w:r w:rsidR="0013717A">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5
LTEyPC9zdHlsZT48L0Rpc3BsYXlUZXh0PjxyZWNvcmQ+PHJlYy1udW1iZXI+MzA8L3JlYy1udW1i
ZXI+PGZvcmVpZ24ta2V5cz48a2V5IGFwcD0iRU4iIGRiLWlkPSJ6YWY5MjJhc3NhMDVwbGVyd3d1
cGZzc3ZyenRlYXBwdmF4MngiIHRpbWVzdGFtcD0iMTY5ODI2NzI5OCI+MzA8L2tleT48L2ZvcmVp
Z24ta2V5cz48cmVmLXR5cGUgbmFtZT0iSm91cm5hbCBBcnRpY2xlIj4xNzwvcmVmLXR5cGU+PGNv
bnRyaWJ1dG9ycz48YXV0aG9ycz48YXV0aG9yPkhvd2FyZCwgSmFtZXMgRC48L2F1dGhvcj48YXV0
aG9yPkdvdHRmcmllZCwgSmF5IEEuPC9hdXRob3I+PGF1dGhvcj5Ub2JsZXIsIFBoaWxpcHBlIE4u
PC9hdXRob3I+PGF1dGhvcj5LYWhudCwgVGhvcnN0ZW48L2F1dGhvcj48L2F1dGhvcnM+PC9jb250
cmlidXRvcnM+PHRpdGxlcz48dGl0bGU+SWRlbnRpdHktc3BlY2lmaWMgY29kaW5nIG9mIGZ1dHVy
ZSByZXdhcmRzIGluIHRoZSBodW1hbiBvcmJpdG9mcm9udGFsIGNvcnRleDwvdGl0bGU+PHNlY29u
ZGFyeS10aXRsZT5Qcm9jZWVkaW5ncyBvZiB0aGUgTmF0aW9uYWwgQWNhZGVteSBvZiBTY2llbmNl
czwvc2Vjb25kYXJ5LXRpdGxlPjxhbHQtdGl0bGU+UHJvYyBOYXRsIEFjYWQgU2NpIFVTQTwvYWx0
LXRpdGxlPjwvdGl0bGVzPjxwZXJpb2RpY2FsPjxmdWxsLXRpdGxlPlByb2NlZWRpbmdzIG9mIHRo
ZSBOYXRpb25hbCBBY2FkZW15IG9mIFNjaWVuY2VzPC9mdWxsLXRpdGxlPjxhYmJyLTE+UHJvY2Vl
ZGluZ3Mgb2YgdGhlIE5hdGlvbmFsIEFjYWRlbXkgb2YgU2NpZW5jZXM8L2FiYnItMT48L3Blcmlv
ZGljYWw+PHBhZ2VzPjUxOTUtNTIwMDwvcGFnZXM+PHZvbHVtZT4xMTI8L3ZvbHVtZT48bnVtYmVy
PjE2PC9udW1iZXI+PGRhdGVzPjx5ZWFyPjIwMTU8L3llYXI+PHB1Yi1kYXRlcz48ZGF0ZT4yMDE1
LzA0LzIxLzwvZGF0ZT48L3B1Yi1kYXRlcz48L2RhdGVzPjxpc2JuPjAwMjctODQyNCwgMTA5MS02
NDkwPC9pc2JuPjx1cmxzPjxyZWxhdGVkLXVybHM+PHVybD5odHRwOi8vd3d3LnBuYXMub3JnL2xv
b2t1cC9kb2kvMTAuMTA3My9wbmFzLjE1MDM1NTAxMTI8L3VybD48L3JlbGF0ZWQtdXJscz48L3Vy
bHM+PGVsZWN0cm9uaWMtcmVzb3VyY2UtbnVtPjEwLjEwNzMvcG5hcy4xNTAzNTUwMTEyPC9lbGVj
dHJvbmljLXJlc291cmNlLW51bT48cmVtb3RlLWRhdGFiYXNlLXByb3ZpZGVyPkRPSS5vcmcgKENy
b3NzcmVmKTwvcmVtb3RlLWRhdGFiYXNlLXByb3ZpZGVyPjxsYW5ndWFnZT5lbjwvbGFuZ3VhZ2U+
PGFjY2Vzcy1kYXRlPjIwMjAvMDkvMTgvMDE6MzU6NTk8L2FjY2Vzcy1kYXRlPjwvcmVjb3JkPjwv
Q2l0ZT48Q2l0ZT48QXV0aG9yPkhvd2FyZDwvQXV0aG9yPjxZZWFyPjIwMTg8L1llYXI+PFJlY051
bT4yODwvUmVjTnVtPjxyZWNvcmQ+PHJlYy1udW1iZXI+Mjg8L3JlYy1udW1iZXI+PGZvcmVpZ24t
a2V5cz48a2V5IGFwcD0iRU4iIGRiLWlkPSJ6YWY5MjJhc3NhMDVwbGVyd3d1cGZzc3ZyenRlYXBw
dmF4MngiIHRpbWVzdGFtcD0iMTY5ODI2NzI5OCI+Mjg8L2tleT48L2ZvcmVpZ24ta2V5cz48cmVm
LXR5cGUgbmFtZT0iSm91cm5hbCBBcnRpY2xlIj4xNzwvcmVmLXR5cGU+PGNvbnRyaWJ1dG9ycz48
YXV0aG9ycz48YXV0aG9yPkhvd2FyZCwgSmFtZXMgRC48L2F1dGhvcj48YXV0aG9yPkthaG50LCBU
aG9yc3RlbjwvYXV0aG9yPjwvYXV0aG9ycz48L2NvbnRyaWJ1dG9ycz48dGl0bGVzPjx0aXRsZT5J
ZGVudGl0eSBwcmVkaWN0aW9uIGVycm9ycyBpbiB0aGUgaHVtYW4gbWlkYnJhaW4gdXBkYXRlIHJl
d2FyZC1pZGVudGl0eSBleHBlY3RhdGlvbnMgaW4gdGhlIG9yYml0b2Zyb250YWwgY29ydGV4PC90
aXRsZT48c2Vjb25kYXJ5LXRpdGxlPk5hdHVyZSBDb21tdW5pY2F0aW9uczwvc2Vjb25kYXJ5LXRp
dGxlPjxhbHQtdGl0bGU+TmF0IENvbW11bjwvYWx0LXRpdGxlPjwvdGl0bGVzPjxwZXJpb2RpY2Fs
PjxmdWxsLXRpdGxlPk5hdHVyZSBDb21tdW5pY2F0aW9uczwvZnVsbC10aXRsZT48YWJici0xPk5h
dCBDb21tdW48L2FiYnItMT48L3BlcmlvZGljYWw+PGFsdC1wZXJpb2RpY2FsPjxmdWxsLXRpdGxl
Pk5hdHVyZSBDb21tdW5pY2F0aW9uczwvZnVsbC10aXRsZT48YWJici0xPk5hdCBDb21tdW48L2Fi
YnItMT48L2FsdC1wZXJpb2RpY2FsPjxwYWdlcz4xNjExPC9wYWdlcz48dm9sdW1lPjk8L3ZvbHVt
ZT48bnVtYmVyPjE8L251bWJlcj48ZGF0ZXM+PHllYXI+MjAxODwveWVhcj48cHViLWRhdGVzPjxk
YXRlPjIwMTgvMTIvLzwvZGF0ZT48L3B1Yi1kYXRlcz48L2RhdGVzPjxpc2JuPjIwNDEtMTcyMzwv
aXNibj48dXJscz48cmVsYXRlZC11cmxzPjx1cmw+aHR0cDovL3d3dy5uYXR1cmUuY29tL2FydGlj
bGVzL3M0MTQ2Ny0wMTgtMDQwNTUtNTwvdXJsPjwvcmVsYXRlZC11cmxzPjwvdXJscz48ZWxlY3Ry
b25pYy1yZXNvdXJjZS1udW0+MTAuMTAzOC9zNDE0NjctMDE4LTA0MDU1LTU8L2VsZWN0cm9uaWMt
cmVzb3VyY2UtbnVtPjxyZW1vdGUtZGF0YWJhc2UtcHJvdmlkZXI+RE9JLm9yZyAoQ3Jvc3NyZWYp
PC9yZW1vdGUtZGF0YWJhc2UtcHJvdmlkZXI+PGxhbmd1YWdlPmVuPC9sYW5ndWFnZT48YWNjZXNz
LWRhdGU+MjAyMC8wOS8xOC8wMTozNjoyMDwvYWNjZXNzLWRhdGU+PC9yZWNvcmQ+PC9DaXRlPjxD
aXRlPjxBdXRob3I+Q29zdGE8L0F1dGhvcj48WWVhcj4yMDIzPC9ZZWFyPjxSZWNOdW0+NTk4PC9S
ZWNOdW0+PHJlY29yZD48cmVjLW51bWJlcj41OTg8L3JlYy1udW1iZXI+PGZvcmVpZ24ta2V5cz48
a2V5IGFwcD0iRU4iIGRiLWlkPSJ6YWY5MjJhc3NhMDVwbGVyd3d1cGZzc3ZyenRlYXBwdmF4Mngi
IHRpbWVzdGFtcD0iMTcxNjkyMDc5NyI+NTk4PC9rZXk+PC9mb3JlaWduLWtleXM+PHJlZi10eXBl
IG5hbWU9IkpvdXJuYWwgQXJ0aWNsZSI+MTc8L3JlZi10eXBlPjxjb250cmlidXRvcnM+PGF1dGhv
cnM+PGF1dGhvcj5Db3N0YSwgS2F1w6ogTWFjaGFkbzwvYXV0aG9yPjxhdXRob3I+U2Nob2x6LCBS
b2JlcnQ8L2F1dGhvcj48YXV0aG9yPkxsb3lkLCBLZXZpbjwvYXV0aG9yPjxhdXRob3I+TW9yZW5v
LUNhc3RpbGxhLCBQZXJsYTwvYXV0aG9yPjxhdXRob3I+R2FyZG5lciwgTWF0dGhldyBQSDwvYXV0
aG9yPjxhdXRob3I+RGF5YW4sIFBldGVyPC9hdXRob3I+PGF1dGhvcj5TY2hvZW5iYXVtLCBHZW9m
ZnJleTwvYXV0aG9yPjwvYXV0aG9ycz48L2NvbnRyaWJ1dG9ycz48dGl0bGVzPjx0aXRsZT5UaGUg
cm9sZSBvZiB0aGUgbGF0ZXJhbCBvcmJpdG9mcm9udGFsIGNvcnRleCBpbiBjcmVhdGluZyBjb2du
aXRpdmUgbWFwczwvdGl0bGU+PHNlY29uZGFyeS10aXRsZT5OYXR1cmUgbmV1cm9zY2llbmNlPC9z
ZWNvbmRhcnktdGl0bGU+PC90aXRsZXM+PHBlcmlvZGljYWw+PGZ1bGwtdGl0bGU+TmF0dXJlIE5l
dXJvc2NpZW5jZTwvZnVsbC10aXRsZT48YWJici0xPk5hdCBOZXVyb3NjaTwvYWJici0xPjwvcGVy
aW9kaWNhbD48cGFnZXM+MTA3LTExNTwvcGFnZXM+PHZvbHVtZT4yNjwvdm9sdW1lPjxudW1iZXI+
MTwvbnVtYmVyPjxkYXRlcz48eWVhcj4yMDIzPC95ZWFyPjwvZGF0ZXM+PGlzYm4+MTA5Ny02MjU2
PC9pc2JuPjx1cmxzPjwvdXJscz48L3JlY29yZD48L0NpdGU+PENpdGU+PEF1dGhvcj5MaXU8L0F1
dGhvcj48WWVhcj4yMDI0PC9ZZWFyPjxSZWNOdW0+NTM2PC9SZWNOdW0+PHJlY29yZD48cmVjLW51
bWJlcj41MzY8L3JlYy1udW1iZXI+PGZvcmVpZ24ta2V5cz48a2V5IGFwcD0iRU4iIGRiLWlkPSJ6
YWY5MjJhc3NhMDVwbGVyd3d1cGZzc3ZyenRlYXBwdmF4MngiIHRpbWVzdGFtcD0iMTcwODg3Mjc0
NyI+NTM2PC9rZXk+PC9mb3JlaWduLWtleXM+PHJlZi10eXBlIG5hbWU9IkpvdXJuYWwgQXJ0aWNs
ZSI+MTc8L3JlZi10eXBlPjxjb250cmlidXRvcnM+PGF1dGhvcnM+PGF1dGhvcj5MaXUsIFEuPC9h
dXRob3I+PGF1dGhvcj5aaGFvLCBZLjwvYXV0aG9yPjxhdXRob3I+QXR0YW50aSwgUy48L2F1dGhv
cj48YXV0aG9yPlZvc3MsIEouIEwuPC9hdXRob3I+PGF1dGhvcj5TY2hvZW5iYXVtLCBHLjwvYXV0
aG9yPjxhdXRob3I+S2FobnQsIFQuPC9hdXRob3I+PC9hdXRob3JzPjwvY29udHJpYnV0b3JzPjxh
dXRoLWFkZHJlc3M+TmF0aW9uYWwgSW5zdGl0dXRlIG9uIERydWcgQWJ1c2UgSW50cmFtdXJhbCBS
ZXNlYXJjaCBQcm9ncmFtLCBCYWx0aW1vcmUsIE1ELCAyMTIyNCwgVVNBLiYjeEQ7TWF5byBDbGlu
aWMgQWxpeCBTY2hvb2wgb2YgTWVkaWNpbmUsIFNjb3R0c2RhbGUsIEFaLCA4NTI1OSwgVVNBLiYj
eEQ7RGVwYXJ0bWVudCBvZiBOZXVyb2xvZ3ksIFRoZSBVbml2ZXJzaXR5IG9mIENoaWNhZ28sIENo
aWNhZ28sIElMLCA2MDYxMSwgVVNBLiYjeEQ7TmF0aW9uYWwgSW5zdGl0dXRlIG9uIERydWcgQWJ1
c2UgSW50cmFtdXJhbCBSZXNlYXJjaCBQcm9ncmFtLCBCYWx0aW1vcmUsIE1ELCAyMTIyNCwgVVNB
LiB0aG9yc3Rlbi5rYWhudEBuaWguZ292LjwvYXV0aC1hZGRyZXNzPjx0aXRsZXM+PHRpdGxlPk1p
ZGJyYWluIHNpZ25hbGluZyBvZiBpZGVudGl0eSBwcmVkaWN0aW9uIGVycm9ycyBkZXBlbmRzIG9u
IG9yYml0b2Zyb250YWwgY29ydGV4IG5ldHdvcmtzPC90aXRsZT48c2Vjb25kYXJ5LXRpdGxlPk5h
dCBDb21tdW48L3NlY29uZGFyeS10aXRsZT48L3RpdGxlcz48cGVyaW9kaWNhbD48ZnVsbC10aXRs
ZT5OYXR1cmUgQ29tbXVuaWNhdGlvbnM8L2Z1bGwtdGl0bGU+PGFiYnItMT5OYXQgQ29tbXVuPC9h
YmJyLTE+PC9wZXJpb2RpY2FsPjxwYWdlcz4xNzA0PC9wYWdlcz48dm9sdW1lPjE1PC92b2x1bWU+
PG51bWJlcj4xPC9udW1iZXI+PGVkaXRpb24+MjAyNDAyMjQ8L2VkaXRpb24+PGRhdGVzPjx5ZWFy
PjIwMjQ8L3llYXI+PHB1Yi1kYXRlcz48ZGF0ZT5GZWIgMjQ8L2RhdGU+PC9wdWItZGF0ZXM+PC9k
YXRlcz48aXNibj4yMDQxLTE3MjMgKEVsZWN0cm9uaWMpJiN4RDsyMDQxLTE3MjMgKExpbmtpbmcp
PC9pc2JuPjxhY2Nlc3Npb24tbnVtPjM4NDAyMjEwPC9hY2Nlc3Npb24tbnVtPjx1cmxzPjxyZWxh
dGVkLXVybHM+PHVybD5odHRwczovL3d3dy5uY2JpLm5sbS5uaWguZ292L3B1Ym1lZC8zODQwMjIx
MDwvdXJsPjwvcmVsYXRlZC11cmxzPjwvdXJscz48ZWxlY3Ryb25pYy1yZXNvdXJjZS1udW0+MTAu
MTAzOC9zNDE0NjctMDI0LTQ1ODgwLTE8L2VsZWN0cm9uaWMtcmVzb3VyY2UtbnVtPjxyZW1vdGUt
ZGF0YWJhc2UtbmFtZT5Jbi1Qcm9jZXNzPC9yZW1vdGUtZGF0YWJhc2UtbmFtZT48cmVtb3RlLWRh
dGFiYXNlLXByb3ZpZGVyPk5MTTwvcmVtb3RlLWRhdGFiYXNlLXByb3ZpZGVyPjwvcmVjb3JkPjwv
Q2l0ZT48L0VuZE5vdGU+AG==
</w:fldData>
        </w:fldChar>
      </w:r>
      <w:r w:rsidR="0013717A">
        <w:rPr>
          <w:rFonts w:ascii="Arial" w:hAnsi="Arial" w:cs="Arial"/>
          <w:color w:val="000000" w:themeColor="text1"/>
          <w:sz w:val="22"/>
          <w:szCs w:val="22"/>
        </w:rPr>
        <w:instrText xml:space="preserve"> ADDIN EN.CITE.DATA </w:instrText>
      </w:r>
      <w:r w:rsidR="0013717A">
        <w:rPr>
          <w:rFonts w:ascii="Arial" w:hAnsi="Arial" w:cs="Arial"/>
          <w:color w:val="000000" w:themeColor="text1"/>
          <w:sz w:val="22"/>
          <w:szCs w:val="22"/>
        </w:rPr>
      </w:r>
      <w:r w:rsidR="0013717A">
        <w:rPr>
          <w:rFonts w:ascii="Arial" w:hAnsi="Arial" w:cs="Arial"/>
          <w:color w:val="000000" w:themeColor="text1"/>
          <w:sz w:val="22"/>
          <w:szCs w:val="22"/>
        </w:rPr>
        <w:fldChar w:fldCharType="end"/>
      </w:r>
      <w:r w:rsidR="003B4AF8" w:rsidRPr="00403CEB">
        <w:rPr>
          <w:rFonts w:ascii="Arial" w:hAnsi="Arial" w:cs="Arial"/>
          <w:color w:val="000000" w:themeColor="text1"/>
          <w:sz w:val="22"/>
          <w:szCs w:val="22"/>
        </w:rPr>
      </w:r>
      <w:r w:rsidR="003B4AF8" w:rsidRPr="00403CEB">
        <w:rPr>
          <w:rFonts w:ascii="Arial" w:hAnsi="Arial" w:cs="Arial"/>
          <w:color w:val="000000" w:themeColor="text1"/>
          <w:sz w:val="22"/>
          <w:szCs w:val="22"/>
        </w:rPr>
        <w:fldChar w:fldCharType="separate"/>
      </w:r>
      <w:r w:rsidR="000A5727" w:rsidRPr="000A5727">
        <w:rPr>
          <w:rFonts w:ascii="Arial" w:hAnsi="Arial" w:cs="Arial"/>
          <w:noProof/>
          <w:color w:val="000000" w:themeColor="text1"/>
          <w:sz w:val="22"/>
          <w:szCs w:val="22"/>
          <w:vertAlign w:val="superscript"/>
        </w:rPr>
        <w:t>9-12</w:t>
      </w:r>
      <w:r w:rsidR="003B4AF8" w:rsidRPr="00403CEB">
        <w:rPr>
          <w:rFonts w:ascii="Arial" w:hAnsi="Arial" w:cs="Arial"/>
          <w:color w:val="000000" w:themeColor="text1"/>
          <w:sz w:val="22"/>
          <w:szCs w:val="22"/>
        </w:rPr>
        <w:fldChar w:fldCharType="end"/>
      </w:r>
      <w:r w:rsidR="003B4AF8" w:rsidRPr="00403CEB">
        <w:rPr>
          <w:rFonts w:ascii="Arial" w:hAnsi="Arial" w:cs="Arial"/>
          <w:color w:val="000000" w:themeColor="text1"/>
          <w:sz w:val="22"/>
          <w:szCs w:val="22"/>
        </w:rPr>
        <w:t>.</w:t>
      </w:r>
      <w:r w:rsidR="000033B5">
        <w:rPr>
          <w:rFonts w:ascii="Arial" w:hAnsi="Arial" w:cs="Arial"/>
          <w:color w:val="000000" w:themeColor="text1"/>
          <w:sz w:val="22"/>
          <w:szCs w:val="22"/>
        </w:rPr>
        <w:t xml:space="preserve"> </w:t>
      </w:r>
      <w:r w:rsidR="00AD664B">
        <w:rPr>
          <w:rFonts w:ascii="Arial" w:hAnsi="Arial" w:cs="Arial"/>
          <w:color w:val="000000" w:themeColor="text1"/>
          <w:sz w:val="22"/>
          <w:szCs w:val="22"/>
        </w:rPr>
        <w:t>If</w:t>
      </w:r>
      <w:r w:rsidR="00757096">
        <w:rPr>
          <w:rFonts w:ascii="Arial" w:hAnsi="Arial" w:cs="Arial"/>
          <w:color w:val="000000" w:themeColor="text1"/>
          <w:sz w:val="22"/>
          <w:szCs w:val="22"/>
        </w:rPr>
        <w:t xml:space="preserve"> this association learning is disrupted </w:t>
      </w:r>
      <w:r w:rsidR="00AD664B">
        <w:rPr>
          <w:rFonts w:ascii="Arial" w:hAnsi="Arial" w:cs="Arial"/>
          <w:color w:val="000000" w:themeColor="text1"/>
          <w:sz w:val="22"/>
          <w:szCs w:val="22"/>
        </w:rPr>
        <w:t>due to</w:t>
      </w:r>
      <w:r w:rsidR="00314D5F">
        <w:rPr>
          <w:rFonts w:ascii="Arial" w:hAnsi="Arial" w:cs="Arial"/>
          <w:color w:val="000000" w:themeColor="text1"/>
          <w:sz w:val="22"/>
          <w:szCs w:val="22"/>
        </w:rPr>
        <w:t xml:space="preserve"> dysfunction in the OFC, this could, in theory, disrupt the </w:t>
      </w:r>
      <w:r w:rsidR="003B4AF8" w:rsidRPr="003B4AF8">
        <w:rPr>
          <w:rFonts w:ascii="Arial" w:hAnsi="Arial" w:cs="Arial"/>
          <w:color w:val="000000" w:themeColor="text1"/>
          <w:sz w:val="22"/>
          <w:szCs w:val="22"/>
        </w:rPr>
        <w:t>ability to adjust choices based on stimuli that predict different outcome identities</w:t>
      </w:r>
      <w:r w:rsidR="00FC1E36">
        <w:rPr>
          <w:rFonts w:ascii="Arial" w:hAnsi="Arial" w:cs="Arial"/>
          <w:color w:val="000000" w:themeColor="text1"/>
          <w:sz w:val="22"/>
          <w:szCs w:val="22"/>
        </w:rPr>
        <w:t xml:space="preserve">. However, whether the OFC’s role in </w:t>
      </w:r>
      <w:r w:rsidR="008929A4">
        <w:rPr>
          <w:rFonts w:ascii="Arial" w:hAnsi="Arial" w:cs="Arial"/>
          <w:color w:val="000000" w:themeColor="text1"/>
          <w:sz w:val="22"/>
          <w:szCs w:val="22"/>
        </w:rPr>
        <w:t>association learning</w:t>
      </w:r>
      <w:r w:rsidR="00FC1E36">
        <w:rPr>
          <w:rFonts w:ascii="Arial" w:hAnsi="Arial" w:cs="Arial"/>
          <w:color w:val="000000" w:themeColor="text1"/>
          <w:sz w:val="22"/>
          <w:szCs w:val="22"/>
        </w:rPr>
        <w:t xml:space="preserve"> directly influences outcome devaluation</w:t>
      </w:r>
      <w:r w:rsidR="002B3A52">
        <w:rPr>
          <w:rFonts w:ascii="Arial" w:hAnsi="Arial" w:cs="Arial"/>
          <w:color w:val="000000" w:themeColor="text1"/>
          <w:sz w:val="22"/>
          <w:szCs w:val="22"/>
        </w:rPr>
        <w:t xml:space="preserve"> in humans remains unexplored.</w:t>
      </w:r>
      <w:r w:rsidR="00F30073">
        <w:rPr>
          <w:rFonts w:ascii="Arial" w:hAnsi="Arial" w:cs="Arial"/>
          <w:color w:val="000000" w:themeColor="text1"/>
          <w:sz w:val="22"/>
          <w:szCs w:val="22"/>
        </w:rPr>
        <w:t xml:space="preserve"> </w:t>
      </w:r>
      <w:r w:rsidR="00E244E7">
        <w:rPr>
          <w:rFonts w:ascii="Arial" w:hAnsi="Arial" w:cs="Arial"/>
          <w:color w:val="000000" w:themeColor="text1"/>
          <w:sz w:val="22"/>
          <w:szCs w:val="22"/>
        </w:rPr>
        <w:t>In addition</w:t>
      </w:r>
      <w:r w:rsidR="00370D5B" w:rsidRPr="00190A37">
        <w:rPr>
          <w:rFonts w:ascii="Arial" w:hAnsi="Arial" w:cs="Arial"/>
          <w:color w:val="000000" w:themeColor="text1"/>
          <w:sz w:val="22"/>
          <w:szCs w:val="22"/>
        </w:rPr>
        <w:t xml:space="preserve">, the OFC is a heterogeneous region </w:t>
      </w:r>
      <w:r w:rsidR="00370D5B">
        <w:rPr>
          <w:rFonts w:ascii="Arial" w:hAnsi="Arial" w:cs="Arial"/>
          <w:color w:val="000000" w:themeColor="text1"/>
          <w:sz w:val="22"/>
          <w:szCs w:val="22"/>
        </w:rPr>
        <w:t xml:space="preserve">composed of </w:t>
      </w:r>
      <w:r w:rsidR="00370D5B" w:rsidRPr="00190A37">
        <w:rPr>
          <w:rFonts w:ascii="Arial" w:hAnsi="Arial" w:cs="Arial"/>
          <w:color w:val="000000" w:themeColor="text1"/>
          <w:sz w:val="22"/>
          <w:szCs w:val="22"/>
        </w:rPr>
        <w:t xml:space="preserve">distinct subregions </w:t>
      </w:r>
      <w:r w:rsidR="00370D5B">
        <w:rPr>
          <w:rFonts w:ascii="Arial" w:hAnsi="Arial" w:cs="Arial"/>
          <w:color w:val="000000" w:themeColor="text1"/>
          <w:sz w:val="22"/>
          <w:szCs w:val="22"/>
        </w:rPr>
        <w:t>with</w:t>
      </w:r>
      <w:r w:rsidR="00370D5B" w:rsidRPr="00190A37">
        <w:rPr>
          <w:rFonts w:ascii="Arial" w:hAnsi="Arial" w:cs="Arial"/>
          <w:color w:val="000000" w:themeColor="text1"/>
          <w:sz w:val="22"/>
          <w:szCs w:val="22"/>
        </w:rPr>
        <w:t xml:space="preserve"> differ</w:t>
      </w:r>
      <w:r w:rsidR="00370D5B">
        <w:rPr>
          <w:rFonts w:ascii="Arial" w:hAnsi="Arial" w:cs="Arial"/>
          <w:color w:val="000000" w:themeColor="text1"/>
          <w:sz w:val="22"/>
          <w:szCs w:val="22"/>
        </w:rPr>
        <w:t>ing</w:t>
      </w:r>
      <w:r w:rsidR="00370D5B" w:rsidRPr="00190A37">
        <w:rPr>
          <w:rFonts w:ascii="Arial" w:hAnsi="Arial" w:cs="Arial"/>
          <w:color w:val="000000" w:themeColor="text1"/>
          <w:sz w:val="22"/>
          <w:szCs w:val="22"/>
        </w:rPr>
        <w:t xml:space="preserve"> anatomical and functional properties</w:t>
      </w:r>
      <w:r w:rsidR="00370D5B" w:rsidRPr="00403CEB">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g8
L3N0eWxlPjwvRGlzcGxheVRleHQ+PHJlY29yZD48cmVjLW51bWJlcj41MzE8L3JlYy1udW1iZXI+
PGZvcmVpZ24ta2V5cz48a2V5IGFwcD0iRU4iIGRiLWlkPSJ6YWY5MjJhc3NhMDVwbGVyd3d1cGZz
c3ZyenRlYXBwdmF4MngiIHRpbWVzdGFtcD0iMTcwNzE1Mzc1MiI+NTMxPC9rZXk+PC9mb3JlaWdu
LWtleXM+PHJlZi10eXBlIG5hbWU9IkpvdXJuYWwgQXJ0aWNsZSI+MTc8L3JlZi10eXBlPjxjb250
cmlidXRvcnM+PGF1dGhvcnM+PGF1dGhvcj5XYW5nLCBNLiBaLjwvYXV0aG9yPjxhdXRob3I+SGF5
ZGVuLCBCLiBZLjwvYXV0aG9yPjxhdXRob3I+SGVpbGJyb25uZXIsIFMuIFIuPC9hdXRob3I+PC9h
dXRob3JzPjwvY29udHJpYnV0b3JzPjxhdXRoLWFkZHJlc3M+RGVwYXJ0bWVudCBvZiBOZXVyb3Nj
aWVuY2UsIFVuaXZlcnNpdHkgb2YgTWlubmVzb3RhLCBNaW5uZWFwb2xpcywgTU4sIDU1NDU1LCBV
U0EuIG1heWF3YW5nekBnbWFpbC5jb20uJiN4RDtDZW50ZXIgZm9yIE1hZ25ldGljIFJlc29uYW5j
ZSBSZXNlYXJjaCwgVW5pdmVyc2l0eSBvZiBNaW5uZXNvdGEsIE1pbm5lYXBvbGlzLCBNTiwgNTU0
NTUsIFVTQS4gbWF5YXdhbmd6QGdtYWlsLmNvbS4mI3hEO0RlcGFydG1lbnQgb2YgTmV1cm9zY2ll
bmNlLCBVbml2ZXJzaXR5IG9mIE1pbm5lc290YSwgTWlubmVhcG9saXMsIE1OLCA1NTQ1NSwgVVNB
LiYjeEQ7Q2VudGVyIGZvciBNYWduZXRpYyBSZXNvbmFuY2UgUmVzZWFyY2gsIFVuaXZlcnNpdHkg
b2YgTWlubmVzb3RhLCBNaW5uZWFwb2xpcywgTU4sIDU1NDU1LCBVU0EuPC9hdXRoLWFkZHJlc3M+
PHRpdGxlcz48dGl0bGU+QSBzdHJ1Y3R1cmFsIGFuZCBmdW5jdGlvbmFsIHN1YmRpdmlzaW9uIGlu
IGNlbnRyYWwgb3JiaXRvZnJvbnRhbCBjb3J0ZXg8L3RpdGxlPjxzZWNvbmRhcnktdGl0bGU+TmF0
IENvbW11bjwvc2Vjb25kYXJ5LXRpdGxlPjwvdGl0bGVzPjxwZXJpb2RpY2FsPjxmdWxsLXRpdGxl
Pk5hdHVyZSBDb21tdW5pY2F0aW9uczwvZnVsbC10aXRsZT48YWJici0xPk5hdCBDb21tdW48L2Fi
YnItMT48L3BlcmlvZGljYWw+PHBhZ2VzPjM2MjM8L3BhZ2VzPjx2b2x1bWU+MTM8L3ZvbHVtZT48
bnVtYmVyPjE8L251bWJlcj48ZWRpdGlvbj4yMDIyMDYyNDwvZWRpdGlvbj48a2V5d29yZHM+PGtl
eXdvcmQ+QW5pbWFsczwva2V5d29yZD48a2V5d29yZD5CcmFpbiBNYXBwaW5nPC9rZXl3b3JkPjxr
ZXl3b3JkPkd5cnVzIENpbmd1bGkvcGh5c2lvbG9neTwva2V5d29yZD48a2V5d29yZD5NYWNhY2Eg
bXVsYXR0YTwva2V5d29yZD48a2V5d29yZD4qTWFnbmV0aWMgUmVzb25hbmNlIEltYWdpbmc8L2tl
eXdvcmQ+PGtleXdvcmQ+TmV1cmFsIFBhdGh3YXlzL3BoeXNpb2xvZ3k8L2tleXdvcmQ+PGtleXdv
cmQ+KlByZWZyb250YWwgQ29ydGV4PC9rZXl3b3JkPjwva2V5d29yZHM+PGRhdGVzPjx5ZWFyPjIw
MjI8L3llYXI+PHB1Yi1kYXRlcz48ZGF0ZT5KdW4gMjQ8L2RhdGU+PC9wdWItZGF0ZXM+PC9kYXRl
cz48aXNibj4yMDQxLTE3MjMgKEVsZWN0cm9uaWMpJiN4RDsyMDQxLTE3MjMgKExpbmtpbmcpPC9p
c2JuPjxhY2Nlc3Npb24tbnVtPjM1NzUwNjU5PC9hY2Nlc3Npb24tbnVtPjx1cmxzPjxyZWxhdGVk
LXVybHM+PHVybD5odHRwczovL3d3dy5uY2JpLm5sbS5uaWguZ292L3B1Ym1lZC8zNTc1MDY1OTwv
dXJsPjx1cmw+aHR0cHM6Ly93d3cubmF0dXJlLmNvbS9hcnRpY2xlcy9zNDE0NjctMDIyLTMxMjcz
LTkucGRmPC91cmw+PC9yZWxhdGVkLXVybHM+PC91cmxzPjxjdXN0b20xPlRoZSBhdXRob3JzIGRl
Y2xhcmUgbm8gY29tcGV0aW5nIGludGVyZXN0cy48L2N1c3RvbTE+PGN1c3RvbTI+UE1DOTIzMjQ4
NTwvY3VzdG9tMj48ZWxlY3Ryb25pYy1yZXNvdXJjZS1udW0+MTAuMTAzOC9zNDE0NjctMDIyLTMx
MjczLTk8L2VsZWN0cm9uaWMtcmVzb3VyY2UtbnVtPjxyZW1vdGUtZGF0YWJhc2UtbmFtZT5NZWRs
aW5lPC9yZW1vdGUtZGF0YWJhc2UtbmFtZT48cmVtb3RlLWRhdGFiYXNlLXByb3ZpZGVyPk5MTTwv
cmVtb3RlLWRhdGFiYXNlLXByb3ZpZGVyPjwvcmVjb3JkPjwvQ2l0ZT48L0VuZE5vdGU+
</w:fldData>
        </w:fldChar>
      </w:r>
      <w:r w:rsidR="00370D5B">
        <w:rPr>
          <w:rFonts w:ascii="Arial" w:hAnsi="Arial" w:cs="Arial"/>
          <w:color w:val="000000" w:themeColor="text1"/>
          <w:sz w:val="22"/>
          <w:szCs w:val="22"/>
        </w:rPr>
        <w:instrText xml:space="preserve"> ADDIN EN.CITE </w:instrText>
      </w:r>
      <w:r w:rsidR="00370D5B">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g8
L3N0eWxlPjwvRGlzcGxheVRleHQ+PHJlY29yZD48cmVjLW51bWJlcj41MzE8L3JlYy1udW1iZXI+
PGZvcmVpZ24ta2V5cz48a2V5IGFwcD0iRU4iIGRiLWlkPSJ6YWY5MjJhc3NhMDVwbGVyd3d1cGZz
c3ZyenRlYXBwdmF4MngiIHRpbWVzdGFtcD0iMTcwNzE1Mzc1MiI+NTMxPC9rZXk+PC9mb3JlaWdu
LWtleXM+PHJlZi10eXBlIG5hbWU9IkpvdXJuYWwgQXJ0aWNsZSI+MTc8L3JlZi10eXBlPjxjb250
cmlidXRvcnM+PGF1dGhvcnM+PGF1dGhvcj5XYW5nLCBNLiBaLjwvYXV0aG9yPjxhdXRob3I+SGF5
ZGVuLCBCLiBZLjwvYXV0aG9yPjxhdXRob3I+SGVpbGJyb25uZXIsIFMuIFIuPC9hdXRob3I+PC9h
dXRob3JzPjwvY29udHJpYnV0b3JzPjxhdXRoLWFkZHJlc3M+RGVwYXJ0bWVudCBvZiBOZXVyb3Nj
aWVuY2UsIFVuaXZlcnNpdHkgb2YgTWlubmVzb3RhLCBNaW5uZWFwb2xpcywgTU4sIDU1NDU1LCBV
U0EuIG1heWF3YW5nekBnbWFpbC5jb20uJiN4RDtDZW50ZXIgZm9yIE1hZ25ldGljIFJlc29uYW5j
ZSBSZXNlYXJjaCwgVW5pdmVyc2l0eSBvZiBNaW5uZXNvdGEsIE1pbm5lYXBvbGlzLCBNTiwgNTU0
NTUsIFVTQS4gbWF5YXdhbmd6QGdtYWlsLmNvbS4mI3hEO0RlcGFydG1lbnQgb2YgTmV1cm9zY2ll
bmNlLCBVbml2ZXJzaXR5IG9mIE1pbm5lc290YSwgTWlubmVhcG9saXMsIE1OLCA1NTQ1NSwgVVNB
LiYjeEQ7Q2VudGVyIGZvciBNYWduZXRpYyBSZXNvbmFuY2UgUmVzZWFyY2gsIFVuaXZlcnNpdHkg
b2YgTWlubmVzb3RhLCBNaW5uZWFwb2xpcywgTU4sIDU1NDU1LCBVU0EuPC9hdXRoLWFkZHJlc3M+
PHRpdGxlcz48dGl0bGU+QSBzdHJ1Y3R1cmFsIGFuZCBmdW5jdGlvbmFsIHN1YmRpdmlzaW9uIGlu
IGNlbnRyYWwgb3JiaXRvZnJvbnRhbCBjb3J0ZXg8L3RpdGxlPjxzZWNvbmRhcnktdGl0bGU+TmF0
IENvbW11bjwvc2Vjb25kYXJ5LXRpdGxlPjwvdGl0bGVzPjxwZXJpb2RpY2FsPjxmdWxsLXRpdGxl
Pk5hdHVyZSBDb21tdW5pY2F0aW9uczwvZnVsbC10aXRsZT48YWJici0xPk5hdCBDb21tdW48L2Fi
YnItMT48L3BlcmlvZGljYWw+PHBhZ2VzPjM2MjM8L3BhZ2VzPjx2b2x1bWU+MTM8L3ZvbHVtZT48
bnVtYmVyPjE8L251bWJlcj48ZWRpdGlvbj4yMDIyMDYyNDwvZWRpdGlvbj48a2V5d29yZHM+PGtl
eXdvcmQ+QW5pbWFsczwva2V5d29yZD48a2V5d29yZD5CcmFpbiBNYXBwaW5nPC9rZXl3b3JkPjxr
ZXl3b3JkPkd5cnVzIENpbmd1bGkvcGh5c2lvbG9neTwva2V5d29yZD48a2V5d29yZD5NYWNhY2Eg
bXVsYXR0YTwva2V5d29yZD48a2V5d29yZD4qTWFnbmV0aWMgUmVzb25hbmNlIEltYWdpbmc8L2tl
eXdvcmQ+PGtleXdvcmQ+TmV1cmFsIFBhdGh3YXlzL3BoeXNpb2xvZ3k8L2tleXdvcmQ+PGtleXdv
cmQ+KlByZWZyb250YWwgQ29ydGV4PC9rZXl3b3JkPjwva2V5d29yZHM+PGRhdGVzPjx5ZWFyPjIw
MjI8L3llYXI+PHB1Yi1kYXRlcz48ZGF0ZT5KdW4gMjQ8L2RhdGU+PC9wdWItZGF0ZXM+PC9kYXRl
cz48aXNibj4yMDQxLTE3MjMgKEVsZWN0cm9uaWMpJiN4RDsyMDQxLTE3MjMgKExpbmtpbmcpPC9p
c2JuPjxhY2Nlc3Npb24tbnVtPjM1NzUwNjU5PC9hY2Nlc3Npb24tbnVtPjx1cmxzPjxyZWxhdGVk
LXVybHM+PHVybD5odHRwczovL3d3dy5uY2JpLm5sbS5uaWguZ292L3B1Ym1lZC8zNTc1MDY1OTwv
dXJsPjx1cmw+aHR0cHM6Ly93d3cubmF0dXJlLmNvbS9hcnRpY2xlcy9zNDE0NjctMDIyLTMxMjcz
LTkucGRmPC91cmw+PC9yZWxhdGVkLXVybHM+PC91cmxzPjxjdXN0b20xPlRoZSBhdXRob3JzIGRl
Y2xhcmUgbm8gY29tcGV0aW5nIGludGVyZXN0cy48L2N1c3RvbTE+PGN1c3RvbTI+UE1DOTIzMjQ4
NTwvY3VzdG9tMj48ZWxlY3Ryb25pYy1yZXNvdXJjZS1udW0+MTAuMTAzOC9zNDE0NjctMDIyLTMx
MjczLTk8L2VsZWN0cm9uaWMtcmVzb3VyY2UtbnVtPjxyZW1vdGUtZGF0YWJhc2UtbmFtZT5NZWRs
aW5lPC9yZW1vdGUtZGF0YWJhc2UtbmFtZT48cmVtb3RlLWRhdGFiYXNlLXByb3ZpZGVyPk5MTTwv
cmVtb3RlLWRhdGFiYXNlLXByb3ZpZGVyPjwvcmVjb3JkPjwvQ2l0ZT48L0VuZE5vdGU+
</w:fldData>
        </w:fldChar>
      </w:r>
      <w:r w:rsidR="00370D5B">
        <w:rPr>
          <w:rFonts w:ascii="Arial" w:hAnsi="Arial" w:cs="Arial"/>
          <w:color w:val="000000" w:themeColor="text1"/>
          <w:sz w:val="22"/>
          <w:szCs w:val="22"/>
        </w:rPr>
        <w:instrText xml:space="preserve"> ADDIN EN.CITE.DATA </w:instrText>
      </w:r>
      <w:r w:rsidR="00370D5B">
        <w:rPr>
          <w:rFonts w:ascii="Arial" w:hAnsi="Arial" w:cs="Arial"/>
          <w:color w:val="000000" w:themeColor="text1"/>
          <w:sz w:val="22"/>
          <w:szCs w:val="22"/>
        </w:rPr>
      </w:r>
      <w:r w:rsidR="00370D5B">
        <w:rPr>
          <w:rFonts w:ascii="Arial" w:hAnsi="Arial" w:cs="Arial"/>
          <w:color w:val="000000" w:themeColor="text1"/>
          <w:sz w:val="22"/>
          <w:szCs w:val="22"/>
        </w:rPr>
        <w:fldChar w:fldCharType="end"/>
      </w:r>
      <w:r w:rsidR="00370D5B" w:rsidRPr="00403CEB">
        <w:rPr>
          <w:rFonts w:ascii="Arial" w:hAnsi="Arial" w:cs="Arial"/>
          <w:color w:val="000000" w:themeColor="text1"/>
          <w:sz w:val="22"/>
          <w:szCs w:val="22"/>
        </w:rPr>
      </w:r>
      <w:r w:rsidR="00370D5B" w:rsidRPr="00403CEB">
        <w:rPr>
          <w:rFonts w:ascii="Arial" w:hAnsi="Arial" w:cs="Arial"/>
          <w:color w:val="000000" w:themeColor="text1"/>
          <w:sz w:val="22"/>
          <w:szCs w:val="22"/>
        </w:rPr>
        <w:fldChar w:fldCharType="separate"/>
      </w:r>
      <w:r w:rsidR="00370D5B" w:rsidRPr="000D6A3A">
        <w:rPr>
          <w:rFonts w:ascii="Arial" w:hAnsi="Arial" w:cs="Arial"/>
          <w:noProof/>
          <w:color w:val="000000" w:themeColor="text1"/>
          <w:sz w:val="22"/>
          <w:szCs w:val="22"/>
          <w:vertAlign w:val="superscript"/>
        </w:rPr>
        <w:t>8</w:t>
      </w:r>
      <w:r w:rsidR="00370D5B" w:rsidRPr="00403CEB">
        <w:rPr>
          <w:rFonts w:ascii="Arial" w:hAnsi="Arial" w:cs="Arial"/>
          <w:color w:val="000000" w:themeColor="text1"/>
          <w:sz w:val="22"/>
          <w:szCs w:val="22"/>
        </w:rPr>
        <w:fldChar w:fldCharType="end"/>
      </w:r>
      <w:r w:rsidR="00EC78C1">
        <w:rPr>
          <w:rFonts w:ascii="Arial" w:hAnsi="Arial" w:cs="Arial"/>
          <w:color w:val="000000" w:themeColor="text1"/>
          <w:sz w:val="22"/>
          <w:szCs w:val="22"/>
        </w:rPr>
        <w:t xml:space="preserve">, leaving it unclear whether all OFC subregions contribute uniformly to outcome devaluation or if certain portions play a more dominant role. </w:t>
      </w:r>
    </w:p>
    <w:p w14:paraId="68C23534" w14:textId="5C912C99" w:rsidR="00C5644A" w:rsidRDefault="008D156E" w:rsidP="004916AE">
      <w:pPr>
        <w:spacing w:after="120"/>
        <w:rPr>
          <w:rFonts w:ascii="Arial" w:hAnsi="Arial" w:cs="Arial"/>
          <w:color w:val="000000" w:themeColor="text1"/>
          <w:sz w:val="22"/>
          <w:szCs w:val="22"/>
        </w:rPr>
      </w:pPr>
      <w:r w:rsidRPr="008D156E">
        <w:rPr>
          <w:rFonts w:ascii="Arial" w:hAnsi="Arial" w:cs="Arial"/>
          <w:color w:val="000000" w:themeColor="text1"/>
          <w:sz w:val="22"/>
          <w:szCs w:val="22"/>
        </w:rPr>
        <w:t xml:space="preserve">Given the complexity of the outcome devaluation process, which likely </w:t>
      </w:r>
      <w:r w:rsidR="008E4FBB">
        <w:rPr>
          <w:rFonts w:ascii="Arial" w:hAnsi="Arial" w:cs="Arial"/>
          <w:color w:val="000000" w:themeColor="text1"/>
          <w:sz w:val="22"/>
          <w:szCs w:val="22"/>
        </w:rPr>
        <w:t>engages</w:t>
      </w:r>
      <w:r w:rsidRPr="008D156E">
        <w:rPr>
          <w:rFonts w:ascii="Arial" w:hAnsi="Arial" w:cs="Arial"/>
          <w:color w:val="000000" w:themeColor="text1"/>
          <w:sz w:val="22"/>
          <w:szCs w:val="22"/>
        </w:rPr>
        <w:t xml:space="preserve"> multiple cognitive components—such as value updating, behavioral inhibition, and stimulus-identity learning</w:t>
      </w:r>
      <w:r>
        <w:rPr>
          <w:rFonts w:ascii="Arial" w:hAnsi="Arial" w:cs="Arial"/>
          <w:color w:val="000000" w:themeColor="text1"/>
          <w:sz w:val="22"/>
          <w:szCs w:val="22"/>
        </w:rPr>
        <w:t xml:space="preserve"> and retrieval</w:t>
      </w:r>
      <w:r w:rsidRPr="008D156E">
        <w:rPr>
          <w:rFonts w:ascii="Arial" w:hAnsi="Arial" w:cs="Arial"/>
          <w:color w:val="000000" w:themeColor="text1"/>
          <w:sz w:val="22"/>
          <w:szCs w:val="22"/>
        </w:rPr>
        <w:t xml:space="preserve">—we aimed to investigate these mechanisms within a single </w:t>
      </w:r>
      <w:commentRangeStart w:id="4"/>
      <w:commentRangeStart w:id="5"/>
      <w:r w:rsidRPr="008D156E">
        <w:rPr>
          <w:rFonts w:ascii="Arial" w:hAnsi="Arial" w:cs="Arial"/>
          <w:color w:val="000000" w:themeColor="text1"/>
          <w:sz w:val="22"/>
          <w:szCs w:val="22"/>
        </w:rPr>
        <w:t>experiment.</w:t>
      </w:r>
      <w:r>
        <w:rPr>
          <w:rFonts w:ascii="Arial" w:hAnsi="Arial" w:cs="Arial"/>
          <w:color w:val="000000" w:themeColor="text1"/>
          <w:sz w:val="22"/>
          <w:szCs w:val="22"/>
        </w:rPr>
        <w:t xml:space="preserve"> </w:t>
      </w:r>
      <w:commentRangeEnd w:id="4"/>
      <w:r w:rsidR="00BB0B3B">
        <w:rPr>
          <w:rStyle w:val="CommentReference"/>
        </w:rPr>
        <w:commentReference w:id="4"/>
      </w:r>
      <w:commentRangeEnd w:id="5"/>
      <w:r w:rsidR="00B85F29">
        <w:rPr>
          <w:rStyle w:val="CommentReference"/>
        </w:rPr>
        <w:commentReference w:id="5"/>
      </w:r>
      <w:commentRangeStart w:id="6"/>
      <w:r>
        <w:rPr>
          <w:rFonts w:ascii="Arial" w:hAnsi="Arial" w:cs="Arial"/>
          <w:color w:val="000000" w:themeColor="text1"/>
          <w:sz w:val="22"/>
          <w:szCs w:val="22"/>
        </w:rPr>
        <w:t xml:space="preserve">We hypothesized that disrupting OFC activity during different phases of </w:t>
      </w:r>
      <w:r w:rsidR="008E4FBB">
        <w:rPr>
          <w:rFonts w:ascii="Arial" w:hAnsi="Arial" w:cs="Arial"/>
          <w:color w:val="000000" w:themeColor="text1"/>
          <w:sz w:val="22"/>
          <w:szCs w:val="22"/>
        </w:rPr>
        <w:t>the outcome devaluation</w:t>
      </w:r>
      <w:r>
        <w:rPr>
          <w:rFonts w:ascii="Arial" w:hAnsi="Arial" w:cs="Arial"/>
          <w:color w:val="000000" w:themeColor="text1"/>
          <w:sz w:val="22"/>
          <w:szCs w:val="22"/>
        </w:rPr>
        <w:t xml:space="preserve"> task could </w:t>
      </w:r>
      <w:r w:rsidR="004A313A">
        <w:rPr>
          <w:rFonts w:ascii="Arial" w:hAnsi="Arial" w:cs="Arial"/>
          <w:color w:val="000000" w:themeColor="text1"/>
          <w:sz w:val="22"/>
          <w:szCs w:val="22"/>
        </w:rPr>
        <w:t>have</w:t>
      </w:r>
      <w:r>
        <w:rPr>
          <w:rFonts w:ascii="Arial" w:hAnsi="Arial" w:cs="Arial"/>
          <w:color w:val="000000" w:themeColor="text1"/>
          <w:sz w:val="22"/>
          <w:szCs w:val="22"/>
        </w:rPr>
        <w:t xml:space="preserve"> varying effects on</w:t>
      </w:r>
      <w:r w:rsidR="008E4FBB">
        <w:rPr>
          <w:rFonts w:ascii="Arial" w:hAnsi="Arial" w:cs="Arial"/>
          <w:color w:val="000000" w:themeColor="text1"/>
          <w:sz w:val="22"/>
          <w:szCs w:val="22"/>
        </w:rPr>
        <w:t xml:space="preserve"> behavior</w:t>
      </w:r>
      <w:commentRangeEnd w:id="6"/>
      <w:r w:rsidR="004C0402">
        <w:rPr>
          <w:rStyle w:val="CommentReference"/>
        </w:rPr>
        <w:commentReference w:id="6"/>
      </w:r>
      <w:r>
        <w:rPr>
          <w:rFonts w:ascii="Arial" w:hAnsi="Arial" w:cs="Arial"/>
          <w:color w:val="000000" w:themeColor="text1"/>
          <w:sz w:val="22"/>
          <w:szCs w:val="22"/>
        </w:rPr>
        <w:t xml:space="preserve">. </w:t>
      </w:r>
      <w:r w:rsidR="007441E5" w:rsidRPr="00D72CA9">
        <w:rPr>
          <w:rFonts w:ascii="Arial" w:hAnsi="Arial" w:cs="Arial"/>
          <w:color w:val="000000" w:themeColor="text1"/>
          <w:sz w:val="22"/>
          <w:szCs w:val="22"/>
        </w:rPr>
        <w:t xml:space="preserve">To test this, we </w:t>
      </w:r>
      <w:r w:rsidR="00487660">
        <w:rPr>
          <w:rFonts w:ascii="Arial" w:hAnsi="Arial" w:cs="Arial"/>
          <w:color w:val="000000" w:themeColor="text1"/>
          <w:sz w:val="22"/>
          <w:szCs w:val="22"/>
        </w:rPr>
        <w:t>applied</w:t>
      </w:r>
      <w:r w:rsidR="007441E5" w:rsidRPr="00D72CA9">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network-targeted transcranial magnetic stimulation (TMS)</w:t>
      </w:r>
      <w:r w:rsidR="00F052AF">
        <w:rPr>
          <w:rFonts w:ascii="Arial" w:hAnsi="Arial" w:cs="Arial"/>
          <w:color w:val="000000" w:themeColor="text1"/>
          <w:sz w:val="22"/>
          <w:szCs w:val="22"/>
        </w:rPr>
        <w:t xml:space="preserve"> with continuous theta burst stimulation (cTBS)</w:t>
      </w:r>
      <w:r w:rsidR="00D95F7D">
        <w:rPr>
          <w:rFonts w:ascii="Arial" w:hAnsi="Arial" w:cs="Arial"/>
          <w:color w:val="000000" w:themeColor="text1"/>
          <w:sz w:val="22"/>
          <w:szCs w:val="22"/>
        </w:rPr>
        <w:t xml:space="preserve"> in </w:t>
      </w:r>
      <w:r w:rsidR="00D95F7D" w:rsidRPr="00D95F7D">
        <w:rPr>
          <w:rFonts w:ascii="Arial" w:hAnsi="Arial" w:cs="Arial"/>
          <w:color w:val="000000" w:themeColor="text1"/>
          <w:sz w:val="22"/>
          <w:szCs w:val="22"/>
        </w:rPr>
        <w:t xml:space="preserve">a within-participant </w:t>
      </w:r>
      <w:r w:rsidR="00487660">
        <w:rPr>
          <w:rFonts w:ascii="Arial" w:hAnsi="Arial" w:cs="Arial"/>
          <w:color w:val="000000" w:themeColor="text1"/>
          <w:sz w:val="22"/>
          <w:szCs w:val="22"/>
        </w:rPr>
        <w:t>study</w:t>
      </w:r>
      <w:r w:rsidR="00D95F7D" w:rsidRPr="00D95F7D">
        <w:rPr>
          <w:rFonts w:ascii="Arial" w:hAnsi="Arial" w:cs="Arial"/>
          <w:color w:val="000000" w:themeColor="text1"/>
          <w:sz w:val="22"/>
          <w:szCs w:val="22"/>
        </w:rPr>
        <w:t xml:space="preserve"> </w:t>
      </w:r>
      <w:r w:rsidR="00487660">
        <w:rPr>
          <w:rFonts w:ascii="Arial" w:hAnsi="Arial" w:cs="Arial"/>
          <w:color w:val="000000" w:themeColor="text1"/>
          <w:sz w:val="22"/>
          <w:szCs w:val="22"/>
        </w:rPr>
        <w:t>across</w:t>
      </w:r>
      <w:r w:rsidR="00D95F7D" w:rsidRPr="00D95F7D">
        <w:rPr>
          <w:rFonts w:ascii="Arial" w:hAnsi="Arial" w:cs="Arial"/>
          <w:color w:val="000000" w:themeColor="text1"/>
          <w:sz w:val="22"/>
          <w:szCs w:val="22"/>
        </w:rPr>
        <w:t xml:space="preserve"> multiple </w:t>
      </w:r>
      <w:r w:rsidR="005C57EE">
        <w:rPr>
          <w:rFonts w:ascii="Arial" w:hAnsi="Arial" w:cs="Arial"/>
          <w:color w:val="000000" w:themeColor="text1"/>
          <w:sz w:val="22"/>
          <w:szCs w:val="22"/>
        </w:rPr>
        <w:t>sessions</w:t>
      </w:r>
      <w:r w:rsidR="00B11C2D" w:rsidRPr="00D95F7D">
        <w:rPr>
          <w:rFonts w:ascii="Arial" w:hAnsi="Arial" w:cs="Arial"/>
          <w:color w:val="000000" w:themeColor="text1"/>
          <w:sz w:val="22"/>
          <w:szCs w:val="22"/>
        </w:rPr>
        <w:t>.</w:t>
      </w:r>
      <w:r w:rsidR="004A313A">
        <w:rPr>
          <w:rFonts w:ascii="Arial" w:hAnsi="Arial" w:cs="Arial"/>
          <w:color w:val="000000" w:themeColor="text1"/>
          <w:sz w:val="22"/>
          <w:szCs w:val="22"/>
        </w:rPr>
        <w:t xml:space="preserve"> This approach was </w:t>
      </w:r>
      <w:r w:rsidR="00487660">
        <w:rPr>
          <w:rFonts w:ascii="Arial" w:hAnsi="Arial" w:cs="Arial"/>
          <w:color w:val="000000" w:themeColor="text1"/>
          <w:sz w:val="22"/>
          <w:szCs w:val="22"/>
        </w:rPr>
        <w:t>aimed</w:t>
      </w:r>
      <w:r w:rsidR="004A313A">
        <w:rPr>
          <w:rFonts w:ascii="Arial" w:hAnsi="Arial" w:cs="Arial"/>
          <w:color w:val="000000" w:themeColor="text1"/>
          <w:sz w:val="22"/>
          <w:szCs w:val="22"/>
        </w:rPr>
        <w:t xml:space="preserve"> to </w:t>
      </w:r>
      <w:r w:rsidR="00706F68">
        <w:rPr>
          <w:rFonts w:ascii="Arial" w:hAnsi="Arial" w:cs="Arial"/>
          <w:color w:val="000000" w:themeColor="text1"/>
          <w:sz w:val="22"/>
          <w:szCs w:val="22"/>
        </w:rPr>
        <w:t>modulate the anterior and posterior portions of the lateral</w:t>
      </w:r>
      <w:r w:rsidR="005079B2">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OFC network</w:t>
      </w:r>
      <w:r w:rsidR="00A96F05">
        <w:rPr>
          <w:rFonts w:ascii="Arial" w:hAnsi="Arial" w:cs="Arial"/>
          <w:color w:val="000000" w:themeColor="text1"/>
          <w:sz w:val="22"/>
          <w:szCs w:val="22"/>
        </w:rPr>
        <w:t xml:space="preserve"> during the learning and testing phases</w:t>
      </w:r>
      <w:r w:rsidR="00921E0F" w:rsidRPr="00D72CA9">
        <w:rPr>
          <w:rFonts w:ascii="Arial" w:hAnsi="Arial" w:cs="Arial"/>
          <w:color w:val="000000" w:themeColor="text1"/>
          <w:sz w:val="22"/>
          <w:szCs w:val="22"/>
        </w:rPr>
        <w:t>.</w:t>
      </w:r>
      <w:r w:rsidR="00F146B4">
        <w:rPr>
          <w:rFonts w:ascii="Arial" w:hAnsi="Arial" w:cs="Arial"/>
          <w:color w:val="000000" w:themeColor="text1"/>
          <w:sz w:val="22"/>
          <w:szCs w:val="22"/>
        </w:rPr>
        <w:t xml:space="preserve"> </w:t>
      </w:r>
      <w:r w:rsidR="003A30CE" w:rsidRPr="0031583B">
        <w:rPr>
          <w:rFonts w:ascii="Arial" w:hAnsi="Arial" w:cs="Arial"/>
          <w:color w:val="000000" w:themeColor="text1"/>
          <w:sz w:val="22"/>
          <w:szCs w:val="22"/>
        </w:rPr>
        <w:t>We found that</w:t>
      </w:r>
      <w:r w:rsidR="00AD7345">
        <w:rPr>
          <w:rFonts w:ascii="Arial" w:hAnsi="Arial" w:cs="Arial"/>
          <w:color w:val="000000" w:themeColor="text1"/>
          <w:sz w:val="22"/>
          <w:szCs w:val="22"/>
        </w:rPr>
        <w:t>:</w:t>
      </w:r>
      <w:r w:rsidR="003A30CE" w:rsidRPr="0031583B">
        <w:rPr>
          <w:rFonts w:ascii="Arial" w:hAnsi="Arial" w:cs="Arial"/>
          <w:color w:val="000000" w:themeColor="text1"/>
          <w:sz w:val="22"/>
          <w:szCs w:val="22"/>
        </w:rPr>
        <w:t xml:space="preserve"> </w:t>
      </w:r>
      <w:r w:rsidR="003B5057" w:rsidRPr="0031583B">
        <w:rPr>
          <w:rFonts w:ascii="Arial" w:hAnsi="Arial" w:cs="Arial"/>
          <w:color w:val="000000" w:themeColor="text1"/>
          <w:sz w:val="22"/>
          <w:szCs w:val="22"/>
        </w:rPr>
        <w:t xml:space="preserve">(1) </w:t>
      </w:r>
      <w:r w:rsidR="008E2D4F">
        <w:rPr>
          <w:rFonts w:ascii="Arial" w:hAnsi="Arial" w:cs="Arial"/>
          <w:color w:val="000000" w:themeColor="text1"/>
          <w:sz w:val="22"/>
          <w:szCs w:val="22"/>
        </w:rPr>
        <w:t xml:space="preserve">both </w:t>
      </w:r>
      <w:r w:rsidR="007752C2">
        <w:rPr>
          <w:rFonts w:ascii="Arial" w:hAnsi="Arial" w:cs="Arial"/>
          <w:color w:val="000000" w:themeColor="text1"/>
          <w:sz w:val="22"/>
          <w:szCs w:val="22"/>
        </w:rPr>
        <w:t>p</w:t>
      </w:r>
      <w:r w:rsidR="003B5057" w:rsidRPr="0031583B">
        <w:rPr>
          <w:rFonts w:ascii="Arial" w:hAnsi="Arial" w:cs="Arial"/>
          <w:color w:val="000000" w:themeColor="text1"/>
          <w:sz w:val="22"/>
          <w:szCs w:val="22"/>
        </w:rPr>
        <w:t>osterior</w:t>
      </w:r>
      <w:r w:rsidR="00551537">
        <w:rPr>
          <w:rFonts w:ascii="Arial" w:hAnsi="Arial" w:cs="Arial"/>
          <w:color w:val="000000" w:themeColor="text1"/>
          <w:sz w:val="22"/>
          <w:szCs w:val="22"/>
        </w:rPr>
        <w:t xml:space="preserve"> and</w:t>
      </w:r>
      <w:r w:rsidR="003B5057" w:rsidRPr="0031583B">
        <w:rPr>
          <w:rFonts w:ascii="Arial" w:hAnsi="Arial" w:cs="Arial"/>
          <w:color w:val="000000" w:themeColor="text1"/>
          <w:sz w:val="22"/>
          <w:szCs w:val="22"/>
        </w:rPr>
        <w:t xml:space="preserve"> anterior OFC</w:t>
      </w:r>
      <w:r w:rsidR="00551537">
        <w:rPr>
          <w:rFonts w:ascii="Arial" w:hAnsi="Arial" w:cs="Arial"/>
          <w:color w:val="000000" w:themeColor="text1"/>
          <w:sz w:val="22"/>
          <w:szCs w:val="22"/>
        </w:rPr>
        <w:t>-</w:t>
      </w:r>
      <w:r w:rsidR="003B5057" w:rsidRPr="0031583B">
        <w:rPr>
          <w:rFonts w:ascii="Arial" w:hAnsi="Arial" w:cs="Arial"/>
          <w:color w:val="000000" w:themeColor="text1"/>
          <w:sz w:val="22"/>
          <w:szCs w:val="22"/>
        </w:rPr>
        <w:t xml:space="preserve">targeted cTBS disrupted value acquisition, </w:t>
      </w:r>
      <w:r w:rsidR="006A2D4E">
        <w:rPr>
          <w:rFonts w:ascii="Arial" w:hAnsi="Arial" w:cs="Arial"/>
          <w:color w:val="000000" w:themeColor="text1"/>
          <w:sz w:val="22"/>
          <w:szCs w:val="22"/>
        </w:rPr>
        <w:t xml:space="preserve">but </w:t>
      </w:r>
      <w:r w:rsidR="003B5057" w:rsidRPr="0031583B">
        <w:rPr>
          <w:rFonts w:ascii="Arial" w:hAnsi="Arial" w:cs="Arial"/>
          <w:color w:val="000000" w:themeColor="text1"/>
          <w:sz w:val="22"/>
          <w:szCs w:val="22"/>
        </w:rPr>
        <w:t xml:space="preserve">only when </w:t>
      </w:r>
      <w:r w:rsidR="00F155DF">
        <w:rPr>
          <w:rFonts w:ascii="Arial" w:hAnsi="Arial" w:cs="Arial"/>
          <w:color w:val="000000" w:themeColor="text1"/>
          <w:sz w:val="22"/>
          <w:szCs w:val="22"/>
        </w:rPr>
        <w:t>administered</w:t>
      </w:r>
      <w:r w:rsidR="003B5057" w:rsidRPr="0031583B">
        <w:rPr>
          <w:rFonts w:ascii="Arial" w:hAnsi="Arial" w:cs="Arial"/>
          <w:color w:val="000000" w:themeColor="text1"/>
          <w:sz w:val="22"/>
          <w:szCs w:val="22"/>
        </w:rPr>
        <w:t xml:space="preserve"> </w:t>
      </w:r>
      <w:r w:rsidR="009250C7">
        <w:rPr>
          <w:rFonts w:ascii="Arial" w:hAnsi="Arial" w:cs="Arial"/>
          <w:color w:val="000000" w:themeColor="text1"/>
          <w:sz w:val="22"/>
          <w:szCs w:val="22"/>
        </w:rPr>
        <w:t>during</w:t>
      </w:r>
      <w:r w:rsidR="003B5057" w:rsidRPr="0031583B">
        <w:rPr>
          <w:rFonts w:ascii="Arial" w:hAnsi="Arial" w:cs="Arial"/>
          <w:color w:val="000000" w:themeColor="text1"/>
          <w:sz w:val="22"/>
          <w:szCs w:val="22"/>
        </w:rPr>
        <w:t xml:space="preserve"> the </w:t>
      </w:r>
      <w:r w:rsidR="009250C7">
        <w:rPr>
          <w:rFonts w:ascii="Arial" w:hAnsi="Arial" w:cs="Arial"/>
          <w:color w:val="000000" w:themeColor="text1"/>
          <w:sz w:val="22"/>
          <w:szCs w:val="22"/>
        </w:rPr>
        <w:t>first</w:t>
      </w:r>
      <w:r w:rsidR="003B5057" w:rsidRPr="0031583B">
        <w:rPr>
          <w:rFonts w:ascii="Arial" w:hAnsi="Arial" w:cs="Arial"/>
          <w:color w:val="000000" w:themeColor="text1"/>
          <w:sz w:val="22"/>
          <w:szCs w:val="22"/>
        </w:rPr>
        <w:t xml:space="preserve"> session</w:t>
      </w:r>
      <w:r w:rsidR="005C57EE">
        <w:rPr>
          <w:rFonts w:ascii="Arial" w:hAnsi="Arial" w:cs="Arial"/>
          <w:color w:val="000000" w:themeColor="text1"/>
          <w:sz w:val="22"/>
          <w:szCs w:val="22"/>
        </w:rPr>
        <w:t>;</w:t>
      </w:r>
      <w:r w:rsidR="003B5057" w:rsidRPr="0031583B">
        <w:rPr>
          <w:rFonts w:ascii="Arial" w:hAnsi="Arial" w:cs="Arial"/>
          <w:color w:val="000000" w:themeColor="text1"/>
          <w:sz w:val="22"/>
          <w:szCs w:val="22"/>
        </w:rPr>
        <w:t xml:space="preserve"> (2) </w:t>
      </w:r>
      <w:r w:rsidR="007752C2">
        <w:rPr>
          <w:rFonts w:ascii="Arial" w:hAnsi="Arial" w:cs="Arial"/>
          <w:color w:val="000000" w:themeColor="text1"/>
          <w:sz w:val="22"/>
          <w:szCs w:val="22"/>
        </w:rPr>
        <w:t>p</w:t>
      </w:r>
      <w:r w:rsidR="003D7C2C" w:rsidRPr="0031583B">
        <w:rPr>
          <w:rFonts w:ascii="Arial" w:hAnsi="Arial" w:cs="Arial"/>
          <w:color w:val="000000" w:themeColor="text1"/>
          <w:sz w:val="22"/>
          <w:szCs w:val="22"/>
        </w:rPr>
        <w:t>osterior, but not anterior, OFC</w:t>
      </w:r>
      <w:r w:rsidR="002823E2">
        <w:rPr>
          <w:rFonts w:ascii="Arial" w:hAnsi="Arial" w:cs="Arial"/>
          <w:color w:val="000000" w:themeColor="text1"/>
          <w:sz w:val="22"/>
          <w:szCs w:val="22"/>
        </w:rPr>
        <w:t>-</w:t>
      </w:r>
      <w:r w:rsidR="003D7C2C" w:rsidRPr="0031583B">
        <w:rPr>
          <w:rFonts w:ascii="Arial" w:hAnsi="Arial" w:cs="Arial"/>
          <w:color w:val="000000" w:themeColor="text1"/>
          <w:sz w:val="22"/>
          <w:szCs w:val="22"/>
        </w:rPr>
        <w:t xml:space="preserve">targeted cTBS </w:t>
      </w:r>
      <w:r w:rsidR="00C13CD9">
        <w:rPr>
          <w:rFonts w:ascii="Arial" w:hAnsi="Arial" w:cs="Arial"/>
          <w:color w:val="000000" w:themeColor="text1"/>
          <w:sz w:val="22"/>
          <w:szCs w:val="22"/>
        </w:rPr>
        <w:t>before testing</w:t>
      </w:r>
      <w:r w:rsidR="003D7C2C" w:rsidRPr="0031583B">
        <w:rPr>
          <w:rFonts w:ascii="Arial" w:hAnsi="Arial" w:cs="Arial"/>
          <w:color w:val="000000" w:themeColor="text1"/>
          <w:sz w:val="22"/>
          <w:szCs w:val="22"/>
        </w:rPr>
        <w:t xml:space="preserve"> impaired outcome devaluation; </w:t>
      </w:r>
      <w:r w:rsidR="002823E2">
        <w:rPr>
          <w:rFonts w:ascii="Arial" w:hAnsi="Arial" w:cs="Arial"/>
          <w:color w:val="000000" w:themeColor="text1"/>
          <w:sz w:val="22"/>
          <w:szCs w:val="22"/>
        </w:rPr>
        <w:t xml:space="preserve">and </w:t>
      </w:r>
      <w:r w:rsidR="003D7C2C" w:rsidRPr="0031583B">
        <w:rPr>
          <w:rFonts w:ascii="Arial" w:hAnsi="Arial" w:cs="Arial"/>
          <w:color w:val="000000" w:themeColor="text1"/>
          <w:sz w:val="22"/>
          <w:szCs w:val="22"/>
        </w:rPr>
        <w:t xml:space="preserve">(3) </w:t>
      </w:r>
      <w:r w:rsidR="007752C2">
        <w:rPr>
          <w:rFonts w:ascii="Arial" w:hAnsi="Arial" w:cs="Arial"/>
          <w:color w:val="000000" w:themeColor="text1"/>
          <w:sz w:val="22"/>
          <w:szCs w:val="22"/>
        </w:rPr>
        <w:t>p</w:t>
      </w:r>
      <w:r w:rsidR="0023518F" w:rsidRPr="0031583B">
        <w:rPr>
          <w:rFonts w:ascii="Arial" w:hAnsi="Arial" w:cs="Arial"/>
          <w:color w:val="000000" w:themeColor="text1"/>
          <w:sz w:val="22"/>
          <w:szCs w:val="22"/>
        </w:rPr>
        <w:t xml:space="preserve">osterior, but not anterior, OFC disruption </w:t>
      </w:r>
      <w:r w:rsidR="00C13CD9">
        <w:rPr>
          <w:rFonts w:ascii="Arial" w:hAnsi="Arial" w:cs="Arial"/>
          <w:color w:val="000000" w:themeColor="text1"/>
          <w:sz w:val="22"/>
          <w:szCs w:val="22"/>
        </w:rPr>
        <w:t>before learning</w:t>
      </w:r>
      <w:r w:rsidR="0023518F" w:rsidRPr="0031583B">
        <w:rPr>
          <w:rFonts w:ascii="Arial" w:hAnsi="Arial" w:cs="Arial"/>
          <w:color w:val="000000" w:themeColor="text1"/>
          <w:sz w:val="22"/>
          <w:szCs w:val="22"/>
        </w:rPr>
        <w:t xml:space="preserve"> impaired </w:t>
      </w:r>
      <w:r w:rsidR="002823E2">
        <w:rPr>
          <w:rFonts w:ascii="Arial" w:hAnsi="Arial" w:cs="Arial"/>
          <w:color w:val="000000" w:themeColor="text1"/>
          <w:sz w:val="22"/>
          <w:szCs w:val="22"/>
        </w:rPr>
        <w:t>subsequent</w:t>
      </w:r>
      <w:r w:rsidR="0023518F" w:rsidRPr="0031583B">
        <w:rPr>
          <w:rFonts w:ascii="Arial" w:hAnsi="Arial" w:cs="Arial"/>
          <w:color w:val="000000" w:themeColor="text1"/>
          <w:sz w:val="22"/>
          <w:szCs w:val="22"/>
        </w:rPr>
        <w:t xml:space="preserve"> outcome devaluation.</w:t>
      </w:r>
      <w:r w:rsidR="0031583B">
        <w:rPr>
          <w:rFonts w:ascii="Arial" w:hAnsi="Arial" w:cs="Arial"/>
          <w:color w:val="000000" w:themeColor="text1"/>
          <w:sz w:val="22"/>
          <w:szCs w:val="22"/>
        </w:rPr>
        <w:t xml:space="preserve"> </w:t>
      </w:r>
      <w:commentRangeStart w:id="7"/>
      <w:r w:rsidR="003A30CE">
        <w:rPr>
          <w:rFonts w:ascii="Arial" w:hAnsi="Arial" w:cs="Arial"/>
          <w:color w:val="000000" w:themeColor="text1"/>
          <w:sz w:val="22"/>
          <w:szCs w:val="22"/>
        </w:rPr>
        <w:t xml:space="preserve">These results </w:t>
      </w:r>
      <w:r w:rsidR="00AB1170">
        <w:rPr>
          <w:rFonts w:ascii="Arial" w:hAnsi="Arial" w:cs="Arial"/>
          <w:color w:val="000000" w:themeColor="text1"/>
          <w:sz w:val="22"/>
          <w:szCs w:val="22"/>
        </w:rPr>
        <w:t xml:space="preserve">highlight the </w:t>
      </w:r>
      <w:r w:rsidR="00E068B7">
        <w:rPr>
          <w:rFonts w:ascii="Arial" w:hAnsi="Arial" w:cs="Arial"/>
          <w:color w:val="000000" w:themeColor="text1"/>
          <w:sz w:val="22"/>
          <w:szCs w:val="22"/>
        </w:rPr>
        <w:t xml:space="preserve">multifaced </w:t>
      </w:r>
      <w:r w:rsidR="00AB1170">
        <w:rPr>
          <w:rFonts w:ascii="Arial" w:hAnsi="Arial" w:cs="Arial"/>
          <w:color w:val="000000" w:themeColor="text1"/>
          <w:sz w:val="22"/>
          <w:szCs w:val="22"/>
        </w:rPr>
        <w:t>role</w:t>
      </w:r>
      <w:r w:rsidR="00ED475E">
        <w:rPr>
          <w:rFonts w:ascii="Arial" w:hAnsi="Arial" w:cs="Arial"/>
          <w:color w:val="000000" w:themeColor="text1"/>
          <w:sz w:val="22"/>
          <w:szCs w:val="22"/>
        </w:rPr>
        <w:t xml:space="preserve"> of the</w:t>
      </w:r>
      <w:r w:rsidR="00AB1170">
        <w:rPr>
          <w:rFonts w:ascii="Arial" w:hAnsi="Arial" w:cs="Arial"/>
          <w:color w:val="000000" w:themeColor="text1"/>
          <w:sz w:val="22"/>
          <w:szCs w:val="22"/>
        </w:rPr>
        <w:t xml:space="preserve"> posterior portion of the</w:t>
      </w:r>
      <w:r w:rsidR="00ED475E">
        <w:rPr>
          <w:rFonts w:ascii="Arial" w:hAnsi="Arial" w:cs="Arial"/>
          <w:color w:val="000000" w:themeColor="text1"/>
          <w:sz w:val="22"/>
          <w:szCs w:val="22"/>
        </w:rPr>
        <w:t xml:space="preserve"> lateral OFC in outcome devaluation. </w:t>
      </w:r>
      <w:commentRangeEnd w:id="7"/>
      <w:r w:rsidR="00595DAA">
        <w:rPr>
          <w:rStyle w:val="CommentReference"/>
        </w:rPr>
        <w:commentReference w:id="7"/>
      </w:r>
    </w:p>
    <w:p w14:paraId="12FC7117" w14:textId="77777777" w:rsidR="004916AE" w:rsidRPr="00F9586E" w:rsidRDefault="004916AE" w:rsidP="004916AE">
      <w:pPr>
        <w:spacing w:after="120"/>
        <w:rPr>
          <w:rFonts w:ascii="Arial" w:hAnsi="Arial" w:cs="Arial"/>
          <w:color w:val="000000" w:themeColor="text1"/>
          <w:sz w:val="22"/>
          <w:szCs w:val="22"/>
        </w:rPr>
      </w:pPr>
    </w:p>
    <w:p w14:paraId="57E1DB38" w14:textId="1D8F5BC6" w:rsidR="000E168D" w:rsidRPr="006A4EA8" w:rsidRDefault="000E168D" w:rsidP="008F7B40">
      <w:pPr>
        <w:pStyle w:val="Heading2"/>
        <w:spacing w:before="0" w:after="120"/>
        <w:rPr>
          <w:rFonts w:ascii="Arial" w:hAnsi="Arial" w:cs="Arial"/>
          <w:b/>
          <w:bCs/>
          <w:color w:val="000000" w:themeColor="text1"/>
          <w:sz w:val="22"/>
          <w:szCs w:val="22"/>
        </w:rPr>
      </w:pPr>
      <w:r w:rsidRPr="006A4EA8">
        <w:rPr>
          <w:rFonts w:ascii="Arial" w:hAnsi="Arial" w:cs="Arial"/>
          <w:b/>
          <w:bCs/>
          <w:color w:val="000000" w:themeColor="text1"/>
          <w:sz w:val="22"/>
          <w:szCs w:val="22"/>
        </w:rPr>
        <w:t>Results</w:t>
      </w:r>
    </w:p>
    <w:p w14:paraId="1347B504" w14:textId="6FB5635E" w:rsidR="00EF05DE" w:rsidRPr="003C2230" w:rsidRDefault="00326384" w:rsidP="0091089C">
      <w:pPr>
        <w:pStyle w:val="Heading3"/>
        <w:spacing w:before="0" w:after="120"/>
        <w:rPr>
          <w:rFonts w:ascii="Arial" w:hAnsi="Arial" w:cs="Arial"/>
          <w:b/>
          <w:bCs/>
          <w:color w:val="auto"/>
          <w:sz w:val="22"/>
          <w:szCs w:val="22"/>
        </w:rPr>
      </w:pPr>
      <w:r>
        <w:rPr>
          <w:rFonts w:ascii="Arial" w:hAnsi="Arial" w:cs="Arial"/>
          <w:b/>
          <w:bCs/>
          <w:color w:val="auto"/>
          <w:sz w:val="22"/>
          <w:szCs w:val="22"/>
        </w:rPr>
        <w:t>Outcome devaluation experiment design.</w:t>
      </w:r>
    </w:p>
    <w:p w14:paraId="4E889883" w14:textId="32D6363F" w:rsidR="00316CA5" w:rsidRDefault="00926786" w:rsidP="0091089C">
      <w:pPr>
        <w:spacing w:after="120"/>
        <w:rPr>
          <w:rFonts w:ascii="Arial" w:hAnsi="Arial" w:cs="Arial"/>
          <w:sz w:val="22"/>
          <w:szCs w:val="22"/>
        </w:rPr>
      </w:pPr>
      <w:r w:rsidRPr="00244866">
        <w:rPr>
          <w:rFonts w:ascii="Arial" w:hAnsi="Arial" w:cs="Arial"/>
          <w:color w:val="000000" w:themeColor="text1"/>
          <w:sz w:val="22"/>
          <w:szCs w:val="22"/>
        </w:rPr>
        <w:t>This</w:t>
      </w:r>
      <w:r w:rsidR="006053F8">
        <w:rPr>
          <w:rFonts w:ascii="Arial" w:hAnsi="Arial" w:cs="Arial"/>
          <w:color w:val="000000" w:themeColor="text1"/>
          <w:sz w:val="22"/>
          <w:szCs w:val="22"/>
        </w:rPr>
        <w:t xml:space="preserve"> study follows a within-</w:t>
      </w:r>
      <w:r w:rsidR="00E7158A">
        <w:rPr>
          <w:rFonts w:ascii="Arial" w:hAnsi="Arial" w:cs="Arial"/>
          <w:color w:val="000000" w:themeColor="text1"/>
          <w:sz w:val="22"/>
          <w:szCs w:val="22"/>
        </w:rPr>
        <w:t>participant</w:t>
      </w:r>
      <w:r w:rsidR="006053F8">
        <w:rPr>
          <w:rFonts w:ascii="Arial" w:hAnsi="Arial" w:cs="Arial"/>
          <w:color w:val="000000" w:themeColor="text1"/>
          <w:sz w:val="22"/>
          <w:szCs w:val="22"/>
        </w:rPr>
        <w:t xml:space="preserve">, multiple-session design, with </w:t>
      </w:r>
      <w:r w:rsidR="00105020">
        <w:rPr>
          <w:rFonts w:ascii="Arial" w:hAnsi="Arial" w:cs="Arial"/>
          <w:color w:val="000000" w:themeColor="text1"/>
          <w:sz w:val="22"/>
          <w:szCs w:val="22"/>
        </w:rPr>
        <w:t>48</w:t>
      </w:r>
      <w:r w:rsidR="00EE704D">
        <w:rPr>
          <w:rFonts w:ascii="Arial" w:hAnsi="Arial" w:cs="Arial"/>
          <w:color w:val="000000" w:themeColor="text1"/>
          <w:sz w:val="22"/>
          <w:szCs w:val="22"/>
        </w:rPr>
        <w:t xml:space="preserve"> healthy</w:t>
      </w:r>
      <w:r w:rsidR="001C4F62">
        <w:rPr>
          <w:rFonts w:ascii="Arial" w:hAnsi="Arial" w:cs="Arial"/>
          <w:color w:val="000000" w:themeColor="text1"/>
          <w:sz w:val="22"/>
          <w:szCs w:val="22"/>
        </w:rPr>
        <w:t xml:space="preserve"> human</w:t>
      </w:r>
      <w:r w:rsidR="00105020">
        <w:rPr>
          <w:rFonts w:ascii="Arial" w:hAnsi="Arial" w:cs="Arial"/>
          <w:color w:val="000000" w:themeColor="text1"/>
          <w:sz w:val="22"/>
          <w:szCs w:val="22"/>
        </w:rPr>
        <w:t xml:space="preserve"> </w:t>
      </w:r>
      <w:r w:rsidR="006053F8">
        <w:rPr>
          <w:rFonts w:ascii="Arial" w:hAnsi="Arial" w:cs="Arial"/>
          <w:color w:val="000000" w:themeColor="text1"/>
          <w:sz w:val="22"/>
          <w:szCs w:val="22"/>
        </w:rPr>
        <w:t xml:space="preserve">participants completing a two-day experiment across three separate sessions (spaced at least one week apart; </w:t>
      </w:r>
      <w:r w:rsidR="000B02E9" w:rsidRPr="00735849">
        <w:rPr>
          <w:rFonts w:ascii="Arial" w:hAnsi="Arial" w:cs="Arial"/>
          <w:b/>
          <w:color w:val="000000" w:themeColor="text1"/>
          <w:sz w:val="22"/>
          <w:szCs w:val="22"/>
        </w:rPr>
        <w:t>Figure 1A</w:t>
      </w:r>
      <w:r w:rsidR="000B02E9">
        <w:rPr>
          <w:rFonts w:ascii="Arial" w:hAnsi="Arial" w:cs="Arial"/>
          <w:color w:val="000000" w:themeColor="text1"/>
          <w:sz w:val="22"/>
          <w:szCs w:val="22"/>
        </w:rPr>
        <w:t>)</w:t>
      </w:r>
      <w:r w:rsidR="00D014BE">
        <w:rPr>
          <w:rFonts w:ascii="Arial" w:hAnsi="Arial" w:cs="Arial"/>
          <w:color w:val="000000" w:themeColor="text1"/>
          <w:sz w:val="22"/>
          <w:szCs w:val="22"/>
        </w:rPr>
        <w:t xml:space="preserve">. </w:t>
      </w:r>
      <w:r w:rsidR="0017487A">
        <w:rPr>
          <w:rFonts w:ascii="Arial" w:hAnsi="Arial" w:cs="Arial"/>
          <w:color w:val="000000" w:themeColor="text1"/>
          <w:sz w:val="22"/>
          <w:szCs w:val="22"/>
        </w:rPr>
        <w:t xml:space="preserve">Each session involves the delivery of either continuous theta burst stimulation (cTBS) or sham TMS on both days </w:t>
      </w:r>
      <w:r w:rsidR="001140DB" w:rsidRPr="001140DB">
        <w:rPr>
          <w:rFonts w:ascii="Arial" w:hAnsi="Arial" w:cs="Arial"/>
          <w:color w:val="000000" w:themeColor="text1"/>
          <w:sz w:val="22"/>
          <w:szCs w:val="22"/>
        </w:rPr>
        <w:t>(</w:t>
      </w:r>
      <w:r w:rsidR="009C6A72" w:rsidRPr="00735849">
        <w:rPr>
          <w:rFonts w:ascii="Arial" w:hAnsi="Arial" w:cs="Arial"/>
          <w:b/>
          <w:color w:val="000000" w:themeColor="text1"/>
          <w:sz w:val="22"/>
          <w:szCs w:val="22"/>
        </w:rPr>
        <w:t>Figure 1D</w:t>
      </w:r>
      <w:r w:rsidR="00C3410E">
        <w:rPr>
          <w:rFonts w:ascii="Arial" w:hAnsi="Arial" w:cs="Arial"/>
          <w:color w:val="000000" w:themeColor="text1"/>
          <w:sz w:val="22"/>
          <w:szCs w:val="22"/>
        </w:rPr>
        <w:t>), with three counterbalanced conditions (</w:t>
      </w:r>
      <w:r w:rsidR="001140DB" w:rsidRPr="001140DB">
        <w:rPr>
          <w:rFonts w:ascii="Arial" w:hAnsi="Arial" w:cs="Arial"/>
          <w:color w:val="000000" w:themeColor="text1"/>
          <w:sz w:val="22"/>
          <w:szCs w:val="22"/>
        </w:rPr>
        <w:t>Day 1-Day 2: cTBS-sham, sham-cTBS, sham-sham).</w:t>
      </w:r>
      <w:r w:rsidR="009C447C">
        <w:rPr>
          <w:rFonts w:ascii="Arial" w:hAnsi="Arial" w:cs="Arial"/>
          <w:color w:val="000000" w:themeColor="text1"/>
          <w:sz w:val="22"/>
          <w:szCs w:val="22"/>
        </w:rPr>
        <w:t xml:space="preserve"> On Day 1, participants </w:t>
      </w:r>
      <w:r w:rsidR="0057142D">
        <w:rPr>
          <w:rFonts w:ascii="Arial" w:hAnsi="Arial" w:cs="Arial"/>
          <w:color w:val="000000" w:themeColor="text1"/>
          <w:sz w:val="22"/>
          <w:szCs w:val="22"/>
        </w:rPr>
        <w:t>learned to discriminate stimuli associated with desirable food odors (sweet or savory, equally valued based on pre-task ratings</w:t>
      </w:r>
      <w:r w:rsidR="0027308F">
        <w:rPr>
          <w:rFonts w:ascii="Arial" w:hAnsi="Arial" w:cs="Arial"/>
          <w:color w:val="000000" w:themeColor="text1"/>
          <w:sz w:val="22"/>
          <w:szCs w:val="22"/>
        </w:rPr>
        <w:t xml:space="preserve">; </w:t>
      </w:r>
      <w:r w:rsidR="0027308F" w:rsidRPr="00735849">
        <w:rPr>
          <w:rFonts w:ascii="Arial" w:hAnsi="Arial" w:cs="Arial"/>
          <w:b/>
          <w:color w:val="000000" w:themeColor="text1"/>
          <w:sz w:val="22"/>
          <w:szCs w:val="22"/>
        </w:rPr>
        <w:t>Figure 1E</w:t>
      </w:r>
      <w:r w:rsidR="0057142D">
        <w:rPr>
          <w:rFonts w:ascii="Arial" w:hAnsi="Arial" w:cs="Arial"/>
          <w:color w:val="000000" w:themeColor="text1"/>
          <w:sz w:val="22"/>
          <w:szCs w:val="22"/>
        </w:rPr>
        <w:t xml:space="preserve">) and odorless air </w:t>
      </w:r>
      <w:r w:rsidR="00161A4C">
        <w:rPr>
          <w:rFonts w:ascii="Arial" w:hAnsi="Arial" w:cs="Arial"/>
          <w:color w:val="000000" w:themeColor="text1"/>
          <w:sz w:val="22"/>
          <w:szCs w:val="22"/>
        </w:rPr>
        <w:t>(</w:t>
      </w:r>
      <w:r w:rsidR="00161A4C" w:rsidRPr="00735849">
        <w:rPr>
          <w:rFonts w:ascii="Arial" w:hAnsi="Arial" w:cs="Arial"/>
          <w:b/>
          <w:color w:val="000000" w:themeColor="text1"/>
          <w:sz w:val="22"/>
          <w:szCs w:val="22"/>
        </w:rPr>
        <w:t>Figure 1B</w:t>
      </w:r>
      <w:r w:rsidR="00161A4C">
        <w:rPr>
          <w:rFonts w:ascii="Arial" w:hAnsi="Arial" w:cs="Arial"/>
          <w:color w:val="000000" w:themeColor="text1"/>
          <w:sz w:val="22"/>
          <w:szCs w:val="22"/>
        </w:rPr>
        <w:t>)</w:t>
      </w:r>
      <w:r w:rsidR="009C447C">
        <w:rPr>
          <w:rFonts w:ascii="Arial" w:hAnsi="Arial" w:cs="Arial"/>
          <w:color w:val="000000" w:themeColor="text1"/>
          <w:sz w:val="22"/>
          <w:szCs w:val="22"/>
        </w:rPr>
        <w:t>.</w:t>
      </w:r>
      <w:r w:rsidR="005D1329">
        <w:rPr>
          <w:rFonts w:ascii="Arial" w:hAnsi="Arial" w:cs="Arial"/>
          <w:color w:val="000000" w:themeColor="text1"/>
          <w:sz w:val="22"/>
          <w:szCs w:val="22"/>
        </w:rPr>
        <w:t xml:space="preserve"> </w:t>
      </w:r>
      <w:r w:rsidR="00154F07">
        <w:rPr>
          <w:rFonts w:ascii="Arial" w:hAnsi="Arial" w:cs="Arial"/>
          <w:color w:val="000000" w:themeColor="text1"/>
          <w:sz w:val="22"/>
          <w:szCs w:val="22"/>
        </w:rPr>
        <w:t xml:space="preserve">They were asked to select the stimulus associated with any odor, meaning they were not required to encode the specific stimulus-identity associations to correctly perform the discrimination task. </w:t>
      </w:r>
      <w:r w:rsidR="005D1329">
        <w:rPr>
          <w:rFonts w:ascii="Arial" w:hAnsi="Arial" w:cs="Arial"/>
          <w:color w:val="000000" w:themeColor="text1"/>
          <w:sz w:val="22"/>
          <w:szCs w:val="22"/>
        </w:rPr>
        <w:t>On Day 2, participants</w:t>
      </w:r>
      <w:r w:rsidR="00154F07">
        <w:rPr>
          <w:rFonts w:ascii="Arial" w:hAnsi="Arial" w:cs="Arial"/>
          <w:color w:val="000000" w:themeColor="text1"/>
          <w:sz w:val="22"/>
          <w:szCs w:val="22"/>
        </w:rPr>
        <w:t xml:space="preserve"> chose</w:t>
      </w:r>
      <w:r w:rsidR="0056603C">
        <w:rPr>
          <w:rFonts w:ascii="Arial" w:hAnsi="Arial" w:cs="Arial"/>
          <w:color w:val="000000" w:themeColor="text1"/>
          <w:sz w:val="22"/>
          <w:szCs w:val="22"/>
        </w:rPr>
        <w:t xml:space="preserve"> between stimuli</w:t>
      </w:r>
      <w:r w:rsidR="00AF03CA">
        <w:rPr>
          <w:rFonts w:ascii="Arial" w:hAnsi="Arial" w:cs="Arial"/>
          <w:color w:val="000000" w:themeColor="text1"/>
          <w:sz w:val="22"/>
          <w:szCs w:val="22"/>
        </w:rPr>
        <w:t xml:space="preserve"> </w:t>
      </w:r>
      <w:r w:rsidR="006C1A9B">
        <w:rPr>
          <w:rFonts w:ascii="Arial" w:hAnsi="Arial" w:cs="Arial"/>
          <w:color w:val="000000" w:themeColor="text1"/>
          <w:sz w:val="22"/>
          <w:szCs w:val="22"/>
        </w:rPr>
        <w:t xml:space="preserve">based on odor </w:t>
      </w:r>
      <w:r w:rsidR="005D1329">
        <w:rPr>
          <w:rFonts w:ascii="Arial" w:hAnsi="Arial" w:cs="Arial"/>
          <w:color w:val="000000" w:themeColor="text1"/>
          <w:sz w:val="22"/>
          <w:szCs w:val="22"/>
        </w:rPr>
        <w:t>preferences</w:t>
      </w:r>
      <w:r w:rsidR="00B0209E">
        <w:rPr>
          <w:rFonts w:ascii="Arial" w:hAnsi="Arial" w:cs="Arial"/>
          <w:color w:val="000000" w:themeColor="text1"/>
          <w:sz w:val="22"/>
          <w:szCs w:val="22"/>
        </w:rPr>
        <w:t xml:space="preserve">. </w:t>
      </w:r>
      <w:r w:rsidR="00316CA5">
        <w:rPr>
          <w:rFonts w:ascii="Arial" w:hAnsi="Arial" w:cs="Arial"/>
          <w:color w:val="000000" w:themeColor="text1"/>
          <w:sz w:val="22"/>
          <w:szCs w:val="22"/>
        </w:rPr>
        <w:t>A pre-</w:t>
      </w:r>
      <w:r w:rsidR="00316CA5">
        <w:rPr>
          <w:rFonts w:ascii="Arial" w:hAnsi="Arial" w:cs="Arial"/>
          <w:color w:val="000000" w:themeColor="text1"/>
          <w:sz w:val="22"/>
          <w:szCs w:val="22"/>
        </w:rPr>
        <w:lastRenderedPageBreak/>
        <w:t>meal test</w:t>
      </w:r>
      <w:r w:rsidR="006C1A9B">
        <w:rPr>
          <w:rFonts w:ascii="Arial" w:hAnsi="Arial" w:cs="Arial"/>
          <w:color w:val="000000" w:themeColor="text1"/>
          <w:sz w:val="22"/>
          <w:szCs w:val="22"/>
        </w:rPr>
        <w:t xml:space="preserve"> </w:t>
      </w:r>
      <w:r w:rsidR="00781493">
        <w:rPr>
          <w:rFonts w:ascii="Arial" w:hAnsi="Arial" w:cs="Arial"/>
          <w:color w:val="000000" w:themeColor="text1"/>
          <w:sz w:val="22"/>
          <w:szCs w:val="22"/>
        </w:rPr>
        <w:t xml:space="preserve">was followed by a meal, then by a post-meal test. </w:t>
      </w:r>
      <w:r w:rsidR="00316CA5">
        <w:rPr>
          <w:rFonts w:ascii="Arial" w:hAnsi="Arial" w:cs="Arial"/>
          <w:sz w:val="22"/>
          <w:szCs w:val="22"/>
        </w:rPr>
        <w:t>Participants receive</w:t>
      </w:r>
      <w:r w:rsidR="00781493">
        <w:rPr>
          <w:rFonts w:ascii="Arial" w:hAnsi="Arial" w:cs="Arial"/>
          <w:sz w:val="22"/>
          <w:szCs w:val="22"/>
        </w:rPr>
        <w:t>d</w:t>
      </w:r>
      <w:r w:rsidR="00316CA5">
        <w:rPr>
          <w:rFonts w:ascii="Arial" w:hAnsi="Arial" w:cs="Arial"/>
          <w:sz w:val="22"/>
          <w:szCs w:val="22"/>
        </w:rPr>
        <w:t xml:space="preserve"> the odors during the Day 1 discrimination task and the Day 2 pre-meal</w:t>
      </w:r>
      <w:r w:rsidR="00781493">
        <w:rPr>
          <w:rFonts w:ascii="Arial" w:hAnsi="Arial" w:cs="Arial"/>
          <w:sz w:val="22"/>
          <w:szCs w:val="22"/>
        </w:rPr>
        <w:t xml:space="preserve"> test</w:t>
      </w:r>
      <w:r w:rsidR="00316CA5">
        <w:rPr>
          <w:rFonts w:ascii="Arial" w:hAnsi="Arial" w:cs="Arial"/>
          <w:sz w:val="22"/>
          <w:szCs w:val="22"/>
        </w:rPr>
        <w:t xml:space="preserve">. No odors </w:t>
      </w:r>
      <w:r w:rsidR="00F01148">
        <w:rPr>
          <w:rFonts w:ascii="Arial" w:hAnsi="Arial" w:cs="Arial"/>
          <w:sz w:val="22"/>
          <w:szCs w:val="22"/>
        </w:rPr>
        <w:t>were</w:t>
      </w:r>
      <w:r w:rsidR="00316CA5">
        <w:rPr>
          <w:rFonts w:ascii="Arial" w:hAnsi="Arial" w:cs="Arial"/>
          <w:sz w:val="22"/>
          <w:szCs w:val="22"/>
        </w:rPr>
        <w:t xml:space="preserve"> delivered during Day 2 post-meal test. </w:t>
      </w:r>
      <w:r w:rsidR="00316CA5" w:rsidRPr="007F0EAB">
        <w:rPr>
          <w:rFonts w:ascii="Arial" w:hAnsi="Arial" w:cs="Arial"/>
          <w:sz w:val="22"/>
          <w:szCs w:val="22"/>
        </w:rPr>
        <w:t>Participants also report</w:t>
      </w:r>
      <w:r w:rsidR="00781493">
        <w:rPr>
          <w:rFonts w:ascii="Arial" w:hAnsi="Arial" w:cs="Arial"/>
          <w:sz w:val="22"/>
          <w:szCs w:val="22"/>
        </w:rPr>
        <w:t>ed</w:t>
      </w:r>
      <w:r w:rsidR="00316CA5" w:rsidRPr="007F0EAB">
        <w:rPr>
          <w:rFonts w:ascii="Arial" w:hAnsi="Arial" w:cs="Arial"/>
          <w:sz w:val="22"/>
          <w:szCs w:val="22"/>
        </w:rPr>
        <w:t xml:space="preserve"> how much they like</w:t>
      </w:r>
      <w:r w:rsidR="008334CF">
        <w:rPr>
          <w:rFonts w:ascii="Arial" w:hAnsi="Arial" w:cs="Arial"/>
          <w:sz w:val="22"/>
          <w:szCs w:val="22"/>
        </w:rPr>
        <w:t>d</w:t>
      </w:r>
      <w:r w:rsidR="00316CA5" w:rsidRPr="007F0EAB">
        <w:rPr>
          <w:rFonts w:ascii="Arial" w:hAnsi="Arial" w:cs="Arial"/>
          <w:sz w:val="22"/>
          <w:szCs w:val="22"/>
        </w:rPr>
        <w:t xml:space="preserve"> each odor before and after the meal.</w:t>
      </w:r>
    </w:p>
    <w:p w14:paraId="72766CCB" w14:textId="7EF899B5" w:rsidR="00520BF7" w:rsidRPr="00AE5153" w:rsidRDefault="009E5705" w:rsidP="0065068F">
      <w:pPr>
        <w:spacing w:before="120" w:after="60"/>
        <w:rPr>
          <w:rFonts w:ascii="Arial" w:hAnsi="Arial" w:cs="Arial"/>
          <w:color w:val="000000" w:themeColor="text1"/>
          <w:sz w:val="22"/>
          <w:szCs w:val="22"/>
        </w:rPr>
      </w:pPr>
      <w:r w:rsidRPr="009E5705">
        <w:rPr>
          <w:rFonts w:ascii="Arial" w:hAnsi="Arial" w:cs="Arial"/>
          <w:color w:val="000000" w:themeColor="text1"/>
          <w:sz w:val="22"/>
          <w:szCs w:val="22"/>
        </w:rPr>
        <w:t>To explore the potentially distinct functional roles of OFC subregions in this task, TMS was administered at two different time points—either before the discrimination task on Day 1 or before the meal on Day 2</w:t>
      </w:r>
      <w:r>
        <w:rPr>
          <w:rFonts w:ascii="Arial" w:hAnsi="Arial" w:cs="Arial"/>
          <w:color w:val="000000" w:themeColor="text1"/>
          <w:sz w:val="22"/>
          <w:szCs w:val="22"/>
        </w:rPr>
        <w:t xml:space="preserve"> (</w:t>
      </w:r>
      <w:r w:rsidRPr="00735849">
        <w:rPr>
          <w:rFonts w:ascii="Arial" w:hAnsi="Arial" w:cs="Arial"/>
          <w:b/>
          <w:color w:val="000000" w:themeColor="text1"/>
          <w:sz w:val="22"/>
          <w:szCs w:val="22"/>
        </w:rPr>
        <w:t>Figure 1A</w:t>
      </w:r>
      <w:r>
        <w:rPr>
          <w:rFonts w:ascii="Arial" w:hAnsi="Arial" w:cs="Arial"/>
          <w:color w:val="000000" w:themeColor="text1"/>
          <w:sz w:val="22"/>
          <w:szCs w:val="22"/>
        </w:rPr>
        <w:t xml:space="preserve">) </w:t>
      </w:r>
      <w:r w:rsidRPr="009E5705">
        <w:rPr>
          <w:rFonts w:ascii="Arial" w:hAnsi="Arial" w:cs="Arial"/>
          <w:color w:val="000000" w:themeColor="text1"/>
          <w:sz w:val="22"/>
          <w:szCs w:val="22"/>
        </w:rPr>
        <w:t>—and targeted either the anterior or posterior portions of the lateral OFC.</w:t>
      </w:r>
      <w:r w:rsidR="008E463E">
        <w:rPr>
          <w:rFonts w:ascii="Arial" w:hAnsi="Arial" w:cs="Arial"/>
          <w:color w:val="000000" w:themeColor="text1"/>
          <w:sz w:val="22"/>
          <w:szCs w:val="22"/>
        </w:rPr>
        <w:t xml:space="preserve"> </w:t>
      </w:r>
      <w:r w:rsidR="00520BF7" w:rsidRPr="00520BF7">
        <w:rPr>
          <w:rFonts w:ascii="Arial" w:hAnsi="Arial" w:cs="Arial"/>
          <w:color w:val="000000" w:themeColor="text1"/>
          <w:sz w:val="22"/>
          <w:szCs w:val="22"/>
        </w:rPr>
        <w:t xml:space="preserve">To differentiate the effects of cTBS </w:t>
      </w:r>
      <w:r w:rsidR="00275878">
        <w:rPr>
          <w:rFonts w:ascii="Arial" w:hAnsi="Arial" w:cs="Arial"/>
          <w:color w:val="000000" w:themeColor="text1"/>
          <w:sz w:val="22"/>
          <w:szCs w:val="22"/>
        </w:rPr>
        <w:t>applied in different phases</w:t>
      </w:r>
      <w:r w:rsidR="00520BF7" w:rsidRPr="00520BF7">
        <w:rPr>
          <w:rFonts w:ascii="Arial" w:hAnsi="Arial" w:cs="Arial"/>
          <w:color w:val="000000" w:themeColor="text1"/>
          <w:sz w:val="22"/>
          <w:szCs w:val="22"/>
        </w:rPr>
        <w:t>, we used two distinct sets of stimuli: set A and set B (</w:t>
      </w:r>
      <w:r w:rsidR="00520BF7" w:rsidRPr="00520BF7">
        <w:rPr>
          <w:rFonts w:ascii="Arial" w:hAnsi="Arial" w:cs="Arial"/>
          <w:b/>
          <w:bCs/>
          <w:color w:val="000000" w:themeColor="text1"/>
          <w:sz w:val="22"/>
          <w:szCs w:val="22"/>
        </w:rPr>
        <w:t>Figure 1C</w:t>
      </w:r>
      <w:r w:rsidR="00520BF7" w:rsidRPr="00520BF7">
        <w:rPr>
          <w:rFonts w:ascii="Arial" w:hAnsi="Arial" w:cs="Arial"/>
          <w:color w:val="000000" w:themeColor="text1"/>
          <w:sz w:val="22"/>
          <w:szCs w:val="22"/>
        </w:rPr>
        <w:t xml:space="preserve">). Set A </w:t>
      </w:r>
      <w:r w:rsidR="007F6C9D">
        <w:rPr>
          <w:rFonts w:ascii="Arial" w:hAnsi="Arial" w:cs="Arial"/>
          <w:color w:val="000000" w:themeColor="text1"/>
          <w:sz w:val="22"/>
          <w:szCs w:val="22"/>
        </w:rPr>
        <w:t>is used to indicate</w:t>
      </w:r>
      <w:r w:rsidR="00520BF7" w:rsidRPr="00520BF7">
        <w:rPr>
          <w:rFonts w:ascii="Arial" w:hAnsi="Arial" w:cs="Arial"/>
          <w:color w:val="000000" w:themeColor="text1"/>
          <w:sz w:val="22"/>
          <w:szCs w:val="22"/>
        </w:rPr>
        <w:t xml:space="preserve"> a baseline preference for the two odors during the pre-meal test, while set B is used to assess any impairments from Day 1 cTBS without the influence of relearning during the pre-meal test. </w:t>
      </w:r>
      <w:r w:rsidR="00E91575">
        <w:rPr>
          <w:rFonts w:ascii="Arial" w:hAnsi="Arial" w:cs="Arial"/>
          <w:color w:val="000000" w:themeColor="text1"/>
          <w:sz w:val="22"/>
          <w:szCs w:val="22"/>
        </w:rPr>
        <w:t>Thus</w:t>
      </w:r>
      <w:r w:rsidR="00520BF7" w:rsidRPr="00520BF7">
        <w:rPr>
          <w:rFonts w:ascii="Arial" w:hAnsi="Arial" w:cs="Arial"/>
          <w:color w:val="000000" w:themeColor="text1"/>
          <w:sz w:val="22"/>
          <w:szCs w:val="22"/>
        </w:rPr>
        <w:t>, the effects of cTBS on Day 2 can be observed in both sets, whereas the effects of Day 1 cTBS are only detectable in set B.</w:t>
      </w:r>
    </w:p>
    <w:p w14:paraId="27507CC4" w14:textId="77777777" w:rsidR="007F23E9" w:rsidRDefault="007F23E9" w:rsidP="0091089C">
      <w:pPr>
        <w:spacing w:after="120"/>
        <w:rPr>
          <w:rFonts w:ascii="Arial" w:hAnsi="Arial" w:cs="Arial"/>
          <w:color w:val="000000" w:themeColor="text1"/>
          <w:sz w:val="22"/>
          <w:szCs w:val="22"/>
        </w:rPr>
      </w:pPr>
    </w:p>
    <w:p w14:paraId="0044DDAB" w14:textId="77777777" w:rsidR="00531B5A" w:rsidRDefault="007F23E9" w:rsidP="008211AB">
      <w:pPr>
        <w:keepNext/>
        <w:spacing w:after="120"/>
        <w:jc w:val="center"/>
      </w:pPr>
      <w:r w:rsidRPr="007F23E9">
        <w:rPr>
          <w:rFonts w:ascii="Arial" w:hAnsi="Arial" w:cs="Arial"/>
          <w:noProof/>
          <w:color w:val="000000" w:themeColor="text1"/>
          <w:sz w:val="22"/>
          <w:szCs w:val="22"/>
        </w:rPr>
        <w:drawing>
          <wp:inline distT="0" distB="0" distL="0" distR="0" wp14:anchorId="77F3559F" wp14:editId="55107313">
            <wp:extent cx="3897881" cy="3702986"/>
            <wp:effectExtent l="0" t="0" r="1270" b="5715"/>
            <wp:docPr id="68567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71033"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9591" cy="3723611"/>
                    </a:xfrm>
                    <a:prstGeom prst="rect">
                      <a:avLst/>
                    </a:prstGeom>
                  </pic:spPr>
                </pic:pic>
              </a:graphicData>
            </a:graphic>
          </wp:inline>
        </w:drawing>
      </w:r>
    </w:p>
    <w:p w14:paraId="409E032E" w14:textId="56800059" w:rsidR="008B2E50" w:rsidRDefault="00531B5A" w:rsidP="001B7627">
      <w:pPr>
        <w:pStyle w:val="Caption"/>
        <w:rPr>
          <w:i w:val="0"/>
          <w:iCs w:val="0"/>
          <w:color w:val="000000" w:themeColor="text1"/>
        </w:rPr>
      </w:pPr>
      <w:r w:rsidRPr="005C26D4">
        <w:rPr>
          <w:b/>
          <w:bCs/>
          <w:i w:val="0"/>
          <w:iCs w:val="0"/>
          <w:color w:val="000000" w:themeColor="text1"/>
        </w:rPr>
        <w:t xml:space="preserve">Figure </w:t>
      </w:r>
      <w:r w:rsidRPr="005C26D4">
        <w:rPr>
          <w:b/>
          <w:bCs/>
          <w:i w:val="0"/>
          <w:iCs w:val="0"/>
          <w:color w:val="000000" w:themeColor="text1"/>
        </w:rPr>
        <w:fldChar w:fldCharType="begin"/>
      </w:r>
      <w:r w:rsidRPr="005C26D4">
        <w:rPr>
          <w:b/>
          <w:bCs/>
          <w:i w:val="0"/>
          <w:iCs w:val="0"/>
          <w:color w:val="000000" w:themeColor="text1"/>
        </w:rPr>
        <w:instrText xml:space="preserve"> SEQ Figure \* ARABIC </w:instrText>
      </w:r>
      <w:r w:rsidRPr="005C26D4">
        <w:rPr>
          <w:b/>
          <w:bCs/>
          <w:i w:val="0"/>
          <w:iCs w:val="0"/>
          <w:color w:val="000000" w:themeColor="text1"/>
        </w:rPr>
        <w:fldChar w:fldCharType="separate"/>
      </w:r>
      <w:r w:rsidR="00637212">
        <w:rPr>
          <w:b/>
          <w:bCs/>
          <w:i w:val="0"/>
          <w:iCs w:val="0"/>
          <w:noProof/>
          <w:color w:val="000000" w:themeColor="text1"/>
        </w:rPr>
        <w:t>1</w:t>
      </w:r>
      <w:r w:rsidRPr="005C26D4">
        <w:rPr>
          <w:b/>
          <w:bCs/>
          <w:i w:val="0"/>
          <w:iCs w:val="0"/>
          <w:color w:val="000000" w:themeColor="text1"/>
        </w:rPr>
        <w:fldChar w:fldCharType="end"/>
      </w:r>
      <w:r w:rsidRPr="005C26D4">
        <w:rPr>
          <w:b/>
          <w:bCs/>
          <w:i w:val="0"/>
          <w:iCs w:val="0"/>
          <w:color w:val="000000" w:themeColor="text1"/>
        </w:rPr>
        <w:t xml:space="preserve">. </w:t>
      </w:r>
      <w:r w:rsidR="005C26D4" w:rsidRPr="005C26D4">
        <w:rPr>
          <w:b/>
          <w:bCs/>
          <w:i w:val="0"/>
          <w:iCs w:val="0"/>
          <w:color w:val="000000" w:themeColor="text1"/>
        </w:rPr>
        <w:t>Outcome devaluation experiment design.</w:t>
      </w:r>
      <w:r w:rsidR="005B4EC5">
        <w:rPr>
          <w:i w:val="0"/>
          <w:iCs w:val="0"/>
          <w:color w:val="000000" w:themeColor="text1"/>
        </w:rPr>
        <w:t xml:space="preserve"> </w:t>
      </w:r>
      <w:r w:rsidR="00DF3FCB" w:rsidRPr="00DF3FCB">
        <w:rPr>
          <w:b/>
          <w:bCs/>
          <w:i w:val="0"/>
          <w:iCs w:val="0"/>
          <w:color w:val="000000" w:themeColor="text1"/>
        </w:rPr>
        <w:t>A. Experiment timeline.</w:t>
      </w:r>
      <w:r w:rsidR="00DF3FCB" w:rsidRPr="00DF3FCB">
        <w:rPr>
          <w:i w:val="0"/>
          <w:iCs w:val="0"/>
          <w:color w:val="000000" w:themeColor="text1"/>
        </w:rPr>
        <w:t xml:space="preserve"> The study follows a within-subject, multiple-session design. Participants underwent a two-day</w:t>
      </w:r>
      <w:r w:rsidR="00D003D9">
        <w:rPr>
          <w:i w:val="0"/>
          <w:iCs w:val="0"/>
          <w:color w:val="000000" w:themeColor="text1"/>
        </w:rPr>
        <w:t xml:space="preserve"> (Day1, Day2)</w:t>
      </w:r>
      <w:r w:rsidR="00DF3FCB" w:rsidRPr="00DF3FCB">
        <w:rPr>
          <w:i w:val="0"/>
          <w:iCs w:val="0"/>
          <w:color w:val="000000" w:themeColor="text1"/>
        </w:rPr>
        <w:t xml:space="preserve"> experiment repeated across three separate sessions, spaced at least one week apart. </w:t>
      </w:r>
      <w:r w:rsidR="004912D9">
        <w:rPr>
          <w:i w:val="0"/>
          <w:iCs w:val="0"/>
          <w:color w:val="000000" w:themeColor="text1"/>
        </w:rPr>
        <w:t xml:space="preserve">Following odor screening session, </w:t>
      </w:r>
      <w:r w:rsidR="00DF3FCB" w:rsidRPr="00DF3FCB">
        <w:rPr>
          <w:i w:val="0"/>
          <w:iCs w:val="0"/>
          <w:color w:val="000000" w:themeColor="text1"/>
        </w:rPr>
        <w:t>Day 0 includes T1 MRI, resting-state fMRI, and motor threshold determination via TMS. On Day 1, participants received either continuous theta burst stimulation (cTBS) or sham TMS</w:t>
      </w:r>
      <w:r w:rsidR="00440883">
        <w:rPr>
          <w:i w:val="0"/>
          <w:iCs w:val="0"/>
          <w:color w:val="000000" w:themeColor="text1"/>
        </w:rPr>
        <w:t xml:space="preserve"> before</w:t>
      </w:r>
      <w:r w:rsidR="00DF3FCB" w:rsidRPr="00DF3FCB">
        <w:rPr>
          <w:i w:val="0"/>
          <w:iCs w:val="0"/>
          <w:color w:val="000000" w:themeColor="text1"/>
        </w:rPr>
        <w:t xml:space="preserve"> performing an odor discrimination task.</w:t>
      </w:r>
      <w:r w:rsidR="00E123DC">
        <w:rPr>
          <w:i w:val="0"/>
          <w:iCs w:val="0"/>
          <w:color w:val="000000" w:themeColor="text1"/>
        </w:rPr>
        <w:t xml:space="preserve"> </w:t>
      </w:r>
      <w:r w:rsidR="0073299E" w:rsidRPr="0073299E">
        <w:rPr>
          <w:i w:val="0"/>
          <w:iCs w:val="0"/>
          <w:color w:val="000000" w:themeColor="text1"/>
        </w:rPr>
        <w:t>On Day 2, participants perform</w:t>
      </w:r>
      <w:r w:rsidR="0073299E">
        <w:rPr>
          <w:i w:val="0"/>
          <w:iCs w:val="0"/>
          <w:color w:val="000000" w:themeColor="text1"/>
        </w:rPr>
        <w:t>ed</w:t>
      </w:r>
      <w:r w:rsidR="0073299E" w:rsidRPr="0073299E">
        <w:rPr>
          <w:i w:val="0"/>
          <w:iCs w:val="0"/>
          <w:color w:val="000000" w:themeColor="text1"/>
        </w:rPr>
        <w:t xml:space="preserve"> a pre-meal test (set A), receive</w:t>
      </w:r>
      <w:r w:rsidR="0073299E">
        <w:rPr>
          <w:i w:val="0"/>
          <w:iCs w:val="0"/>
          <w:color w:val="000000" w:themeColor="text1"/>
        </w:rPr>
        <w:t>d</w:t>
      </w:r>
      <w:r w:rsidR="0073299E" w:rsidRPr="0073299E">
        <w:rPr>
          <w:i w:val="0"/>
          <w:iCs w:val="0"/>
          <w:color w:val="000000" w:themeColor="text1"/>
        </w:rPr>
        <w:t xml:space="preserve"> TMS (cTBS or sham), consume</w:t>
      </w:r>
      <w:r w:rsidR="0073299E">
        <w:rPr>
          <w:i w:val="0"/>
          <w:iCs w:val="0"/>
          <w:color w:val="000000" w:themeColor="text1"/>
        </w:rPr>
        <w:t>d</w:t>
      </w:r>
      <w:r w:rsidR="0073299E" w:rsidRPr="0073299E">
        <w:rPr>
          <w:i w:val="0"/>
          <w:iCs w:val="0"/>
          <w:color w:val="000000" w:themeColor="text1"/>
        </w:rPr>
        <w:t xml:space="preserve"> a meal, and then complete</w:t>
      </w:r>
      <w:r w:rsidR="0073299E">
        <w:rPr>
          <w:i w:val="0"/>
          <w:iCs w:val="0"/>
          <w:color w:val="000000" w:themeColor="text1"/>
        </w:rPr>
        <w:t>d</w:t>
      </w:r>
      <w:r w:rsidR="0073299E" w:rsidRPr="0073299E">
        <w:rPr>
          <w:i w:val="0"/>
          <w:iCs w:val="0"/>
          <w:color w:val="000000" w:themeColor="text1"/>
        </w:rPr>
        <w:t xml:space="preserve"> a post-meal test (sets A and B). </w:t>
      </w:r>
      <w:r w:rsidR="00DF3FCB" w:rsidRPr="00DF3FCB">
        <w:rPr>
          <w:b/>
          <w:bCs/>
          <w:i w:val="0"/>
          <w:iCs w:val="0"/>
          <w:color w:val="000000" w:themeColor="text1"/>
        </w:rPr>
        <w:t>B. Trial structure</w:t>
      </w:r>
      <w:r w:rsidR="00B40298">
        <w:rPr>
          <w:b/>
          <w:bCs/>
          <w:i w:val="0"/>
          <w:iCs w:val="0"/>
          <w:color w:val="000000" w:themeColor="text1"/>
        </w:rPr>
        <w:t xml:space="preserve"> of discrimination task and tests</w:t>
      </w:r>
      <w:r w:rsidR="00DF3FCB" w:rsidRPr="00DF3FCB">
        <w:rPr>
          <w:b/>
          <w:bCs/>
          <w:i w:val="0"/>
          <w:iCs w:val="0"/>
          <w:color w:val="000000" w:themeColor="text1"/>
        </w:rPr>
        <w:t>.</w:t>
      </w:r>
      <w:r w:rsidR="00DF3FCB" w:rsidRPr="00DF3FCB">
        <w:rPr>
          <w:i w:val="0"/>
          <w:iCs w:val="0"/>
          <w:color w:val="000000" w:themeColor="text1"/>
        </w:rPr>
        <w:t xml:space="preserve"> Each trial started with an offer phase (3 seconds), where participants were presented with two visual stimuli </w:t>
      </w:r>
      <w:r w:rsidR="00557CD7">
        <w:rPr>
          <w:i w:val="0"/>
          <w:iCs w:val="0"/>
          <w:color w:val="000000" w:themeColor="text1"/>
        </w:rPr>
        <w:t>paired with</w:t>
      </w:r>
      <w:r w:rsidR="00DF3FCB" w:rsidRPr="00DF3FCB">
        <w:rPr>
          <w:i w:val="0"/>
          <w:iCs w:val="0"/>
          <w:color w:val="000000" w:themeColor="text1"/>
        </w:rPr>
        <w:t xml:space="preserve"> different outcomes</w:t>
      </w:r>
      <w:r w:rsidR="00557CD7">
        <w:rPr>
          <w:i w:val="0"/>
          <w:iCs w:val="0"/>
          <w:color w:val="000000" w:themeColor="text1"/>
        </w:rPr>
        <w:t xml:space="preserve">. </w:t>
      </w:r>
      <w:r w:rsidR="00DF3FCB" w:rsidRPr="00DF3FCB">
        <w:rPr>
          <w:i w:val="0"/>
          <w:iCs w:val="0"/>
          <w:color w:val="000000" w:themeColor="text1"/>
        </w:rPr>
        <w:t>This was followed by a choice phase (2 seconds), where participants selected one of the stimuli, and finally, an outcome phase (3 seconds), where the predicted outcome was delivered (odor or no odor).</w:t>
      </w:r>
      <w:r w:rsidR="006B790B">
        <w:rPr>
          <w:i w:val="0"/>
          <w:iCs w:val="0"/>
          <w:color w:val="000000" w:themeColor="text1"/>
        </w:rPr>
        <w:t xml:space="preserve"> </w:t>
      </w:r>
      <w:r w:rsidR="00DF3FCB" w:rsidRPr="00DF3FCB">
        <w:rPr>
          <w:b/>
          <w:bCs/>
          <w:i w:val="0"/>
          <w:iCs w:val="0"/>
          <w:color w:val="000000" w:themeColor="text1"/>
        </w:rPr>
        <w:t>C. Associative structure for the discrimination and test tasks.</w:t>
      </w:r>
      <w:r w:rsidR="00DF3FCB" w:rsidRPr="00DF3FCB">
        <w:rPr>
          <w:i w:val="0"/>
          <w:iCs w:val="0"/>
          <w:color w:val="000000" w:themeColor="text1"/>
        </w:rPr>
        <w:t xml:space="preserve"> During the discrimination task, participants learned which stimuli predicted odors (indicated by colored clouds) and which predicted non-odor outcomes. In the test phase, participants were required to select stimuli based on their learned odor associations, without odor delivery.</w:t>
      </w:r>
      <w:r w:rsidR="006B790B">
        <w:rPr>
          <w:i w:val="0"/>
          <w:iCs w:val="0"/>
          <w:color w:val="000000" w:themeColor="text1"/>
        </w:rPr>
        <w:t xml:space="preserve"> </w:t>
      </w:r>
      <w:r w:rsidR="00DF3FCB" w:rsidRPr="00DF3FCB">
        <w:rPr>
          <w:b/>
          <w:bCs/>
          <w:i w:val="0"/>
          <w:iCs w:val="0"/>
          <w:color w:val="000000" w:themeColor="text1"/>
        </w:rPr>
        <w:t>D. TMS conditions.</w:t>
      </w:r>
      <w:r w:rsidR="00DF3FCB" w:rsidRPr="00DF3FCB">
        <w:rPr>
          <w:i w:val="0"/>
          <w:iCs w:val="0"/>
          <w:color w:val="000000" w:themeColor="text1"/>
        </w:rPr>
        <w:t xml:space="preserve"> Three counterbalanced conditions across th</w:t>
      </w:r>
      <w:r w:rsidR="009D1AA7">
        <w:rPr>
          <w:i w:val="0"/>
          <w:iCs w:val="0"/>
          <w:color w:val="000000" w:themeColor="text1"/>
        </w:rPr>
        <w:t>ree</w:t>
      </w:r>
      <w:r w:rsidR="00DF3FCB" w:rsidRPr="00DF3FCB">
        <w:rPr>
          <w:i w:val="0"/>
          <w:iCs w:val="0"/>
          <w:color w:val="000000" w:themeColor="text1"/>
        </w:rPr>
        <w:t xml:space="preserve"> sessions: cTBS on Day 1 followed by sham TMS on Day 2 (cTBS-sham), sham TMS on Day 1 followed by cTBS on Day 2 (sham-cTBS), and sham TMS on both days (sham-sham).</w:t>
      </w:r>
      <w:r w:rsidR="006B790B">
        <w:rPr>
          <w:i w:val="0"/>
          <w:iCs w:val="0"/>
          <w:color w:val="000000" w:themeColor="text1"/>
        </w:rPr>
        <w:t xml:space="preserve"> </w:t>
      </w:r>
      <w:r w:rsidR="00DF3FCB" w:rsidRPr="00527415">
        <w:rPr>
          <w:b/>
          <w:bCs/>
          <w:i w:val="0"/>
          <w:iCs w:val="0"/>
          <w:color w:val="000000" w:themeColor="text1"/>
        </w:rPr>
        <w:t>E. Odor stimuli.</w:t>
      </w:r>
      <w:r w:rsidR="00DF3FCB" w:rsidRPr="00527415">
        <w:rPr>
          <w:i w:val="0"/>
          <w:iCs w:val="0"/>
          <w:color w:val="000000" w:themeColor="text1"/>
        </w:rPr>
        <w:t xml:space="preserve"> A set of eight food-related odors, divided into savory (e.g., potato chips, pizza) and sweet (e.g., pineapple cake, chocolate). For each participant, one savory and one sweet odor were pre-selected based on their pleasantness ratings to ensure they were as similarly pleasant as possible.</w:t>
      </w:r>
    </w:p>
    <w:p w14:paraId="0A28DB2C" w14:textId="77777777" w:rsidR="001B7627" w:rsidRPr="001B7627" w:rsidRDefault="001B7627" w:rsidP="001B7627"/>
    <w:p w14:paraId="00285B24" w14:textId="7E25F9FA" w:rsidR="008B2E50" w:rsidRPr="005C35E3" w:rsidRDefault="008B2E50" w:rsidP="0091089C">
      <w:pPr>
        <w:spacing w:after="120"/>
        <w:rPr>
          <w:rFonts w:ascii="Arial" w:hAnsi="Arial" w:cs="Arial"/>
          <w:b/>
          <w:bCs/>
          <w:color w:val="000000" w:themeColor="text1"/>
          <w:sz w:val="22"/>
          <w:szCs w:val="22"/>
        </w:rPr>
      </w:pPr>
      <w:r w:rsidRPr="005C35E3">
        <w:rPr>
          <w:rFonts w:ascii="Arial" w:hAnsi="Arial" w:cs="Arial"/>
          <w:b/>
          <w:bCs/>
          <w:color w:val="000000" w:themeColor="text1"/>
          <w:sz w:val="22"/>
          <w:szCs w:val="22"/>
        </w:rPr>
        <w:t xml:space="preserve">Network-targeted </w:t>
      </w:r>
      <w:r w:rsidR="00A56E42" w:rsidRPr="005C35E3">
        <w:rPr>
          <w:rFonts w:ascii="Arial" w:hAnsi="Arial" w:cs="Arial"/>
          <w:b/>
          <w:bCs/>
          <w:color w:val="000000" w:themeColor="text1"/>
          <w:sz w:val="22"/>
          <w:szCs w:val="22"/>
        </w:rPr>
        <w:t>TMS</w:t>
      </w:r>
      <w:r w:rsidR="005958CB" w:rsidRPr="005C35E3">
        <w:rPr>
          <w:rFonts w:ascii="Arial" w:hAnsi="Arial" w:cs="Arial"/>
          <w:b/>
          <w:bCs/>
          <w:color w:val="000000" w:themeColor="text1"/>
          <w:sz w:val="22"/>
          <w:szCs w:val="22"/>
        </w:rPr>
        <w:t xml:space="preserve"> on</w:t>
      </w:r>
      <w:r w:rsidRPr="005C35E3">
        <w:rPr>
          <w:rFonts w:ascii="Arial" w:hAnsi="Arial" w:cs="Arial"/>
          <w:b/>
          <w:bCs/>
          <w:color w:val="000000" w:themeColor="text1"/>
          <w:sz w:val="22"/>
          <w:szCs w:val="22"/>
        </w:rPr>
        <w:t xml:space="preserve"> </w:t>
      </w:r>
      <w:r w:rsidR="005958CB" w:rsidRPr="005C35E3">
        <w:rPr>
          <w:rFonts w:ascii="Arial" w:hAnsi="Arial" w:cs="Arial"/>
          <w:b/>
          <w:bCs/>
          <w:color w:val="000000" w:themeColor="text1"/>
          <w:sz w:val="22"/>
          <w:szCs w:val="22"/>
        </w:rPr>
        <w:t>anterior and posterior portions of the lateral OFC network.</w:t>
      </w:r>
    </w:p>
    <w:p w14:paraId="0FD508B4" w14:textId="03287387" w:rsidR="00E9414D" w:rsidRDefault="001568CF" w:rsidP="0091089C">
      <w:pPr>
        <w:spacing w:after="120"/>
        <w:rPr>
          <w:rFonts w:ascii="Arial" w:hAnsi="Arial" w:cs="Arial"/>
          <w:color w:val="000000" w:themeColor="text1"/>
          <w:sz w:val="22"/>
          <w:szCs w:val="22"/>
        </w:rPr>
      </w:pPr>
      <w:r>
        <w:rPr>
          <w:rFonts w:ascii="Arial" w:hAnsi="Arial" w:cs="Arial"/>
          <w:color w:val="000000" w:themeColor="text1"/>
          <w:sz w:val="22"/>
          <w:szCs w:val="22"/>
        </w:rPr>
        <w:lastRenderedPageBreak/>
        <w:t xml:space="preserve">We aimed to selectively </w:t>
      </w:r>
      <w:r w:rsidR="0035796D">
        <w:rPr>
          <w:rFonts w:ascii="Arial" w:hAnsi="Arial" w:cs="Arial"/>
          <w:color w:val="000000" w:themeColor="text1"/>
          <w:sz w:val="22"/>
          <w:szCs w:val="22"/>
        </w:rPr>
        <w:t>modulate</w:t>
      </w:r>
      <w:r w:rsidR="00705E98">
        <w:rPr>
          <w:rFonts w:ascii="Arial" w:hAnsi="Arial" w:cs="Arial"/>
          <w:color w:val="000000" w:themeColor="text1"/>
          <w:sz w:val="22"/>
          <w:szCs w:val="22"/>
        </w:rPr>
        <w:t xml:space="preserve"> </w:t>
      </w:r>
      <w:r w:rsidR="0035796D">
        <w:rPr>
          <w:rFonts w:ascii="Arial" w:hAnsi="Arial" w:cs="Arial"/>
          <w:color w:val="000000" w:themeColor="text1"/>
          <w:sz w:val="22"/>
          <w:szCs w:val="22"/>
        </w:rPr>
        <w:t>neural</w:t>
      </w:r>
      <w:r w:rsidR="00705E98">
        <w:rPr>
          <w:rFonts w:ascii="Arial" w:hAnsi="Arial" w:cs="Arial"/>
          <w:color w:val="000000" w:themeColor="text1"/>
          <w:sz w:val="22"/>
          <w:szCs w:val="22"/>
        </w:rPr>
        <w:t xml:space="preserve"> activity in</w:t>
      </w:r>
      <w:r>
        <w:rPr>
          <w:rFonts w:ascii="Arial" w:hAnsi="Arial" w:cs="Arial"/>
          <w:color w:val="000000" w:themeColor="text1"/>
          <w:sz w:val="22"/>
          <w:szCs w:val="22"/>
        </w:rPr>
        <w:t xml:space="preserve"> the</w:t>
      </w:r>
      <w:r w:rsidR="00A2218B">
        <w:rPr>
          <w:rFonts w:ascii="Arial" w:hAnsi="Arial" w:cs="Arial"/>
          <w:color w:val="000000" w:themeColor="text1"/>
          <w:sz w:val="22"/>
          <w:szCs w:val="22"/>
        </w:rPr>
        <w:t xml:space="preserve"> anterior</w:t>
      </w:r>
      <w:r w:rsidR="00703A7D">
        <w:rPr>
          <w:rFonts w:ascii="Arial" w:hAnsi="Arial" w:cs="Arial"/>
          <w:color w:val="000000" w:themeColor="text1"/>
          <w:sz w:val="22"/>
          <w:szCs w:val="22"/>
        </w:rPr>
        <w:t xml:space="preserve"> (</w:t>
      </w:r>
      <w:r w:rsidR="004D71AB">
        <w:rPr>
          <w:rFonts w:ascii="Arial" w:hAnsi="Arial" w:cs="Arial"/>
          <w:color w:val="000000" w:themeColor="text1"/>
          <w:sz w:val="22"/>
          <w:szCs w:val="22"/>
        </w:rPr>
        <w:t>aOFC</w:t>
      </w:r>
      <w:r w:rsidR="00703A7D">
        <w:rPr>
          <w:rFonts w:ascii="Arial" w:hAnsi="Arial" w:cs="Arial"/>
          <w:color w:val="000000" w:themeColor="text1"/>
          <w:sz w:val="22"/>
          <w:szCs w:val="22"/>
        </w:rPr>
        <w:t>)</w:t>
      </w:r>
      <w:r w:rsidR="00A2218B">
        <w:rPr>
          <w:rFonts w:ascii="Arial" w:hAnsi="Arial" w:cs="Arial"/>
          <w:color w:val="000000" w:themeColor="text1"/>
          <w:sz w:val="22"/>
          <w:szCs w:val="22"/>
        </w:rPr>
        <w:t xml:space="preserve"> and posterior</w:t>
      </w:r>
      <w:r w:rsidR="004D71AB">
        <w:rPr>
          <w:rFonts w:ascii="Arial" w:hAnsi="Arial" w:cs="Arial"/>
          <w:color w:val="000000" w:themeColor="text1"/>
          <w:sz w:val="22"/>
          <w:szCs w:val="22"/>
        </w:rPr>
        <w:t xml:space="preserve"> (pOFC)</w:t>
      </w:r>
      <w:r w:rsidR="00A2218B">
        <w:rPr>
          <w:rFonts w:ascii="Arial" w:hAnsi="Arial" w:cs="Arial"/>
          <w:color w:val="000000" w:themeColor="text1"/>
          <w:sz w:val="22"/>
          <w:szCs w:val="22"/>
        </w:rPr>
        <w:t xml:space="preserve"> portions of the lateral OFC </w:t>
      </w:r>
      <w:r>
        <w:rPr>
          <w:rFonts w:ascii="Arial" w:hAnsi="Arial" w:cs="Arial"/>
          <w:color w:val="000000" w:themeColor="text1"/>
          <w:sz w:val="22"/>
          <w:szCs w:val="22"/>
        </w:rPr>
        <w:t>network</w:t>
      </w:r>
      <w:r w:rsidR="00F77996">
        <w:rPr>
          <w:rFonts w:ascii="Arial" w:hAnsi="Arial" w:cs="Arial"/>
          <w:color w:val="000000" w:themeColor="text1"/>
          <w:sz w:val="22"/>
          <w:szCs w:val="22"/>
        </w:rPr>
        <w:t xml:space="preserve"> (</w:t>
      </w:r>
      <w:r w:rsidR="00F77996" w:rsidRPr="00735849">
        <w:rPr>
          <w:rFonts w:ascii="Arial" w:hAnsi="Arial" w:cs="Arial"/>
          <w:b/>
          <w:color w:val="000000" w:themeColor="text1"/>
          <w:sz w:val="22"/>
          <w:szCs w:val="22"/>
        </w:rPr>
        <w:t>Figure 2A</w:t>
      </w:r>
      <w:r w:rsidR="00F77996">
        <w:rPr>
          <w:rFonts w:ascii="Arial" w:hAnsi="Arial" w:cs="Arial"/>
          <w:color w:val="000000" w:themeColor="text1"/>
          <w:sz w:val="22"/>
          <w:szCs w:val="22"/>
        </w:rPr>
        <w:t>)</w:t>
      </w:r>
      <w:r w:rsidR="00705E98">
        <w:rPr>
          <w:rFonts w:ascii="Arial" w:hAnsi="Arial" w:cs="Arial"/>
          <w:color w:val="000000" w:themeColor="text1"/>
          <w:sz w:val="22"/>
          <w:szCs w:val="22"/>
        </w:rPr>
        <w:t xml:space="preserve">. </w:t>
      </w:r>
      <w:r w:rsidR="00574E4B">
        <w:rPr>
          <w:rFonts w:ascii="Arial" w:hAnsi="Arial" w:cs="Arial"/>
          <w:color w:val="000000" w:themeColor="text1"/>
          <w:sz w:val="22"/>
          <w:szCs w:val="22"/>
        </w:rPr>
        <w:t>Stimulat</w:t>
      </w:r>
      <w:r w:rsidR="00866920">
        <w:rPr>
          <w:rFonts w:ascii="Arial" w:hAnsi="Arial" w:cs="Arial"/>
          <w:color w:val="000000" w:themeColor="text1"/>
          <w:sz w:val="22"/>
          <w:szCs w:val="22"/>
        </w:rPr>
        <w:t>ion</w:t>
      </w:r>
      <w:r w:rsidR="00574E4B">
        <w:rPr>
          <w:rFonts w:ascii="Arial" w:hAnsi="Arial" w:cs="Arial"/>
          <w:color w:val="000000" w:themeColor="text1"/>
          <w:sz w:val="22"/>
          <w:szCs w:val="22"/>
        </w:rPr>
        <w:t xml:space="preserve"> targets were defined using MNI coordinates in the right hemisphere: aOFC at </w:t>
      </w:r>
      <w:r w:rsidR="002716CB" w:rsidRPr="00244866">
        <w:rPr>
          <w:rFonts w:ascii="Arial" w:hAnsi="Arial" w:cs="Arial"/>
          <w:color w:val="000000" w:themeColor="text1"/>
          <w:sz w:val="22"/>
          <w:szCs w:val="22"/>
        </w:rPr>
        <w:t xml:space="preserve">[34, 54, -14] and </w:t>
      </w:r>
      <w:r w:rsidR="00574E4B">
        <w:rPr>
          <w:rFonts w:ascii="Arial" w:hAnsi="Arial" w:cs="Arial"/>
          <w:color w:val="000000" w:themeColor="text1"/>
          <w:sz w:val="22"/>
          <w:szCs w:val="22"/>
        </w:rPr>
        <w:t xml:space="preserve">pOFC at </w:t>
      </w:r>
      <w:r w:rsidR="002716CB" w:rsidRPr="00244866">
        <w:rPr>
          <w:rFonts w:ascii="Arial" w:hAnsi="Arial" w:cs="Arial"/>
          <w:color w:val="000000" w:themeColor="text1"/>
          <w:sz w:val="22"/>
          <w:szCs w:val="22"/>
        </w:rPr>
        <w:t>[28, 38, -16]</w:t>
      </w:r>
      <w:r w:rsidR="002716CB">
        <w:rPr>
          <w:rFonts w:ascii="Arial" w:hAnsi="Arial" w:cs="Arial"/>
          <w:color w:val="000000" w:themeColor="text1"/>
          <w:sz w:val="22"/>
          <w:szCs w:val="22"/>
        </w:rPr>
        <w:t xml:space="preserve">. Each </w:t>
      </w:r>
      <w:r w:rsidR="002716CB" w:rsidRPr="00244866">
        <w:rPr>
          <w:rFonts w:ascii="Arial" w:hAnsi="Arial" w:cs="Arial"/>
          <w:color w:val="000000" w:themeColor="text1"/>
          <w:sz w:val="22"/>
          <w:szCs w:val="22"/>
        </w:rPr>
        <w:t>target</w:t>
      </w:r>
      <w:r w:rsidR="003E1A67">
        <w:rPr>
          <w:rFonts w:ascii="Arial" w:hAnsi="Arial" w:cs="Arial"/>
          <w:color w:val="000000" w:themeColor="text1"/>
          <w:sz w:val="22"/>
          <w:szCs w:val="22"/>
        </w:rPr>
        <w:t xml:space="preserve"> showed strong functional connectivity with</w:t>
      </w:r>
      <w:r w:rsidR="00710593">
        <w:rPr>
          <w:rFonts w:ascii="Arial" w:hAnsi="Arial" w:cs="Arial"/>
          <w:color w:val="000000" w:themeColor="text1"/>
          <w:sz w:val="22"/>
          <w:szCs w:val="22"/>
        </w:rPr>
        <w:t xml:space="preserve"> </w:t>
      </w:r>
      <w:r w:rsidR="00A43190">
        <w:rPr>
          <w:rFonts w:ascii="Arial" w:hAnsi="Arial" w:cs="Arial"/>
          <w:color w:val="000000" w:themeColor="text1"/>
          <w:sz w:val="22"/>
          <w:szCs w:val="22"/>
        </w:rPr>
        <w:t>isolated</w:t>
      </w:r>
      <w:r w:rsidR="00BF7B2E">
        <w:rPr>
          <w:rFonts w:ascii="Arial" w:hAnsi="Arial" w:cs="Arial"/>
          <w:color w:val="000000" w:themeColor="text1"/>
          <w:sz w:val="22"/>
          <w:szCs w:val="22"/>
        </w:rPr>
        <w:t xml:space="preserve"> lateral prefrontal cortex</w:t>
      </w:r>
      <w:r w:rsidR="002716CB" w:rsidRPr="00244866">
        <w:rPr>
          <w:rFonts w:ascii="Arial" w:hAnsi="Arial" w:cs="Arial"/>
          <w:color w:val="000000" w:themeColor="text1"/>
          <w:sz w:val="22"/>
          <w:szCs w:val="22"/>
        </w:rPr>
        <w:t xml:space="preserve"> </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LPFC</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 xml:space="preserve"> cluster</w:t>
      </w:r>
      <w:r w:rsidR="001F58C4">
        <w:rPr>
          <w:rFonts w:ascii="Arial" w:hAnsi="Arial" w:cs="Arial"/>
          <w:color w:val="000000" w:themeColor="text1"/>
          <w:sz w:val="22"/>
          <w:szCs w:val="22"/>
        </w:rPr>
        <w:t>s</w:t>
      </w:r>
      <w:r w:rsidR="009807AE">
        <w:rPr>
          <w:rFonts w:ascii="Arial" w:hAnsi="Arial" w:cs="Arial"/>
          <w:color w:val="000000" w:themeColor="text1"/>
          <w:sz w:val="22"/>
          <w:szCs w:val="22"/>
        </w:rPr>
        <w:t xml:space="preserve"> </w:t>
      </w:r>
      <w:r w:rsidR="009807AE" w:rsidRPr="009807AE">
        <w:rPr>
          <w:rFonts w:ascii="Arial" w:hAnsi="Arial" w:cs="Arial"/>
          <w:color w:val="000000" w:themeColor="text1"/>
          <w:sz w:val="22"/>
          <w:szCs w:val="22"/>
        </w:rPr>
        <w:t>(referred to as aOFC-connected and pOFC-connected LPFC clusters, respectively)</w:t>
      </w:r>
      <w:r w:rsidR="00125B52">
        <w:rPr>
          <w:rFonts w:ascii="Arial" w:hAnsi="Arial" w:cs="Arial"/>
          <w:color w:val="000000" w:themeColor="text1"/>
          <w:sz w:val="22"/>
          <w:szCs w:val="22"/>
        </w:rPr>
        <w:t>.</w:t>
      </w:r>
      <w:r w:rsidR="00596373">
        <w:rPr>
          <w:rFonts w:ascii="Arial" w:hAnsi="Arial" w:cs="Arial"/>
          <w:color w:val="000000" w:themeColor="text1"/>
          <w:sz w:val="22"/>
          <w:szCs w:val="22"/>
        </w:rPr>
        <w:t xml:space="preserve"> </w:t>
      </w:r>
      <w:r w:rsidR="00596373" w:rsidRPr="00596373">
        <w:rPr>
          <w:rFonts w:ascii="Arial" w:hAnsi="Arial" w:cs="Arial"/>
          <w:color w:val="000000" w:themeColor="text1"/>
          <w:sz w:val="22"/>
          <w:szCs w:val="22"/>
        </w:rPr>
        <w:t>Based on resting-state fMRI data from Day 0, we individually selected LPFC stimulation sites with the highest connectivity to the respective aOFC or pOFC targets</w:t>
      </w:r>
      <w:r w:rsidR="0013364A">
        <w:rPr>
          <w:rFonts w:ascii="Arial" w:hAnsi="Arial" w:cs="Arial"/>
          <w:color w:val="000000" w:themeColor="text1"/>
          <w:sz w:val="22"/>
          <w:szCs w:val="22"/>
        </w:rPr>
        <w:t xml:space="preserve"> (</w:t>
      </w:r>
      <w:r w:rsidR="0013364A" w:rsidRPr="00735849">
        <w:rPr>
          <w:rFonts w:ascii="Arial" w:hAnsi="Arial" w:cs="Arial"/>
          <w:b/>
          <w:color w:val="000000" w:themeColor="text1"/>
          <w:sz w:val="22"/>
          <w:szCs w:val="22"/>
        </w:rPr>
        <w:t>Figure 2B</w:t>
      </w:r>
      <w:r w:rsidR="0013364A">
        <w:rPr>
          <w:rFonts w:ascii="Arial" w:hAnsi="Arial" w:cs="Arial"/>
          <w:color w:val="000000" w:themeColor="text1"/>
          <w:sz w:val="22"/>
          <w:szCs w:val="22"/>
        </w:rPr>
        <w:t>)</w:t>
      </w:r>
      <w:r w:rsidR="00086E6D">
        <w:rPr>
          <w:rFonts w:ascii="Arial" w:hAnsi="Arial" w:cs="Arial"/>
          <w:color w:val="000000" w:themeColor="text1"/>
          <w:sz w:val="22"/>
          <w:szCs w:val="22"/>
        </w:rPr>
        <w:t xml:space="preserve">. </w:t>
      </w:r>
      <w:r w:rsidR="0085169D">
        <w:rPr>
          <w:rFonts w:ascii="Arial" w:hAnsi="Arial" w:cs="Arial"/>
          <w:color w:val="000000" w:themeColor="text1"/>
          <w:sz w:val="22"/>
          <w:szCs w:val="22"/>
        </w:rPr>
        <w:t xml:space="preserve">We </w:t>
      </w:r>
      <w:r w:rsidR="006144BD">
        <w:rPr>
          <w:rFonts w:ascii="Arial" w:hAnsi="Arial" w:cs="Arial"/>
          <w:color w:val="000000" w:themeColor="text1"/>
          <w:sz w:val="22"/>
          <w:szCs w:val="22"/>
        </w:rPr>
        <w:t>confirmed</w:t>
      </w:r>
      <w:r w:rsidR="00125B52">
        <w:rPr>
          <w:rFonts w:ascii="Arial" w:hAnsi="Arial" w:cs="Arial"/>
          <w:color w:val="000000" w:themeColor="text1"/>
          <w:sz w:val="22"/>
          <w:szCs w:val="22"/>
        </w:rPr>
        <w:t xml:space="preserve"> </w:t>
      </w:r>
      <w:r w:rsidR="00217431">
        <w:rPr>
          <w:rFonts w:ascii="Arial" w:hAnsi="Arial" w:cs="Arial"/>
          <w:color w:val="000000" w:themeColor="text1"/>
          <w:sz w:val="22"/>
          <w:szCs w:val="22"/>
        </w:rPr>
        <w:t xml:space="preserve">the functional separation of </w:t>
      </w:r>
      <w:r w:rsidR="0085169D">
        <w:rPr>
          <w:rFonts w:ascii="Arial" w:hAnsi="Arial" w:cs="Arial"/>
          <w:color w:val="000000" w:themeColor="text1"/>
          <w:sz w:val="22"/>
          <w:szCs w:val="22"/>
        </w:rPr>
        <w:t>the</w:t>
      </w:r>
      <w:r w:rsidR="0094349D">
        <w:rPr>
          <w:rFonts w:ascii="Arial" w:hAnsi="Arial" w:cs="Arial"/>
          <w:color w:val="000000" w:themeColor="text1"/>
          <w:sz w:val="22"/>
          <w:szCs w:val="22"/>
        </w:rPr>
        <w:t>se</w:t>
      </w:r>
      <w:r w:rsidR="0085169D">
        <w:rPr>
          <w:rFonts w:ascii="Arial" w:hAnsi="Arial" w:cs="Arial"/>
          <w:color w:val="000000" w:themeColor="text1"/>
          <w:sz w:val="22"/>
          <w:szCs w:val="22"/>
        </w:rPr>
        <w:t xml:space="preserve"> networks</w:t>
      </w:r>
      <w:r w:rsidR="00CD67C4">
        <w:rPr>
          <w:rFonts w:ascii="Arial" w:hAnsi="Arial" w:cs="Arial"/>
          <w:color w:val="000000" w:themeColor="text1"/>
          <w:sz w:val="22"/>
          <w:szCs w:val="22"/>
        </w:rPr>
        <w:t xml:space="preserve"> </w:t>
      </w:r>
      <w:r w:rsidR="0085169D">
        <w:rPr>
          <w:rFonts w:ascii="Arial" w:hAnsi="Arial" w:cs="Arial"/>
          <w:color w:val="000000" w:themeColor="text1"/>
          <w:sz w:val="22"/>
          <w:szCs w:val="22"/>
        </w:rPr>
        <w:t>across</w:t>
      </w:r>
      <w:r w:rsidR="009E6DE5">
        <w:rPr>
          <w:rFonts w:ascii="Arial" w:hAnsi="Arial" w:cs="Arial"/>
          <w:color w:val="000000" w:themeColor="text1"/>
          <w:sz w:val="22"/>
          <w:szCs w:val="22"/>
        </w:rPr>
        <w:t xml:space="preserve"> all resting-state fMRI </w:t>
      </w:r>
      <w:r w:rsidR="0085169D">
        <w:rPr>
          <w:rFonts w:ascii="Arial" w:hAnsi="Arial" w:cs="Arial"/>
          <w:color w:val="000000" w:themeColor="text1"/>
          <w:sz w:val="22"/>
          <w:szCs w:val="22"/>
        </w:rPr>
        <w:t>sessions</w:t>
      </w:r>
      <w:r w:rsidR="006144BD">
        <w:rPr>
          <w:rFonts w:ascii="Arial" w:hAnsi="Arial" w:cs="Arial"/>
          <w:color w:val="000000" w:themeColor="text1"/>
          <w:sz w:val="22"/>
          <w:szCs w:val="22"/>
        </w:rPr>
        <w:t xml:space="preserve">: </w:t>
      </w:r>
      <w:r w:rsidR="005D0571">
        <w:rPr>
          <w:rFonts w:ascii="Arial" w:hAnsi="Arial" w:cs="Arial"/>
          <w:color w:val="000000" w:themeColor="text1"/>
          <w:sz w:val="22"/>
          <w:szCs w:val="22"/>
        </w:rPr>
        <w:t>the a</w:t>
      </w:r>
      <w:r w:rsidR="00556037">
        <w:rPr>
          <w:rFonts w:ascii="Arial" w:hAnsi="Arial" w:cs="Arial"/>
          <w:color w:val="000000" w:themeColor="text1"/>
          <w:sz w:val="22"/>
          <w:szCs w:val="22"/>
        </w:rPr>
        <w:t>OFC</w:t>
      </w:r>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w:t>
      </w:r>
      <w:r w:rsidR="006144BD">
        <w:rPr>
          <w:rFonts w:ascii="Arial" w:hAnsi="Arial" w:cs="Arial"/>
          <w:color w:val="000000" w:themeColor="text1"/>
          <w:sz w:val="22"/>
          <w:szCs w:val="22"/>
        </w:rPr>
        <w:t>showed</w:t>
      </w:r>
      <w:r w:rsidR="005D0571">
        <w:rPr>
          <w:rFonts w:ascii="Arial" w:hAnsi="Arial" w:cs="Arial"/>
          <w:color w:val="000000" w:themeColor="text1"/>
          <w:sz w:val="22"/>
          <w:szCs w:val="22"/>
        </w:rPr>
        <w:t xml:space="preserve"> stronger connectivity with the aOFC than the pOFC (W</w:t>
      </w:r>
      <w:r w:rsidR="005D0571" w:rsidRPr="003D4B1B">
        <w:rPr>
          <w:rFonts w:ascii="Arial" w:hAnsi="Arial" w:cs="Arial"/>
          <w:color w:val="000000" w:themeColor="text1"/>
          <w:sz w:val="22"/>
          <w:szCs w:val="22"/>
        </w:rPr>
        <w:t xml:space="preserve"> = 988, p = 1.567e-5</w:t>
      </w:r>
      <w:r w:rsidR="005D0571">
        <w:rPr>
          <w:rFonts w:ascii="Arial" w:hAnsi="Arial" w:cs="Arial"/>
          <w:color w:val="000000" w:themeColor="text1"/>
          <w:sz w:val="22"/>
          <w:szCs w:val="22"/>
        </w:rPr>
        <w:t xml:space="preserve">, </w:t>
      </w:r>
      <w:r w:rsidR="005D0571" w:rsidRPr="00DD5D4C">
        <w:rPr>
          <w:rFonts w:ascii="Arial" w:hAnsi="Arial" w:cs="Arial"/>
          <w:color w:val="000000" w:themeColor="text1"/>
          <w:sz w:val="22"/>
          <w:szCs w:val="22"/>
        </w:rPr>
        <w:t>Wilcoxon signed rank test</w:t>
      </w:r>
      <w:r w:rsidR="005D0571">
        <w:rPr>
          <w:rFonts w:ascii="Arial" w:hAnsi="Arial" w:cs="Arial"/>
          <w:color w:val="000000" w:themeColor="text1"/>
          <w:sz w:val="22"/>
          <w:szCs w:val="22"/>
        </w:rPr>
        <w:t>, two-sided)</w:t>
      </w:r>
      <w:r w:rsidR="00402964">
        <w:rPr>
          <w:rFonts w:ascii="Arial" w:hAnsi="Arial" w:cs="Arial"/>
          <w:color w:val="000000" w:themeColor="text1"/>
          <w:sz w:val="22"/>
          <w:szCs w:val="22"/>
        </w:rPr>
        <w:t xml:space="preserve">, and the </w:t>
      </w:r>
      <w:r w:rsidR="005D0571">
        <w:rPr>
          <w:rFonts w:ascii="Arial" w:hAnsi="Arial" w:cs="Arial"/>
          <w:color w:val="000000" w:themeColor="text1"/>
          <w:sz w:val="22"/>
          <w:szCs w:val="22"/>
        </w:rPr>
        <w:t>p</w:t>
      </w:r>
      <w:r w:rsidR="00556037">
        <w:rPr>
          <w:rFonts w:ascii="Arial" w:hAnsi="Arial" w:cs="Arial"/>
          <w:color w:val="000000" w:themeColor="text1"/>
          <w:sz w:val="22"/>
          <w:szCs w:val="22"/>
        </w:rPr>
        <w:t>OFC</w:t>
      </w:r>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LPFC showed stronger connectivity with the pOFC than the aOFC (W</w:t>
      </w:r>
      <w:r w:rsidR="005D0571" w:rsidRPr="00B05D60">
        <w:rPr>
          <w:rFonts w:ascii="Arial" w:hAnsi="Arial" w:cs="Arial"/>
          <w:color w:val="000000" w:themeColor="text1"/>
          <w:sz w:val="22"/>
          <w:szCs w:val="22"/>
        </w:rPr>
        <w:t xml:space="preserve"> = 936, p = 2</w:t>
      </w:r>
      <w:r w:rsidR="005D0571">
        <w:rPr>
          <w:rFonts w:ascii="Arial" w:hAnsi="Arial" w:cs="Arial"/>
          <w:color w:val="000000" w:themeColor="text1"/>
          <w:sz w:val="22"/>
          <w:szCs w:val="22"/>
        </w:rPr>
        <w:t>.</w:t>
      </w:r>
      <w:r w:rsidR="005D0571" w:rsidRPr="00B05D60">
        <w:rPr>
          <w:rFonts w:ascii="Arial" w:hAnsi="Arial" w:cs="Arial"/>
          <w:color w:val="000000" w:themeColor="text1"/>
          <w:sz w:val="22"/>
          <w:szCs w:val="22"/>
        </w:rPr>
        <w:t>234</w:t>
      </w:r>
      <w:r w:rsidR="005D0571">
        <w:rPr>
          <w:rFonts w:ascii="Arial" w:hAnsi="Arial" w:cs="Arial"/>
          <w:color w:val="000000" w:themeColor="text1"/>
          <w:sz w:val="22"/>
          <w:szCs w:val="22"/>
        </w:rPr>
        <w:t xml:space="preserve">e-4) </w:t>
      </w:r>
      <w:r w:rsidR="00A63415">
        <w:rPr>
          <w:rFonts w:ascii="Arial" w:hAnsi="Arial" w:cs="Arial"/>
          <w:color w:val="000000" w:themeColor="text1"/>
          <w:sz w:val="22"/>
          <w:szCs w:val="22"/>
        </w:rPr>
        <w:t>(</w:t>
      </w:r>
      <w:commentRangeStart w:id="8"/>
      <w:r w:rsidR="00A63415" w:rsidRPr="00735849">
        <w:rPr>
          <w:rFonts w:ascii="Arial" w:hAnsi="Arial" w:cs="Arial"/>
          <w:b/>
          <w:color w:val="000000" w:themeColor="text1"/>
          <w:sz w:val="22"/>
          <w:szCs w:val="22"/>
        </w:rPr>
        <w:t>Figure 2C</w:t>
      </w:r>
      <w:r w:rsidR="00A63415">
        <w:rPr>
          <w:rFonts w:ascii="Arial" w:hAnsi="Arial" w:cs="Arial"/>
          <w:color w:val="000000" w:themeColor="text1"/>
          <w:sz w:val="22"/>
          <w:szCs w:val="22"/>
        </w:rPr>
        <w:t>)</w:t>
      </w:r>
      <w:r w:rsidR="00A330C9">
        <w:rPr>
          <w:rFonts w:ascii="Arial" w:hAnsi="Arial" w:cs="Arial"/>
          <w:color w:val="000000" w:themeColor="text1"/>
          <w:sz w:val="22"/>
          <w:szCs w:val="22"/>
        </w:rPr>
        <w:t xml:space="preserve">. </w:t>
      </w:r>
      <w:commentRangeEnd w:id="8"/>
      <w:r w:rsidR="00971592">
        <w:rPr>
          <w:rStyle w:val="CommentReference"/>
        </w:rPr>
        <w:commentReference w:id="8"/>
      </w:r>
    </w:p>
    <w:p w14:paraId="506830E6" w14:textId="77777777" w:rsidR="005D0571" w:rsidRDefault="005D0571" w:rsidP="0091089C">
      <w:pPr>
        <w:spacing w:after="120"/>
        <w:rPr>
          <w:rFonts w:ascii="Arial" w:hAnsi="Arial" w:cs="Arial"/>
          <w:color w:val="000000" w:themeColor="text1"/>
          <w:sz w:val="22"/>
          <w:szCs w:val="22"/>
        </w:rPr>
      </w:pPr>
    </w:p>
    <w:p w14:paraId="04A26EF8" w14:textId="77777777" w:rsidR="00791001" w:rsidRDefault="00A84E93" w:rsidP="00791001">
      <w:pPr>
        <w:keepNext/>
        <w:spacing w:after="120"/>
        <w:jc w:val="center"/>
      </w:pPr>
      <w:r w:rsidRPr="00A84E93">
        <w:rPr>
          <w:rFonts w:ascii="Arial" w:hAnsi="Arial" w:cs="Arial"/>
          <w:noProof/>
          <w:color w:val="000000" w:themeColor="text1"/>
          <w:sz w:val="22"/>
          <w:szCs w:val="22"/>
        </w:rPr>
        <w:drawing>
          <wp:inline distT="0" distB="0" distL="0" distR="0" wp14:anchorId="2D6F163E" wp14:editId="55CDD926">
            <wp:extent cx="4770964" cy="2655837"/>
            <wp:effectExtent l="0" t="0" r="4445" b="0"/>
            <wp:docPr id="133977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78992"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83026" cy="2662552"/>
                    </a:xfrm>
                    <a:prstGeom prst="rect">
                      <a:avLst/>
                    </a:prstGeom>
                  </pic:spPr>
                </pic:pic>
              </a:graphicData>
            </a:graphic>
          </wp:inline>
        </w:drawing>
      </w:r>
    </w:p>
    <w:p w14:paraId="46883DA2" w14:textId="5CFC02E6" w:rsidR="00D34722" w:rsidRPr="00D34722" w:rsidRDefault="00791001" w:rsidP="00D34722">
      <w:pPr>
        <w:pStyle w:val="Caption"/>
        <w:jc w:val="both"/>
        <w:rPr>
          <w:i w:val="0"/>
          <w:iCs w:val="0"/>
          <w:color w:val="000000" w:themeColor="text1"/>
        </w:rPr>
      </w:pPr>
      <w:r w:rsidRPr="002F4540">
        <w:rPr>
          <w:b/>
          <w:bCs/>
          <w:i w:val="0"/>
          <w:iCs w:val="0"/>
          <w:color w:val="000000" w:themeColor="text1"/>
        </w:rPr>
        <w:t xml:space="preserve">Figure </w:t>
      </w:r>
      <w:r w:rsidRPr="002F4540">
        <w:rPr>
          <w:b/>
          <w:bCs/>
          <w:i w:val="0"/>
          <w:iCs w:val="0"/>
          <w:color w:val="000000" w:themeColor="text1"/>
        </w:rPr>
        <w:fldChar w:fldCharType="begin"/>
      </w:r>
      <w:r w:rsidRPr="002F4540">
        <w:rPr>
          <w:b/>
          <w:bCs/>
          <w:i w:val="0"/>
          <w:iCs w:val="0"/>
          <w:color w:val="000000" w:themeColor="text1"/>
        </w:rPr>
        <w:instrText xml:space="preserve"> SEQ Figure \* ARABIC </w:instrText>
      </w:r>
      <w:r w:rsidRPr="002F4540">
        <w:rPr>
          <w:b/>
          <w:bCs/>
          <w:i w:val="0"/>
          <w:iCs w:val="0"/>
          <w:color w:val="000000" w:themeColor="text1"/>
        </w:rPr>
        <w:fldChar w:fldCharType="separate"/>
      </w:r>
      <w:r w:rsidR="00637212">
        <w:rPr>
          <w:b/>
          <w:bCs/>
          <w:i w:val="0"/>
          <w:iCs w:val="0"/>
          <w:noProof/>
          <w:color w:val="000000" w:themeColor="text1"/>
        </w:rPr>
        <w:t>2</w:t>
      </w:r>
      <w:r w:rsidRPr="002F4540">
        <w:rPr>
          <w:b/>
          <w:bCs/>
          <w:i w:val="0"/>
          <w:iCs w:val="0"/>
          <w:color w:val="000000" w:themeColor="text1"/>
        </w:rPr>
        <w:fldChar w:fldCharType="end"/>
      </w:r>
      <w:r w:rsidR="00CE490C" w:rsidRPr="002F4540">
        <w:rPr>
          <w:b/>
          <w:bCs/>
          <w:i w:val="0"/>
          <w:iCs w:val="0"/>
          <w:color w:val="000000" w:themeColor="text1"/>
        </w:rPr>
        <w:t xml:space="preserve">. Network-targeted TMS on anterior and posterior portions of the lateral OFC network. </w:t>
      </w:r>
      <w:r w:rsidRPr="002F4540">
        <w:rPr>
          <w:b/>
          <w:bCs/>
          <w:i w:val="0"/>
          <w:iCs w:val="0"/>
          <w:color w:val="000000" w:themeColor="text1"/>
        </w:rPr>
        <w:t>A.</w:t>
      </w:r>
      <w:r w:rsidRPr="00A003F7">
        <w:rPr>
          <w:i w:val="0"/>
          <w:iCs w:val="0"/>
          <w:color w:val="000000" w:themeColor="text1"/>
        </w:rPr>
        <w:t xml:space="preserve"> </w:t>
      </w:r>
      <w:r w:rsidR="00A204C4">
        <w:rPr>
          <w:i w:val="0"/>
          <w:iCs w:val="0"/>
          <w:color w:val="000000" w:themeColor="text1"/>
        </w:rPr>
        <w:t>Visualization</w:t>
      </w:r>
      <w:r w:rsidRPr="00A003F7">
        <w:rPr>
          <w:i w:val="0"/>
          <w:iCs w:val="0"/>
          <w:color w:val="000000" w:themeColor="text1"/>
        </w:rPr>
        <w:t xml:space="preserve"> of the OFC and LPFC </w:t>
      </w:r>
      <w:r w:rsidR="00267C0F">
        <w:rPr>
          <w:i w:val="0"/>
          <w:iCs w:val="0"/>
          <w:color w:val="000000" w:themeColor="text1"/>
        </w:rPr>
        <w:t>networks</w:t>
      </w:r>
      <w:r w:rsidR="00A204C4">
        <w:rPr>
          <w:i w:val="0"/>
          <w:iCs w:val="0"/>
          <w:color w:val="000000" w:themeColor="text1"/>
        </w:rPr>
        <w:t>, showing two pairs of the OFC-LPFC network (yellow: aOFC; magenta: pOFC)</w:t>
      </w:r>
      <w:r w:rsidRPr="00A003F7">
        <w:rPr>
          <w:i w:val="0"/>
          <w:iCs w:val="0"/>
          <w:color w:val="000000" w:themeColor="text1"/>
        </w:rPr>
        <w:t xml:space="preserve">. </w:t>
      </w:r>
      <w:commentRangeStart w:id="9"/>
      <w:r w:rsidRPr="00BC05F1">
        <w:rPr>
          <w:b/>
          <w:bCs/>
          <w:i w:val="0"/>
          <w:iCs w:val="0"/>
          <w:color w:val="000000" w:themeColor="text1"/>
        </w:rPr>
        <w:t>B</w:t>
      </w:r>
      <w:commentRangeEnd w:id="9"/>
      <w:r w:rsidR="00BB0B3B">
        <w:rPr>
          <w:rStyle w:val="CommentReference"/>
          <w:i w:val="0"/>
          <w:iCs w:val="0"/>
          <w:color w:val="auto"/>
        </w:rPr>
        <w:commentReference w:id="9"/>
      </w:r>
      <w:r w:rsidRPr="00BC05F1">
        <w:rPr>
          <w:b/>
          <w:bCs/>
          <w:i w:val="0"/>
          <w:iCs w:val="0"/>
          <w:color w:val="000000" w:themeColor="text1"/>
        </w:rPr>
        <w:t>.</w:t>
      </w:r>
      <w:r w:rsidRPr="00A003F7">
        <w:rPr>
          <w:i w:val="0"/>
          <w:iCs w:val="0"/>
          <w:color w:val="000000" w:themeColor="text1"/>
        </w:rPr>
        <w:t xml:space="preserve"> Individual stimulation coordinates</w:t>
      </w:r>
      <w:r w:rsidR="00314AD6">
        <w:rPr>
          <w:i w:val="0"/>
          <w:iCs w:val="0"/>
          <w:color w:val="000000" w:themeColor="text1"/>
        </w:rPr>
        <w:t>, with each point representing the site of stimulation for each participant. These coordinates were chosen to maximize functional connectivity with either the aOFC or pOFC seed regions</w:t>
      </w:r>
      <w:commentRangeStart w:id="10"/>
      <w:r w:rsidR="00314AD6">
        <w:rPr>
          <w:i w:val="0"/>
          <w:iCs w:val="0"/>
          <w:color w:val="000000" w:themeColor="text1"/>
        </w:rPr>
        <w:t xml:space="preserve">. </w:t>
      </w:r>
      <w:r w:rsidRPr="00BC05F1">
        <w:rPr>
          <w:b/>
          <w:bCs/>
          <w:i w:val="0"/>
          <w:iCs w:val="0"/>
          <w:color w:val="000000" w:themeColor="text1"/>
        </w:rPr>
        <w:t xml:space="preserve">C. </w:t>
      </w:r>
      <w:commentRangeEnd w:id="10"/>
      <w:r w:rsidR="00BB0B3B">
        <w:rPr>
          <w:rStyle w:val="CommentReference"/>
          <w:i w:val="0"/>
          <w:iCs w:val="0"/>
          <w:color w:val="auto"/>
        </w:rPr>
        <w:commentReference w:id="10"/>
      </w:r>
      <w:r w:rsidR="00615972">
        <w:rPr>
          <w:i w:val="0"/>
          <w:iCs w:val="0"/>
          <w:color w:val="000000" w:themeColor="text1"/>
        </w:rPr>
        <w:t>F</w:t>
      </w:r>
      <w:r w:rsidRPr="00A003F7">
        <w:rPr>
          <w:i w:val="0"/>
          <w:iCs w:val="0"/>
          <w:color w:val="000000" w:themeColor="text1"/>
        </w:rPr>
        <w:t>unctional connectivity</w:t>
      </w:r>
      <w:r w:rsidR="00615972">
        <w:rPr>
          <w:i w:val="0"/>
          <w:iCs w:val="0"/>
          <w:color w:val="000000" w:themeColor="text1"/>
        </w:rPr>
        <w:t xml:space="preserve"> </w:t>
      </w:r>
      <w:r w:rsidR="00AB7755">
        <w:rPr>
          <w:i w:val="0"/>
          <w:iCs w:val="0"/>
          <w:color w:val="000000" w:themeColor="text1"/>
        </w:rPr>
        <w:t>values</w:t>
      </w:r>
      <w:r w:rsidR="00F138E5">
        <w:rPr>
          <w:i w:val="0"/>
          <w:iCs w:val="0"/>
          <w:color w:val="000000" w:themeColor="text1"/>
        </w:rPr>
        <w:t xml:space="preserve"> for</w:t>
      </w:r>
      <w:r w:rsidR="00B712C3">
        <w:rPr>
          <w:i w:val="0"/>
          <w:iCs w:val="0"/>
          <w:color w:val="000000" w:themeColor="text1"/>
        </w:rPr>
        <w:t xml:space="preserve"> the aOFC </w:t>
      </w:r>
      <w:r w:rsidR="00F138E5">
        <w:rPr>
          <w:i w:val="0"/>
          <w:iCs w:val="0"/>
          <w:color w:val="000000" w:themeColor="text1"/>
        </w:rPr>
        <w:t xml:space="preserve">and </w:t>
      </w:r>
      <w:r w:rsidR="00B712C3">
        <w:rPr>
          <w:i w:val="0"/>
          <w:iCs w:val="0"/>
          <w:color w:val="000000" w:themeColor="text1"/>
        </w:rPr>
        <w:t xml:space="preserve">pOFC </w:t>
      </w:r>
      <w:r w:rsidR="00F138E5">
        <w:rPr>
          <w:i w:val="0"/>
          <w:iCs w:val="0"/>
          <w:color w:val="000000" w:themeColor="text1"/>
        </w:rPr>
        <w:t>networks</w:t>
      </w:r>
      <w:r w:rsidRPr="00A003F7">
        <w:rPr>
          <w:i w:val="0"/>
          <w:iCs w:val="0"/>
          <w:color w:val="000000" w:themeColor="text1"/>
        </w:rPr>
        <w:t>.</w:t>
      </w:r>
      <w:r w:rsidR="004152B1">
        <w:rPr>
          <w:i w:val="0"/>
          <w:iCs w:val="0"/>
          <w:color w:val="000000" w:themeColor="text1"/>
        </w:rPr>
        <w:t xml:space="preserve"> </w:t>
      </w:r>
      <w:r w:rsidR="00C848CF">
        <w:rPr>
          <w:i w:val="0"/>
          <w:iCs w:val="0"/>
          <w:color w:val="000000" w:themeColor="text1"/>
        </w:rPr>
        <w:t>The h</w:t>
      </w:r>
      <w:r w:rsidR="004152B1">
        <w:rPr>
          <w:i w:val="0"/>
          <w:iCs w:val="0"/>
          <w:color w:val="000000" w:themeColor="text1"/>
        </w:rPr>
        <w:t>alf</w:t>
      </w:r>
      <w:r w:rsidR="00C848CF">
        <w:rPr>
          <w:i w:val="0"/>
          <w:iCs w:val="0"/>
          <w:color w:val="000000" w:themeColor="text1"/>
        </w:rPr>
        <w:t>-</w:t>
      </w:r>
      <w:r w:rsidR="004152B1">
        <w:rPr>
          <w:i w:val="0"/>
          <w:iCs w:val="0"/>
          <w:color w:val="000000" w:themeColor="text1"/>
        </w:rPr>
        <w:t>violin</w:t>
      </w:r>
      <w:r w:rsidR="00C848CF">
        <w:rPr>
          <w:i w:val="0"/>
          <w:iCs w:val="0"/>
          <w:color w:val="000000" w:themeColor="text1"/>
        </w:rPr>
        <w:t xml:space="preserve"> </w:t>
      </w:r>
      <w:r w:rsidR="004152B1">
        <w:rPr>
          <w:i w:val="0"/>
          <w:iCs w:val="0"/>
          <w:color w:val="000000" w:themeColor="text1"/>
        </w:rPr>
        <w:t>plots indicate the distribution of functional connectivity values</w:t>
      </w:r>
      <w:r w:rsidR="00C848CF">
        <w:rPr>
          <w:i w:val="0"/>
          <w:iCs w:val="0"/>
          <w:color w:val="000000" w:themeColor="text1"/>
        </w:rPr>
        <w:t xml:space="preserve"> between the stimulated OFC regions and their respective seed regions in the LPFC. Each dot corresponds to an individual</w:t>
      </w:r>
      <w:r w:rsidR="00046710">
        <w:rPr>
          <w:i w:val="0"/>
          <w:iCs w:val="0"/>
          <w:color w:val="000000" w:themeColor="text1"/>
        </w:rPr>
        <w:t xml:space="preserve"> participant’s</w:t>
      </w:r>
      <w:r w:rsidR="00C848CF">
        <w:rPr>
          <w:i w:val="0"/>
          <w:iCs w:val="0"/>
          <w:color w:val="000000" w:themeColor="text1"/>
        </w:rPr>
        <w:t xml:space="preserve"> connectivity</w:t>
      </w:r>
      <w:r w:rsidR="00046710">
        <w:rPr>
          <w:i w:val="0"/>
          <w:iCs w:val="0"/>
          <w:color w:val="000000" w:themeColor="text1"/>
        </w:rPr>
        <w:t xml:space="preserve"> value. </w:t>
      </w:r>
      <w:r w:rsidR="00C848CF">
        <w:rPr>
          <w:i w:val="0"/>
          <w:iCs w:val="0"/>
          <w:color w:val="000000" w:themeColor="text1"/>
        </w:rPr>
        <w:t>Functional c</w:t>
      </w:r>
      <w:r w:rsidR="00CA5EA4">
        <w:rPr>
          <w:i w:val="0"/>
          <w:iCs w:val="0"/>
          <w:color w:val="000000" w:themeColor="text1"/>
        </w:rPr>
        <w:t>onnectivity was calculated</w:t>
      </w:r>
      <w:r w:rsidR="00A604DC">
        <w:rPr>
          <w:i w:val="0"/>
          <w:iCs w:val="0"/>
          <w:color w:val="000000" w:themeColor="text1"/>
        </w:rPr>
        <w:t xml:space="preserve"> by</w:t>
      </w:r>
      <w:r w:rsidR="00CA5EA4">
        <w:rPr>
          <w:i w:val="0"/>
          <w:iCs w:val="0"/>
          <w:color w:val="000000" w:themeColor="text1"/>
        </w:rPr>
        <w:t xml:space="preserve"> using the </w:t>
      </w:r>
      <w:r w:rsidR="00C848CF">
        <w:rPr>
          <w:i w:val="0"/>
          <w:iCs w:val="0"/>
          <w:color w:val="000000" w:themeColor="text1"/>
        </w:rPr>
        <w:t>aOFC or pOFC</w:t>
      </w:r>
      <w:r w:rsidR="00CA5EA4">
        <w:rPr>
          <w:i w:val="0"/>
          <w:iCs w:val="0"/>
          <w:color w:val="000000" w:themeColor="text1"/>
        </w:rPr>
        <w:t xml:space="preserve"> seed</w:t>
      </w:r>
      <w:r w:rsidR="00A604DC">
        <w:rPr>
          <w:i w:val="0"/>
          <w:iCs w:val="0"/>
          <w:color w:val="000000" w:themeColor="text1"/>
        </w:rPr>
        <w:t xml:space="preserve"> </w:t>
      </w:r>
      <w:r w:rsidR="00C848CF">
        <w:rPr>
          <w:i w:val="0"/>
          <w:iCs w:val="0"/>
          <w:color w:val="000000" w:themeColor="text1"/>
        </w:rPr>
        <w:t xml:space="preserve">and </w:t>
      </w:r>
      <w:r w:rsidR="00CA5EA4">
        <w:rPr>
          <w:i w:val="0"/>
          <w:iCs w:val="0"/>
          <w:color w:val="000000" w:themeColor="text1"/>
        </w:rPr>
        <w:t xml:space="preserve">extracted from the LPFC ROIs. </w:t>
      </w:r>
    </w:p>
    <w:p w14:paraId="45FAA6E5" w14:textId="77777777" w:rsidR="002E39E1" w:rsidRPr="00244866" w:rsidRDefault="002E39E1" w:rsidP="0091089C">
      <w:pPr>
        <w:spacing w:after="120"/>
        <w:rPr>
          <w:rFonts w:ascii="Arial" w:hAnsi="Arial" w:cs="Arial"/>
          <w:color w:val="000000" w:themeColor="text1"/>
          <w:sz w:val="22"/>
          <w:szCs w:val="22"/>
        </w:rPr>
      </w:pPr>
    </w:p>
    <w:p w14:paraId="23B783D6" w14:textId="0DBE25E3" w:rsidR="00125234" w:rsidRPr="00626470" w:rsidRDefault="0090630E" w:rsidP="0091089C">
      <w:pPr>
        <w:pStyle w:val="Heading3"/>
        <w:spacing w:before="0" w:after="120"/>
        <w:rPr>
          <w:rFonts w:ascii="Arial" w:hAnsi="Arial" w:cs="Arial"/>
          <w:b/>
          <w:bCs/>
          <w:color w:val="auto"/>
          <w:sz w:val="22"/>
          <w:szCs w:val="22"/>
        </w:rPr>
      </w:pPr>
      <w:r>
        <w:rPr>
          <w:rFonts w:ascii="Arial" w:hAnsi="Arial" w:cs="Arial"/>
          <w:b/>
          <w:bCs/>
          <w:color w:val="auto"/>
          <w:sz w:val="22"/>
          <w:szCs w:val="22"/>
        </w:rPr>
        <w:t>Posterior</w:t>
      </w:r>
      <w:r w:rsidR="006A79F0">
        <w:rPr>
          <w:rFonts w:ascii="Arial" w:hAnsi="Arial" w:cs="Arial"/>
          <w:b/>
          <w:bCs/>
          <w:color w:val="auto"/>
          <w:sz w:val="22"/>
          <w:szCs w:val="22"/>
        </w:rPr>
        <w:t xml:space="preserve"> </w:t>
      </w:r>
      <w:r>
        <w:rPr>
          <w:rFonts w:ascii="Arial" w:hAnsi="Arial" w:cs="Arial"/>
          <w:b/>
          <w:bCs/>
          <w:color w:val="auto"/>
          <w:sz w:val="22"/>
          <w:szCs w:val="22"/>
        </w:rPr>
        <w:t xml:space="preserve">or anterior </w:t>
      </w:r>
      <w:r w:rsidR="003E661C" w:rsidRPr="00626470">
        <w:rPr>
          <w:rFonts w:ascii="Arial" w:hAnsi="Arial" w:cs="Arial"/>
          <w:b/>
          <w:bCs/>
          <w:color w:val="auto"/>
          <w:sz w:val="22"/>
          <w:szCs w:val="22"/>
        </w:rPr>
        <w:t>OFC</w:t>
      </w:r>
      <w:r w:rsidR="006A79F0">
        <w:rPr>
          <w:rFonts w:ascii="Arial" w:hAnsi="Arial" w:cs="Arial"/>
          <w:b/>
          <w:bCs/>
          <w:color w:val="auto"/>
          <w:sz w:val="22"/>
          <w:szCs w:val="22"/>
        </w:rPr>
        <w:t>-</w:t>
      </w:r>
      <w:r w:rsidR="003E661C" w:rsidRPr="00626470">
        <w:rPr>
          <w:rFonts w:ascii="Arial" w:hAnsi="Arial" w:cs="Arial"/>
          <w:b/>
          <w:bCs/>
          <w:color w:val="auto"/>
          <w:sz w:val="22"/>
          <w:szCs w:val="22"/>
        </w:rPr>
        <w:t>targeted cTBS</w:t>
      </w:r>
      <w:r w:rsidR="0023058E">
        <w:rPr>
          <w:rFonts w:ascii="Arial" w:hAnsi="Arial" w:cs="Arial"/>
          <w:b/>
          <w:bCs/>
          <w:color w:val="auto"/>
          <w:sz w:val="22"/>
          <w:szCs w:val="22"/>
        </w:rPr>
        <w:t xml:space="preserve"> </w:t>
      </w:r>
      <w:r w:rsidR="009937EF">
        <w:rPr>
          <w:rFonts w:ascii="Arial" w:hAnsi="Arial" w:cs="Arial"/>
          <w:b/>
          <w:bCs/>
          <w:color w:val="auto"/>
          <w:sz w:val="22"/>
          <w:szCs w:val="22"/>
        </w:rPr>
        <w:t>disrupted</w:t>
      </w:r>
      <w:r w:rsidR="00F40715" w:rsidRPr="00626470">
        <w:rPr>
          <w:rFonts w:ascii="Arial" w:hAnsi="Arial" w:cs="Arial"/>
          <w:b/>
          <w:bCs/>
          <w:color w:val="auto"/>
          <w:sz w:val="22"/>
          <w:szCs w:val="22"/>
        </w:rPr>
        <w:t xml:space="preserve"> </w:t>
      </w:r>
      <w:commentRangeStart w:id="11"/>
      <w:commentRangeStart w:id="12"/>
      <w:r w:rsidR="00F40715" w:rsidRPr="00626470">
        <w:rPr>
          <w:rFonts w:ascii="Arial" w:hAnsi="Arial" w:cs="Arial"/>
          <w:b/>
          <w:bCs/>
          <w:color w:val="auto"/>
          <w:sz w:val="22"/>
          <w:szCs w:val="22"/>
        </w:rPr>
        <w:t>value acquisition</w:t>
      </w:r>
      <w:commentRangeEnd w:id="11"/>
      <w:r w:rsidR="00971592">
        <w:rPr>
          <w:rStyle w:val="CommentReference"/>
          <w:rFonts w:asciiTheme="minorHAnsi" w:eastAsiaTheme="minorHAnsi" w:hAnsiTheme="minorHAnsi" w:cstheme="minorBidi"/>
          <w:color w:val="auto"/>
        </w:rPr>
        <w:commentReference w:id="11"/>
      </w:r>
      <w:commentRangeEnd w:id="12"/>
      <w:r w:rsidR="00B632A2">
        <w:rPr>
          <w:rStyle w:val="CommentReference"/>
          <w:rFonts w:asciiTheme="minorHAnsi" w:eastAsiaTheme="minorHAnsi" w:hAnsiTheme="minorHAnsi" w:cstheme="minorBidi"/>
          <w:color w:val="auto"/>
        </w:rPr>
        <w:commentReference w:id="12"/>
      </w:r>
      <w:r w:rsidR="009937EF">
        <w:rPr>
          <w:rFonts w:ascii="Arial" w:hAnsi="Arial" w:cs="Arial"/>
          <w:b/>
          <w:bCs/>
          <w:color w:val="auto"/>
          <w:sz w:val="22"/>
          <w:szCs w:val="22"/>
        </w:rPr>
        <w:t xml:space="preserve">, only when </w:t>
      </w:r>
      <w:r w:rsidR="00C9165C">
        <w:rPr>
          <w:rFonts w:ascii="Arial" w:hAnsi="Arial" w:cs="Arial"/>
          <w:b/>
          <w:bCs/>
          <w:color w:val="auto"/>
          <w:sz w:val="22"/>
          <w:szCs w:val="22"/>
        </w:rPr>
        <w:t>administered</w:t>
      </w:r>
      <w:r w:rsidR="009937EF">
        <w:rPr>
          <w:rFonts w:ascii="Arial" w:hAnsi="Arial" w:cs="Arial"/>
          <w:b/>
          <w:bCs/>
          <w:color w:val="auto"/>
          <w:sz w:val="22"/>
          <w:szCs w:val="22"/>
        </w:rPr>
        <w:t xml:space="preserve"> </w:t>
      </w:r>
      <w:r w:rsidR="00C9165C">
        <w:rPr>
          <w:rFonts w:ascii="Arial" w:hAnsi="Arial" w:cs="Arial"/>
          <w:b/>
          <w:bCs/>
          <w:color w:val="auto"/>
          <w:sz w:val="22"/>
          <w:szCs w:val="22"/>
        </w:rPr>
        <w:t>during</w:t>
      </w:r>
      <w:r w:rsidR="009937EF">
        <w:rPr>
          <w:rFonts w:ascii="Arial" w:hAnsi="Arial" w:cs="Arial"/>
          <w:b/>
          <w:bCs/>
          <w:color w:val="auto"/>
          <w:sz w:val="22"/>
          <w:szCs w:val="22"/>
        </w:rPr>
        <w:t xml:space="preserve"> the</w:t>
      </w:r>
      <w:r w:rsidR="00C9165C">
        <w:rPr>
          <w:rFonts w:ascii="Arial" w:hAnsi="Arial" w:cs="Arial"/>
          <w:b/>
          <w:bCs/>
          <w:color w:val="auto"/>
          <w:sz w:val="22"/>
          <w:szCs w:val="22"/>
        </w:rPr>
        <w:t xml:space="preserve"> first</w:t>
      </w:r>
      <w:r w:rsidR="009937EF">
        <w:rPr>
          <w:rFonts w:ascii="Arial" w:hAnsi="Arial" w:cs="Arial"/>
          <w:b/>
          <w:bCs/>
          <w:color w:val="auto"/>
          <w:sz w:val="22"/>
          <w:szCs w:val="22"/>
        </w:rPr>
        <w:t xml:space="preserve"> session</w:t>
      </w:r>
    </w:p>
    <w:p w14:paraId="5E606C1E" w14:textId="7D710D8C" w:rsidR="00C6427B" w:rsidRPr="00204EE9" w:rsidRDefault="002516D0" w:rsidP="0090143C">
      <w:pPr>
        <w:spacing w:after="120"/>
        <w:rPr>
          <w:rFonts w:ascii="Arial" w:hAnsi="Arial" w:cs="Arial"/>
          <w:sz w:val="22"/>
          <w:szCs w:val="22"/>
          <w:lang w:eastAsia="zh-CN"/>
        </w:rPr>
      </w:pPr>
      <w:r w:rsidRPr="00204EE9">
        <w:rPr>
          <w:rFonts w:ascii="Arial" w:hAnsi="Arial" w:cs="Arial"/>
          <w:sz w:val="22"/>
          <w:szCs w:val="22"/>
        </w:rPr>
        <w:t>The discrimination task</w:t>
      </w:r>
      <w:r w:rsidR="00A66272" w:rsidRPr="00204EE9">
        <w:rPr>
          <w:rFonts w:ascii="Arial" w:hAnsi="Arial" w:cs="Arial"/>
          <w:sz w:val="22"/>
          <w:szCs w:val="22"/>
        </w:rPr>
        <w:t xml:space="preserve"> on Day 1</w:t>
      </w:r>
      <w:r w:rsidRPr="00204EE9">
        <w:rPr>
          <w:rFonts w:ascii="Arial" w:hAnsi="Arial" w:cs="Arial"/>
          <w:sz w:val="22"/>
          <w:szCs w:val="22"/>
        </w:rPr>
        <w:t xml:space="preserve"> </w:t>
      </w:r>
      <w:r w:rsidR="00A66272" w:rsidRPr="00204EE9">
        <w:rPr>
          <w:rFonts w:ascii="Arial" w:hAnsi="Arial" w:cs="Arial"/>
          <w:sz w:val="22"/>
          <w:szCs w:val="22"/>
        </w:rPr>
        <w:t>required</w:t>
      </w:r>
      <w:r w:rsidRPr="00204EE9">
        <w:rPr>
          <w:rFonts w:ascii="Arial" w:hAnsi="Arial" w:cs="Arial"/>
          <w:sz w:val="22"/>
          <w:szCs w:val="22"/>
        </w:rPr>
        <w:t xml:space="preserve"> participants to select the stimulus predict</w:t>
      </w:r>
      <w:r w:rsidR="00650C34" w:rsidRPr="00204EE9">
        <w:rPr>
          <w:rFonts w:ascii="Arial" w:hAnsi="Arial" w:cs="Arial"/>
          <w:sz w:val="22"/>
          <w:szCs w:val="22"/>
        </w:rPr>
        <w:t>ing</w:t>
      </w:r>
      <w:r w:rsidR="000D362B">
        <w:rPr>
          <w:rFonts w:ascii="Arial" w:hAnsi="Arial" w:cs="Arial"/>
          <w:sz w:val="22"/>
          <w:szCs w:val="22"/>
        </w:rPr>
        <w:t xml:space="preserve"> desirable food</w:t>
      </w:r>
      <w:r w:rsidRPr="00204EE9">
        <w:rPr>
          <w:rFonts w:ascii="Arial" w:hAnsi="Arial" w:cs="Arial"/>
          <w:sz w:val="22"/>
          <w:szCs w:val="22"/>
        </w:rPr>
        <w:t xml:space="preserve"> odors</w:t>
      </w:r>
      <w:r w:rsidR="0055009F" w:rsidRPr="00204EE9">
        <w:rPr>
          <w:rFonts w:ascii="Arial" w:hAnsi="Arial" w:cs="Arial"/>
          <w:sz w:val="22"/>
          <w:szCs w:val="22"/>
        </w:rPr>
        <w:t xml:space="preserve"> (</w:t>
      </w:r>
      <w:r w:rsidR="00EF500A" w:rsidRPr="00204EE9">
        <w:rPr>
          <w:rFonts w:ascii="Arial" w:hAnsi="Arial" w:cs="Arial"/>
          <w:sz w:val="22"/>
          <w:szCs w:val="22"/>
        </w:rPr>
        <w:t>vs.</w:t>
      </w:r>
      <w:r w:rsidR="0055009F" w:rsidRPr="00204EE9">
        <w:rPr>
          <w:rFonts w:ascii="Arial" w:hAnsi="Arial" w:cs="Arial"/>
          <w:sz w:val="22"/>
          <w:szCs w:val="22"/>
        </w:rPr>
        <w:t xml:space="preserve"> odor</w:t>
      </w:r>
      <w:r w:rsidR="000D362B">
        <w:rPr>
          <w:rFonts w:ascii="Arial" w:hAnsi="Arial" w:cs="Arial"/>
          <w:sz w:val="22"/>
          <w:szCs w:val="22"/>
        </w:rPr>
        <w:t>less air</w:t>
      </w:r>
      <w:r w:rsidR="0055009F" w:rsidRPr="00204EE9">
        <w:rPr>
          <w:rFonts w:ascii="Arial" w:hAnsi="Arial" w:cs="Arial"/>
          <w:sz w:val="22"/>
          <w:szCs w:val="22"/>
        </w:rPr>
        <w:t>)</w:t>
      </w:r>
      <w:r w:rsidRPr="00204EE9">
        <w:rPr>
          <w:rFonts w:ascii="Arial" w:hAnsi="Arial" w:cs="Arial"/>
          <w:sz w:val="22"/>
          <w:szCs w:val="22"/>
        </w:rPr>
        <w:t xml:space="preserve"> from a pair of stimuli</w:t>
      </w:r>
      <w:r w:rsidR="00620290" w:rsidRPr="00204EE9">
        <w:rPr>
          <w:rFonts w:ascii="Arial" w:hAnsi="Arial" w:cs="Arial"/>
          <w:sz w:val="22"/>
          <w:szCs w:val="22"/>
        </w:rPr>
        <w:t>, reflecting</w:t>
      </w:r>
      <w:r w:rsidR="00C66EAF">
        <w:rPr>
          <w:rFonts w:ascii="Arial" w:hAnsi="Arial" w:cs="Arial"/>
          <w:sz w:val="22"/>
          <w:szCs w:val="22"/>
        </w:rPr>
        <w:t xml:space="preserve"> a process of</w:t>
      </w:r>
      <w:r w:rsidR="00620290" w:rsidRPr="00204EE9">
        <w:rPr>
          <w:rFonts w:ascii="Arial" w:hAnsi="Arial" w:cs="Arial"/>
          <w:sz w:val="22"/>
          <w:szCs w:val="22"/>
        </w:rPr>
        <w:t xml:space="preserve"> value acquisition. </w:t>
      </w:r>
      <w:r w:rsidR="0028210E" w:rsidRPr="00204EE9">
        <w:rPr>
          <w:rFonts w:ascii="Arial" w:hAnsi="Arial" w:cs="Arial"/>
          <w:sz w:val="22"/>
          <w:szCs w:val="22"/>
        </w:rPr>
        <w:t>To account for individual and trial</w:t>
      </w:r>
      <w:r w:rsidR="007440EC" w:rsidRPr="00204EE9">
        <w:rPr>
          <w:rFonts w:ascii="Arial" w:hAnsi="Arial" w:cs="Arial"/>
          <w:sz w:val="22"/>
          <w:szCs w:val="22"/>
        </w:rPr>
        <w:t>-wise</w:t>
      </w:r>
      <w:r w:rsidR="0028210E" w:rsidRPr="00204EE9">
        <w:rPr>
          <w:rFonts w:ascii="Arial" w:hAnsi="Arial" w:cs="Arial"/>
          <w:sz w:val="22"/>
          <w:szCs w:val="22"/>
        </w:rPr>
        <w:t xml:space="preserve"> variability, </w:t>
      </w:r>
      <w:r w:rsidR="007338EC">
        <w:rPr>
          <w:rFonts w:ascii="Arial" w:hAnsi="Arial" w:cs="Arial"/>
          <w:sz w:val="22"/>
          <w:szCs w:val="22"/>
        </w:rPr>
        <w:t>logistic</w:t>
      </w:r>
      <w:r w:rsidR="0028210E" w:rsidRPr="00204EE9">
        <w:rPr>
          <w:rFonts w:ascii="Arial" w:hAnsi="Arial" w:cs="Arial"/>
          <w:sz w:val="22"/>
          <w:szCs w:val="22"/>
        </w:rPr>
        <w:t xml:space="preserve"> mixed</w:t>
      </w:r>
      <w:r w:rsidR="00196241" w:rsidRPr="00204EE9">
        <w:rPr>
          <w:rFonts w:ascii="Arial" w:hAnsi="Arial" w:cs="Arial"/>
          <w:sz w:val="22"/>
          <w:szCs w:val="22"/>
        </w:rPr>
        <w:t>-</w:t>
      </w:r>
      <w:r w:rsidR="0028210E" w:rsidRPr="00204EE9">
        <w:rPr>
          <w:rFonts w:ascii="Arial" w:hAnsi="Arial" w:cs="Arial"/>
          <w:sz w:val="22"/>
          <w:szCs w:val="22"/>
        </w:rPr>
        <w:t>effect</w:t>
      </w:r>
      <w:r w:rsidR="00196241" w:rsidRPr="00204EE9">
        <w:rPr>
          <w:rFonts w:ascii="Arial" w:hAnsi="Arial" w:cs="Arial"/>
          <w:sz w:val="22"/>
          <w:szCs w:val="22"/>
        </w:rPr>
        <w:t>s</w:t>
      </w:r>
      <w:r w:rsidR="0028210E" w:rsidRPr="00204EE9">
        <w:rPr>
          <w:rFonts w:ascii="Arial" w:hAnsi="Arial" w:cs="Arial"/>
          <w:sz w:val="22"/>
          <w:szCs w:val="22"/>
        </w:rPr>
        <w:t xml:space="preserve"> model</w:t>
      </w:r>
      <w:r w:rsidR="007338EC">
        <w:rPr>
          <w:rFonts w:ascii="Arial" w:hAnsi="Arial" w:cs="Arial"/>
          <w:sz w:val="22"/>
          <w:szCs w:val="22"/>
        </w:rPr>
        <w:t>s were applied</w:t>
      </w:r>
      <w:r w:rsidR="0028210E" w:rsidRPr="00204EE9">
        <w:rPr>
          <w:rFonts w:ascii="Arial" w:hAnsi="Arial" w:cs="Arial"/>
          <w:sz w:val="22"/>
          <w:szCs w:val="22"/>
        </w:rPr>
        <w:t xml:space="preserve"> with participants as random factor</w:t>
      </w:r>
      <w:r w:rsidR="007338EC">
        <w:rPr>
          <w:rFonts w:ascii="Arial" w:hAnsi="Arial" w:cs="Arial"/>
          <w:sz w:val="22"/>
          <w:szCs w:val="22"/>
        </w:rPr>
        <w:t xml:space="preserve"> to predict choices on each trial</w:t>
      </w:r>
      <w:r w:rsidR="0028210E" w:rsidRPr="00204EE9">
        <w:rPr>
          <w:rFonts w:ascii="Arial" w:hAnsi="Arial" w:cs="Arial"/>
          <w:sz w:val="22"/>
          <w:szCs w:val="22"/>
        </w:rPr>
        <w:t xml:space="preserve">. </w:t>
      </w:r>
      <w:r w:rsidR="005935FD" w:rsidRPr="00204EE9">
        <w:rPr>
          <w:rFonts w:ascii="Arial" w:hAnsi="Arial" w:cs="Arial"/>
          <w:sz w:val="22"/>
          <w:szCs w:val="22"/>
        </w:rPr>
        <w:t xml:space="preserve">Over </w:t>
      </w:r>
      <w:r w:rsidR="00A66272" w:rsidRPr="00204EE9">
        <w:rPr>
          <w:rFonts w:ascii="Arial" w:hAnsi="Arial" w:cs="Arial"/>
          <w:sz w:val="22"/>
          <w:szCs w:val="22"/>
        </w:rPr>
        <w:t xml:space="preserve">five runs, </w:t>
      </w:r>
      <w:r w:rsidR="00F321D3" w:rsidRPr="00204EE9">
        <w:rPr>
          <w:rFonts w:ascii="Arial" w:hAnsi="Arial" w:cs="Arial"/>
          <w:sz w:val="22"/>
          <w:szCs w:val="22"/>
        </w:rPr>
        <w:t>participants</w:t>
      </w:r>
      <w:r w:rsidR="00196241" w:rsidRPr="00204EE9">
        <w:rPr>
          <w:rFonts w:ascii="Arial" w:hAnsi="Arial" w:cs="Arial"/>
          <w:sz w:val="22"/>
          <w:szCs w:val="22"/>
        </w:rPr>
        <w:t xml:space="preserve"> </w:t>
      </w:r>
      <w:r w:rsidR="005935FD" w:rsidRPr="00204EE9">
        <w:rPr>
          <w:rFonts w:ascii="Arial" w:hAnsi="Arial" w:cs="Arial"/>
          <w:sz w:val="22"/>
          <w:szCs w:val="22"/>
        </w:rPr>
        <w:t>significant</w:t>
      </w:r>
      <w:r w:rsidR="00196241" w:rsidRPr="00204EE9">
        <w:rPr>
          <w:rFonts w:ascii="Arial" w:hAnsi="Arial" w:cs="Arial"/>
          <w:sz w:val="22"/>
          <w:szCs w:val="22"/>
        </w:rPr>
        <w:t>ly</w:t>
      </w:r>
      <w:r w:rsidR="005935FD" w:rsidRPr="00204EE9">
        <w:rPr>
          <w:rFonts w:ascii="Arial" w:hAnsi="Arial" w:cs="Arial"/>
          <w:sz w:val="22"/>
          <w:szCs w:val="22"/>
        </w:rPr>
        <w:t xml:space="preserve"> improv</w:t>
      </w:r>
      <w:r w:rsidR="00196241" w:rsidRPr="00204EE9">
        <w:rPr>
          <w:rFonts w:ascii="Arial" w:hAnsi="Arial" w:cs="Arial"/>
          <w:sz w:val="22"/>
          <w:szCs w:val="22"/>
        </w:rPr>
        <w:t>ed</w:t>
      </w:r>
      <w:r w:rsidR="005935FD" w:rsidRPr="00204EE9">
        <w:rPr>
          <w:rFonts w:ascii="Arial" w:hAnsi="Arial" w:cs="Arial"/>
          <w:sz w:val="22"/>
          <w:szCs w:val="22"/>
        </w:rPr>
        <w:t xml:space="preserve"> in selecting odor</w:t>
      </w:r>
      <w:r w:rsidR="00196241" w:rsidRPr="00204EE9">
        <w:rPr>
          <w:rFonts w:ascii="Arial" w:hAnsi="Arial" w:cs="Arial"/>
          <w:sz w:val="22"/>
          <w:szCs w:val="22"/>
        </w:rPr>
        <w:t>-</w:t>
      </w:r>
      <w:r w:rsidR="004C0A27" w:rsidRPr="00204EE9">
        <w:rPr>
          <w:rFonts w:ascii="Arial" w:hAnsi="Arial" w:cs="Arial"/>
          <w:sz w:val="22"/>
          <w:szCs w:val="22"/>
        </w:rPr>
        <w:t>predictive stimuli</w:t>
      </w:r>
      <w:r w:rsidR="00F9033A" w:rsidRPr="00204EE9">
        <w:rPr>
          <w:rFonts w:ascii="Arial" w:hAnsi="Arial" w:cs="Arial"/>
          <w:sz w:val="22"/>
          <w:szCs w:val="22"/>
        </w:rPr>
        <w:t xml:space="preserve"> (</w:t>
      </w:r>
      <w:r w:rsidR="00125747" w:rsidRPr="00204EE9">
        <w:rPr>
          <w:rFonts w:ascii="Arial" w:hAnsi="Arial" w:cs="Arial"/>
          <w:sz w:val="22"/>
          <w:szCs w:val="22"/>
        </w:rPr>
        <w:t>p</w:t>
      </w:r>
      <w:r w:rsidR="00F3023A" w:rsidRPr="00204EE9">
        <w:rPr>
          <w:rFonts w:ascii="Arial" w:hAnsi="Arial" w:cs="Arial"/>
          <w:sz w:val="22"/>
          <w:szCs w:val="22"/>
        </w:rPr>
        <w:t xml:space="preserve"> </w:t>
      </w:r>
      <w:r w:rsidR="00125747" w:rsidRPr="00204EE9">
        <w:rPr>
          <w:rFonts w:ascii="Arial" w:hAnsi="Arial" w:cs="Arial"/>
          <w:sz w:val="22"/>
          <w:szCs w:val="22"/>
        </w:rPr>
        <w:t>&lt; 2.2e-16</w:t>
      </w:r>
      <w:r w:rsidR="00F9033A" w:rsidRPr="00204EE9">
        <w:rPr>
          <w:rFonts w:ascii="Arial" w:hAnsi="Arial" w:cs="Arial"/>
          <w:sz w:val="22"/>
          <w:szCs w:val="22"/>
        </w:rPr>
        <w:t>)</w:t>
      </w:r>
      <w:r w:rsidR="00196241" w:rsidRPr="00204EE9">
        <w:rPr>
          <w:rFonts w:ascii="Arial" w:hAnsi="Arial" w:cs="Arial"/>
          <w:sz w:val="22"/>
          <w:szCs w:val="22"/>
        </w:rPr>
        <w:t xml:space="preserve">, with this </w:t>
      </w:r>
      <w:r w:rsidR="00CF63ED" w:rsidRPr="00204EE9">
        <w:rPr>
          <w:rFonts w:ascii="Arial" w:hAnsi="Arial" w:cs="Arial"/>
          <w:sz w:val="22"/>
          <w:szCs w:val="22"/>
        </w:rPr>
        <w:t>improvement affected by both</w:t>
      </w:r>
      <w:r w:rsidR="00D17E87" w:rsidRPr="00204EE9">
        <w:rPr>
          <w:rFonts w:ascii="Arial" w:hAnsi="Arial" w:cs="Arial"/>
          <w:sz w:val="22"/>
          <w:szCs w:val="22"/>
        </w:rPr>
        <w:t xml:space="preserve"> the TMS condition </w:t>
      </w:r>
      <w:r w:rsidR="00445E17" w:rsidRPr="00204EE9">
        <w:rPr>
          <w:rFonts w:ascii="Arial" w:hAnsi="Arial" w:cs="Arial"/>
          <w:sz w:val="22"/>
          <w:szCs w:val="22"/>
        </w:rPr>
        <w:t>applied</w:t>
      </w:r>
      <w:r w:rsidR="00D17E87" w:rsidRPr="00204EE9">
        <w:rPr>
          <w:rFonts w:ascii="Arial" w:hAnsi="Arial" w:cs="Arial"/>
          <w:sz w:val="22"/>
          <w:szCs w:val="22"/>
        </w:rPr>
        <w:t xml:space="preserve"> before the task</w:t>
      </w:r>
      <w:r w:rsidR="000347D3" w:rsidRPr="00204EE9">
        <w:rPr>
          <w:rFonts w:ascii="Arial" w:hAnsi="Arial" w:cs="Arial"/>
          <w:sz w:val="22"/>
          <w:szCs w:val="22"/>
        </w:rPr>
        <w:t xml:space="preserve"> (p = 1.27e-07)</w:t>
      </w:r>
      <w:r w:rsidR="00D17E87" w:rsidRPr="00204EE9">
        <w:rPr>
          <w:rFonts w:ascii="Arial" w:hAnsi="Arial" w:cs="Arial"/>
          <w:sz w:val="22"/>
          <w:szCs w:val="22"/>
        </w:rPr>
        <w:t xml:space="preserve"> </w:t>
      </w:r>
      <w:r w:rsidR="00CF63ED" w:rsidRPr="00204EE9">
        <w:rPr>
          <w:rFonts w:ascii="Arial" w:hAnsi="Arial" w:cs="Arial"/>
          <w:sz w:val="22"/>
          <w:szCs w:val="22"/>
        </w:rPr>
        <w:t xml:space="preserve">and the session </w:t>
      </w:r>
      <w:r w:rsidR="00210DBA" w:rsidRPr="00204EE9">
        <w:rPr>
          <w:rFonts w:ascii="Arial" w:hAnsi="Arial" w:cs="Arial"/>
          <w:sz w:val="22"/>
          <w:szCs w:val="22"/>
        </w:rPr>
        <w:t>number</w:t>
      </w:r>
      <w:r w:rsidR="00CF63ED" w:rsidRPr="00204EE9">
        <w:rPr>
          <w:rFonts w:ascii="Arial" w:hAnsi="Arial" w:cs="Arial"/>
          <w:sz w:val="22"/>
          <w:szCs w:val="22"/>
        </w:rPr>
        <w:t xml:space="preserve"> (</w:t>
      </w:r>
      <w:r w:rsidR="00D13B85" w:rsidRPr="00204EE9">
        <w:rPr>
          <w:rFonts w:ascii="Arial" w:hAnsi="Arial" w:cs="Arial"/>
          <w:sz w:val="22"/>
          <w:szCs w:val="22"/>
        </w:rPr>
        <w:t xml:space="preserve">p = 1.71e-11; </w:t>
      </w:r>
      <w:r w:rsidR="00CF63ED" w:rsidRPr="00204EE9">
        <w:rPr>
          <w:rFonts w:ascii="Arial" w:hAnsi="Arial" w:cs="Arial"/>
          <w:sz w:val="22"/>
          <w:szCs w:val="22"/>
        </w:rPr>
        <w:t>1</w:t>
      </w:r>
      <w:r w:rsidR="00CF63ED" w:rsidRPr="00204EE9">
        <w:rPr>
          <w:rFonts w:ascii="Arial" w:hAnsi="Arial" w:cs="Arial"/>
          <w:sz w:val="22"/>
          <w:szCs w:val="22"/>
          <w:vertAlign w:val="superscript"/>
        </w:rPr>
        <w:t>st</w:t>
      </w:r>
      <w:r w:rsidR="00CF63ED" w:rsidRPr="00204EE9">
        <w:rPr>
          <w:rFonts w:ascii="Arial" w:hAnsi="Arial" w:cs="Arial"/>
          <w:sz w:val="22"/>
          <w:szCs w:val="22"/>
        </w:rPr>
        <w:t>, 2</w:t>
      </w:r>
      <w:r w:rsidR="00CF63ED" w:rsidRPr="00204EE9">
        <w:rPr>
          <w:rFonts w:ascii="Arial" w:hAnsi="Arial" w:cs="Arial"/>
          <w:sz w:val="22"/>
          <w:szCs w:val="22"/>
          <w:vertAlign w:val="superscript"/>
        </w:rPr>
        <w:t>nd</w:t>
      </w:r>
      <w:r w:rsidR="00CF63ED" w:rsidRPr="00204EE9">
        <w:rPr>
          <w:rFonts w:ascii="Arial" w:hAnsi="Arial" w:cs="Arial"/>
          <w:sz w:val="22"/>
          <w:szCs w:val="22"/>
        </w:rPr>
        <w:t>, 3</w:t>
      </w:r>
      <w:r w:rsidR="00CF63ED" w:rsidRPr="00204EE9">
        <w:rPr>
          <w:rFonts w:ascii="Arial" w:hAnsi="Arial" w:cs="Arial"/>
          <w:sz w:val="22"/>
          <w:szCs w:val="22"/>
          <w:vertAlign w:val="superscript"/>
        </w:rPr>
        <w:t>rd</w:t>
      </w:r>
      <w:r w:rsidR="00513AA2" w:rsidRPr="00204EE9">
        <w:rPr>
          <w:rFonts w:ascii="Arial" w:hAnsi="Arial" w:cs="Arial"/>
          <w:sz w:val="22"/>
          <w:szCs w:val="22"/>
        </w:rPr>
        <w:t xml:space="preserve"> session</w:t>
      </w:r>
      <w:r w:rsidR="00CF63ED" w:rsidRPr="00204EE9">
        <w:rPr>
          <w:rFonts w:ascii="Arial" w:hAnsi="Arial" w:cs="Arial"/>
          <w:sz w:val="22"/>
          <w:szCs w:val="22"/>
        </w:rPr>
        <w:t>) (</w:t>
      </w:r>
      <w:r w:rsidR="00E00FD4" w:rsidRPr="00204EE9">
        <w:rPr>
          <w:rFonts w:ascii="Arial" w:hAnsi="Arial" w:cs="Arial"/>
          <w:sz w:val="22"/>
          <w:szCs w:val="22"/>
        </w:rPr>
        <w:t xml:space="preserve">Line plot and error bar; </w:t>
      </w:r>
      <w:r w:rsidR="00CF63ED" w:rsidRPr="00204EE9">
        <w:rPr>
          <w:rFonts w:ascii="Arial" w:hAnsi="Arial" w:cs="Arial"/>
          <w:b/>
          <w:sz w:val="22"/>
          <w:szCs w:val="22"/>
        </w:rPr>
        <w:t>Figure 3A</w:t>
      </w:r>
      <w:r w:rsidR="00CF63ED" w:rsidRPr="00204EE9">
        <w:rPr>
          <w:rFonts w:ascii="Arial" w:hAnsi="Arial" w:cs="Arial"/>
          <w:sz w:val="22"/>
          <w:szCs w:val="22"/>
        </w:rPr>
        <w:t xml:space="preserve">). </w:t>
      </w:r>
      <w:r w:rsidR="00196241" w:rsidRPr="00204EE9">
        <w:rPr>
          <w:rFonts w:ascii="Arial" w:hAnsi="Arial" w:cs="Arial"/>
          <w:sz w:val="22"/>
          <w:szCs w:val="22"/>
        </w:rPr>
        <w:t>T</w:t>
      </w:r>
      <w:r w:rsidR="0001643B" w:rsidRPr="00204EE9">
        <w:rPr>
          <w:rFonts w:ascii="Arial" w:hAnsi="Arial" w:cs="Arial"/>
          <w:sz w:val="22"/>
          <w:szCs w:val="22"/>
        </w:rPr>
        <w:t>here was</w:t>
      </w:r>
      <w:r w:rsidR="007C6CB7" w:rsidRPr="00204EE9">
        <w:rPr>
          <w:rFonts w:ascii="Arial" w:hAnsi="Arial" w:cs="Arial"/>
          <w:sz w:val="22"/>
          <w:szCs w:val="22"/>
        </w:rPr>
        <w:t xml:space="preserve"> also</w:t>
      </w:r>
      <w:r w:rsidR="0001643B" w:rsidRPr="00204EE9">
        <w:rPr>
          <w:rFonts w:ascii="Arial" w:hAnsi="Arial" w:cs="Arial"/>
          <w:sz w:val="22"/>
          <w:szCs w:val="22"/>
        </w:rPr>
        <w:t xml:space="preserve"> </w:t>
      </w:r>
      <w:r w:rsidR="00CF63ED" w:rsidRPr="00204EE9">
        <w:rPr>
          <w:rFonts w:ascii="Arial" w:hAnsi="Arial" w:cs="Arial"/>
          <w:sz w:val="22"/>
          <w:szCs w:val="22"/>
        </w:rPr>
        <w:t>a significant interaction between the TMS condition</w:t>
      </w:r>
      <w:r w:rsidR="00771F4C" w:rsidRPr="00204EE9">
        <w:rPr>
          <w:rFonts w:ascii="Arial" w:hAnsi="Arial" w:cs="Arial"/>
          <w:sz w:val="22"/>
          <w:szCs w:val="22"/>
        </w:rPr>
        <w:t xml:space="preserve"> and </w:t>
      </w:r>
      <w:r w:rsidR="00587E60" w:rsidRPr="00204EE9">
        <w:rPr>
          <w:rFonts w:ascii="Arial" w:hAnsi="Arial" w:cs="Arial"/>
          <w:sz w:val="22"/>
          <w:szCs w:val="22"/>
        </w:rPr>
        <w:t xml:space="preserve">the session </w:t>
      </w:r>
      <w:r w:rsidR="00210DBA" w:rsidRPr="00204EE9">
        <w:rPr>
          <w:rFonts w:ascii="Arial" w:hAnsi="Arial" w:cs="Arial"/>
          <w:sz w:val="22"/>
          <w:szCs w:val="22"/>
        </w:rPr>
        <w:t>number</w:t>
      </w:r>
      <w:r w:rsidR="00F945DB" w:rsidRPr="00204EE9">
        <w:rPr>
          <w:rFonts w:ascii="Arial" w:hAnsi="Arial" w:cs="Arial"/>
          <w:sz w:val="22"/>
          <w:szCs w:val="22"/>
        </w:rPr>
        <w:t xml:space="preserve"> (p = 1.93e-05)</w:t>
      </w:r>
      <w:r w:rsidR="005353DA">
        <w:rPr>
          <w:rFonts w:ascii="Arial" w:hAnsi="Arial" w:cs="Arial"/>
          <w:sz w:val="22"/>
          <w:szCs w:val="22"/>
        </w:rPr>
        <w:t>. R</w:t>
      </w:r>
      <w:r w:rsidR="00EA11D8" w:rsidRPr="00204EE9">
        <w:rPr>
          <w:rFonts w:ascii="Arial" w:hAnsi="Arial" w:cs="Arial"/>
          <w:sz w:val="22"/>
          <w:szCs w:val="22"/>
          <w:lang w:eastAsia="zh-CN"/>
        </w:rPr>
        <w:t>esponse times decreased</w:t>
      </w:r>
      <w:r w:rsidR="00E27A6A" w:rsidRPr="00204EE9">
        <w:rPr>
          <w:rFonts w:ascii="Arial" w:hAnsi="Arial" w:cs="Arial"/>
          <w:sz w:val="22"/>
          <w:szCs w:val="22"/>
          <w:lang w:eastAsia="zh-CN"/>
        </w:rPr>
        <w:t xml:space="preserve"> significantly</w:t>
      </w:r>
      <w:r w:rsidR="00EA11D8" w:rsidRPr="00204EE9">
        <w:rPr>
          <w:rFonts w:ascii="Arial" w:hAnsi="Arial" w:cs="Arial"/>
          <w:sz w:val="22"/>
          <w:szCs w:val="22"/>
          <w:lang w:eastAsia="zh-CN"/>
        </w:rPr>
        <w:t xml:space="preserve"> </w:t>
      </w:r>
      <w:r w:rsidR="001940C1" w:rsidRPr="00204EE9">
        <w:rPr>
          <w:rFonts w:ascii="Arial" w:hAnsi="Arial" w:cs="Arial"/>
          <w:sz w:val="22"/>
          <w:szCs w:val="22"/>
          <w:lang w:eastAsia="zh-CN"/>
        </w:rPr>
        <w:t xml:space="preserve">across </w:t>
      </w:r>
      <w:r w:rsidR="00EA11D8" w:rsidRPr="00204EE9">
        <w:rPr>
          <w:rFonts w:ascii="Arial" w:hAnsi="Arial" w:cs="Arial"/>
          <w:sz w:val="22"/>
          <w:szCs w:val="22"/>
          <w:lang w:eastAsia="zh-CN"/>
        </w:rPr>
        <w:t>runs</w:t>
      </w:r>
      <w:r w:rsidR="00020711" w:rsidRPr="00204EE9">
        <w:rPr>
          <w:rFonts w:ascii="Arial" w:hAnsi="Arial" w:cs="Arial"/>
          <w:sz w:val="22"/>
          <w:szCs w:val="22"/>
          <w:lang w:eastAsia="zh-CN"/>
        </w:rPr>
        <w:t xml:space="preserve"> (p</w:t>
      </w:r>
      <w:r w:rsidR="00CD1251" w:rsidRPr="00204EE9">
        <w:rPr>
          <w:rFonts w:ascii="Arial" w:hAnsi="Arial" w:cs="Arial"/>
          <w:sz w:val="22"/>
          <w:szCs w:val="22"/>
          <w:lang w:eastAsia="zh-CN"/>
        </w:rPr>
        <w:t xml:space="preserve"> </w:t>
      </w:r>
      <w:r w:rsidR="00020711" w:rsidRPr="00204EE9">
        <w:rPr>
          <w:rFonts w:ascii="Arial" w:hAnsi="Arial" w:cs="Arial"/>
          <w:sz w:val="22"/>
          <w:szCs w:val="22"/>
          <w:lang w:eastAsia="zh-CN"/>
        </w:rPr>
        <w:t>&lt; 2.2e-16)</w:t>
      </w:r>
      <w:r w:rsidR="00EA11D8" w:rsidRPr="00204EE9">
        <w:rPr>
          <w:rFonts w:ascii="Arial" w:hAnsi="Arial" w:cs="Arial"/>
          <w:sz w:val="22"/>
          <w:szCs w:val="22"/>
          <w:lang w:eastAsia="zh-CN"/>
        </w:rPr>
        <w:t>,</w:t>
      </w:r>
      <w:r w:rsidR="00824DDF" w:rsidRPr="00204EE9">
        <w:rPr>
          <w:rFonts w:ascii="Arial" w:hAnsi="Arial" w:cs="Arial"/>
          <w:sz w:val="22"/>
          <w:szCs w:val="22"/>
          <w:lang w:eastAsia="zh-CN"/>
        </w:rPr>
        <w:t xml:space="preserve"> </w:t>
      </w:r>
      <w:r w:rsidR="00A26F15">
        <w:rPr>
          <w:rFonts w:ascii="Arial" w:hAnsi="Arial" w:cs="Arial"/>
          <w:sz w:val="22"/>
          <w:szCs w:val="22"/>
          <w:lang w:eastAsia="zh-CN"/>
        </w:rPr>
        <w:t xml:space="preserve">where </w:t>
      </w:r>
      <w:r w:rsidR="00EA11D8" w:rsidRPr="00204EE9">
        <w:rPr>
          <w:rFonts w:ascii="Arial" w:hAnsi="Arial" w:cs="Arial"/>
          <w:sz w:val="22"/>
          <w:szCs w:val="22"/>
          <w:lang w:eastAsia="zh-CN"/>
        </w:rPr>
        <w:t xml:space="preserve">this decrease </w:t>
      </w:r>
      <w:r w:rsidR="00A26F15" w:rsidRPr="00204EE9">
        <w:rPr>
          <w:rFonts w:ascii="Arial" w:hAnsi="Arial" w:cs="Arial"/>
          <w:sz w:val="22"/>
          <w:szCs w:val="22"/>
          <w:lang w:eastAsia="zh-CN"/>
        </w:rPr>
        <w:t xml:space="preserve">was affected by session number (p &lt; 2.2e-16, </w:t>
      </w:r>
      <w:r w:rsidR="00A26F15" w:rsidRPr="00204EE9">
        <w:rPr>
          <w:rFonts w:ascii="Arial" w:hAnsi="Arial" w:cs="Arial"/>
          <w:b/>
          <w:sz w:val="22"/>
          <w:szCs w:val="22"/>
          <w:lang w:eastAsia="zh-CN"/>
        </w:rPr>
        <w:t>Figure 3B</w:t>
      </w:r>
      <w:r w:rsidR="00A26F15" w:rsidRPr="00204EE9">
        <w:rPr>
          <w:rFonts w:ascii="Arial" w:hAnsi="Arial" w:cs="Arial"/>
          <w:sz w:val="22"/>
          <w:szCs w:val="22"/>
          <w:lang w:eastAsia="zh-CN"/>
        </w:rPr>
        <w:t>)</w:t>
      </w:r>
      <w:r w:rsidR="00A26F15">
        <w:rPr>
          <w:rFonts w:ascii="Arial" w:hAnsi="Arial" w:cs="Arial"/>
          <w:sz w:val="22"/>
          <w:szCs w:val="22"/>
          <w:lang w:eastAsia="zh-CN"/>
        </w:rPr>
        <w:t xml:space="preserve"> but </w:t>
      </w:r>
      <w:r w:rsidR="00EA11D8" w:rsidRPr="00204EE9">
        <w:rPr>
          <w:rFonts w:ascii="Arial" w:hAnsi="Arial" w:cs="Arial"/>
          <w:sz w:val="22"/>
          <w:szCs w:val="22"/>
          <w:lang w:eastAsia="zh-CN"/>
        </w:rPr>
        <w:t>was not by</w:t>
      </w:r>
      <w:r w:rsidR="00E27A6A" w:rsidRPr="00204EE9">
        <w:rPr>
          <w:rFonts w:ascii="Arial" w:hAnsi="Arial" w:cs="Arial"/>
          <w:sz w:val="22"/>
          <w:szCs w:val="22"/>
          <w:lang w:eastAsia="zh-CN"/>
        </w:rPr>
        <w:t xml:space="preserve"> </w:t>
      </w:r>
      <w:r w:rsidR="00EA11D8" w:rsidRPr="00204EE9">
        <w:rPr>
          <w:rFonts w:ascii="Arial" w:hAnsi="Arial" w:cs="Arial"/>
          <w:sz w:val="22"/>
          <w:szCs w:val="22"/>
          <w:lang w:eastAsia="zh-CN"/>
        </w:rPr>
        <w:t>TMS condition</w:t>
      </w:r>
      <w:r w:rsidR="00875AD9" w:rsidRPr="00204EE9">
        <w:rPr>
          <w:rFonts w:ascii="Arial" w:hAnsi="Arial" w:cs="Arial"/>
          <w:sz w:val="22"/>
          <w:szCs w:val="22"/>
          <w:lang w:eastAsia="zh-CN"/>
        </w:rPr>
        <w:t xml:space="preserve"> (p </w:t>
      </w:r>
      <w:r w:rsidR="009E79E2" w:rsidRPr="00204EE9">
        <w:rPr>
          <w:rFonts w:ascii="Arial" w:hAnsi="Arial" w:cs="Arial"/>
          <w:sz w:val="22"/>
          <w:szCs w:val="22"/>
          <w:lang w:eastAsia="zh-CN"/>
        </w:rPr>
        <w:t>=</w:t>
      </w:r>
      <w:r w:rsidR="00875AD9" w:rsidRPr="00204EE9">
        <w:rPr>
          <w:rFonts w:ascii="Arial" w:hAnsi="Arial" w:cs="Arial"/>
          <w:sz w:val="22"/>
          <w:szCs w:val="22"/>
          <w:lang w:eastAsia="zh-CN"/>
        </w:rPr>
        <w:t xml:space="preserve"> 0.5</w:t>
      </w:r>
      <w:r w:rsidR="009E79E2" w:rsidRPr="00204EE9">
        <w:rPr>
          <w:rFonts w:ascii="Arial" w:hAnsi="Arial" w:cs="Arial"/>
          <w:sz w:val="22"/>
          <w:szCs w:val="22"/>
          <w:lang w:eastAsia="zh-CN"/>
        </w:rPr>
        <w:t>41</w:t>
      </w:r>
      <w:r w:rsidR="00875AD9" w:rsidRPr="00204EE9">
        <w:rPr>
          <w:rFonts w:ascii="Arial" w:hAnsi="Arial" w:cs="Arial"/>
          <w:sz w:val="22"/>
          <w:szCs w:val="22"/>
          <w:lang w:eastAsia="zh-CN"/>
        </w:rPr>
        <w:t>)</w:t>
      </w:r>
      <w:r w:rsidR="005353DA">
        <w:rPr>
          <w:rFonts w:ascii="Arial" w:hAnsi="Arial" w:cs="Arial"/>
          <w:sz w:val="22"/>
          <w:szCs w:val="22"/>
          <w:lang w:eastAsia="zh-CN"/>
        </w:rPr>
        <w:t>, according to</w:t>
      </w:r>
      <w:r w:rsidR="005353DA" w:rsidRPr="00204EE9">
        <w:rPr>
          <w:rFonts w:ascii="Arial" w:hAnsi="Arial" w:cs="Arial"/>
          <w:sz w:val="22"/>
          <w:szCs w:val="22"/>
        </w:rPr>
        <w:t xml:space="preserve"> </w:t>
      </w:r>
      <w:r w:rsidR="005353DA" w:rsidRPr="00204EE9">
        <w:rPr>
          <w:rFonts w:ascii="Arial" w:hAnsi="Arial" w:cs="Arial"/>
          <w:sz w:val="22"/>
          <w:szCs w:val="22"/>
          <w:lang w:eastAsia="zh-CN"/>
        </w:rPr>
        <w:t>linear mixed-effects model</w:t>
      </w:r>
      <w:r w:rsidR="005353DA">
        <w:rPr>
          <w:rFonts w:ascii="Arial" w:hAnsi="Arial" w:cs="Arial"/>
          <w:sz w:val="22"/>
          <w:szCs w:val="22"/>
          <w:lang w:eastAsia="zh-CN"/>
        </w:rPr>
        <w:t xml:space="preserve">s </w:t>
      </w:r>
      <w:r w:rsidR="005353DA" w:rsidRPr="00204EE9">
        <w:rPr>
          <w:rFonts w:ascii="Arial" w:hAnsi="Arial" w:cs="Arial"/>
          <w:sz w:val="22"/>
          <w:szCs w:val="22"/>
          <w:lang w:eastAsia="zh-CN"/>
        </w:rPr>
        <w:t xml:space="preserve">with </w:t>
      </w:r>
      <w:r w:rsidR="005353DA" w:rsidRPr="00204EE9">
        <w:rPr>
          <w:rFonts w:ascii="Arial" w:hAnsi="Arial" w:cs="Arial"/>
          <w:sz w:val="22"/>
          <w:szCs w:val="22"/>
        </w:rPr>
        <w:t>participants as random factor</w:t>
      </w:r>
      <w:r w:rsidR="00EA11D8" w:rsidRPr="00204EE9">
        <w:rPr>
          <w:rFonts w:ascii="Arial" w:hAnsi="Arial" w:cs="Arial"/>
          <w:sz w:val="22"/>
          <w:szCs w:val="22"/>
          <w:lang w:eastAsia="zh-CN"/>
        </w:rPr>
        <w:t>.</w:t>
      </w:r>
      <w:r w:rsidR="000918FF" w:rsidRPr="00204EE9">
        <w:rPr>
          <w:rFonts w:ascii="Arial" w:hAnsi="Arial" w:cs="Arial"/>
          <w:sz w:val="22"/>
          <w:szCs w:val="22"/>
          <w:lang w:eastAsia="zh-CN"/>
        </w:rPr>
        <w:t xml:space="preserve"> </w:t>
      </w:r>
      <w:commentRangeStart w:id="13"/>
      <w:r w:rsidR="00205A0D" w:rsidRPr="00204EE9">
        <w:rPr>
          <w:rFonts w:ascii="Arial" w:hAnsi="Arial" w:cs="Arial"/>
          <w:sz w:val="22"/>
          <w:szCs w:val="22"/>
          <w:lang w:eastAsia="zh-CN"/>
        </w:rPr>
        <w:t>Given</w:t>
      </w:r>
      <w:r w:rsidR="001B6593">
        <w:rPr>
          <w:rFonts w:ascii="Arial" w:hAnsi="Arial" w:cs="Arial"/>
          <w:sz w:val="22"/>
          <w:szCs w:val="22"/>
          <w:lang w:eastAsia="zh-CN"/>
        </w:rPr>
        <w:t xml:space="preserve"> </w:t>
      </w:r>
      <w:commentRangeEnd w:id="13"/>
      <w:r w:rsidR="00971592">
        <w:rPr>
          <w:rStyle w:val="CommentReference"/>
        </w:rPr>
        <w:commentReference w:id="13"/>
      </w:r>
      <w:r w:rsidR="001B6593">
        <w:rPr>
          <w:rFonts w:ascii="Arial" w:hAnsi="Arial" w:cs="Arial"/>
          <w:sz w:val="22"/>
          <w:szCs w:val="22"/>
          <w:lang w:eastAsia="zh-CN"/>
        </w:rPr>
        <w:t xml:space="preserve">that TMS condition and session number </w:t>
      </w:r>
      <w:r w:rsidR="008958B8">
        <w:rPr>
          <w:rFonts w:ascii="Arial" w:hAnsi="Arial" w:cs="Arial"/>
          <w:sz w:val="22"/>
          <w:szCs w:val="22"/>
          <w:lang w:eastAsia="zh-CN"/>
        </w:rPr>
        <w:t>were</w:t>
      </w:r>
      <w:r w:rsidR="001B6593">
        <w:rPr>
          <w:rFonts w:ascii="Arial" w:hAnsi="Arial" w:cs="Arial"/>
          <w:sz w:val="22"/>
          <w:szCs w:val="22"/>
          <w:lang w:eastAsia="zh-CN"/>
        </w:rPr>
        <w:t xml:space="preserve"> </w:t>
      </w:r>
      <w:commentRangeStart w:id="14"/>
      <w:r w:rsidR="001B6593">
        <w:rPr>
          <w:rFonts w:ascii="Arial" w:hAnsi="Arial" w:cs="Arial"/>
          <w:sz w:val="22"/>
          <w:szCs w:val="22"/>
          <w:lang w:eastAsia="zh-CN"/>
        </w:rPr>
        <w:t xml:space="preserve">confounded </w:t>
      </w:r>
      <w:commentRangeEnd w:id="14"/>
      <w:r w:rsidR="00971592">
        <w:rPr>
          <w:rStyle w:val="CommentReference"/>
        </w:rPr>
        <w:commentReference w:id="14"/>
      </w:r>
      <w:r w:rsidR="001B6593">
        <w:rPr>
          <w:rFonts w:ascii="Arial" w:hAnsi="Arial" w:cs="Arial"/>
          <w:sz w:val="22"/>
          <w:szCs w:val="22"/>
          <w:lang w:eastAsia="zh-CN"/>
        </w:rPr>
        <w:t xml:space="preserve">in the </w:t>
      </w:r>
      <w:r w:rsidR="0057282A" w:rsidRPr="00204EE9">
        <w:rPr>
          <w:rFonts w:ascii="Arial" w:hAnsi="Arial" w:cs="Arial"/>
          <w:sz w:val="22"/>
          <w:szCs w:val="22"/>
          <w:lang w:eastAsia="zh-CN"/>
        </w:rPr>
        <w:t xml:space="preserve">within-participant design, </w:t>
      </w:r>
      <w:r w:rsidR="00BD2898" w:rsidRPr="00204EE9">
        <w:rPr>
          <w:rFonts w:ascii="Arial" w:hAnsi="Arial" w:cs="Arial"/>
          <w:sz w:val="22"/>
          <w:szCs w:val="22"/>
          <w:lang w:eastAsia="zh-CN"/>
        </w:rPr>
        <w:t xml:space="preserve">we grouped </w:t>
      </w:r>
      <w:r w:rsidR="006935CB" w:rsidRPr="00204EE9">
        <w:rPr>
          <w:rFonts w:ascii="Arial" w:hAnsi="Arial" w:cs="Arial"/>
          <w:sz w:val="22"/>
          <w:szCs w:val="22"/>
          <w:lang w:eastAsia="zh-CN"/>
        </w:rPr>
        <w:t xml:space="preserve">participants </w:t>
      </w:r>
      <w:r w:rsidR="00BD2898" w:rsidRPr="00204EE9">
        <w:rPr>
          <w:rFonts w:ascii="Arial" w:hAnsi="Arial" w:cs="Arial"/>
          <w:sz w:val="22"/>
          <w:szCs w:val="22"/>
          <w:lang w:eastAsia="zh-CN"/>
        </w:rPr>
        <w:t>by</w:t>
      </w:r>
      <w:r w:rsidR="006935CB" w:rsidRPr="00204EE9">
        <w:rPr>
          <w:rFonts w:ascii="Arial" w:hAnsi="Arial" w:cs="Arial"/>
          <w:sz w:val="22"/>
          <w:szCs w:val="22"/>
          <w:lang w:eastAsia="zh-CN"/>
        </w:rPr>
        <w:t xml:space="preserve"> the </w:t>
      </w:r>
      <w:r w:rsidR="00DD7B62">
        <w:rPr>
          <w:rFonts w:ascii="Arial" w:hAnsi="Arial" w:cs="Arial"/>
          <w:sz w:val="22"/>
          <w:szCs w:val="22"/>
          <w:lang w:eastAsia="zh-CN"/>
        </w:rPr>
        <w:t>session number</w:t>
      </w:r>
      <w:r w:rsidR="006935CB" w:rsidRPr="00204EE9">
        <w:rPr>
          <w:rFonts w:ascii="Arial" w:hAnsi="Arial" w:cs="Arial"/>
          <w:sz w:val="22"/>
          <w:szCs w:val="22"/>
          <w:lang w:eastAsia="zh-CN"/>
        </w:rPr>
        <w:t xml:space="preserve"> </w:t>
      </w:r>
      <w:r w:rsidR="00BD2898" w:rsidRPr="00204EE9">
        <w:rPr>
          <w:rFonts w:ascii="Arial" w:hAnsi="Arial" w:cs="Arial"/>
          <w:sz w:val="22"/>
          <w:szCs w:val="22"/>
          <w:lang w:eastAsia="zh-CN"/>
        </w:rPr>
        <w:t>in which</w:t>
      </w:r>
      <w:r w:rsidR="006935CB" w:rsidRPr="00204EE9">
        <w:rPr>
          <w:rFonts w:ascii="Arial" w:hAnsi="Arial" w:cs="Arial"/>
          <w:sz w:val="22"/>
          <w:szCs w:val="22"/>
          <w:lang w:eastAsia="zh-CN"/>
        </w:rPr>
        <w:t xml:space="preserve"> they received cTBS or sham on Day 1</w:t>
      </w:r>
      <w:r w:rsidR="00013F14" w:rsidRPr="00204EE9">
        <w:rPr>
          <w:rFonts w:ascii="Arial" w:hAnsi="Arial" w:cs="Arial"/>
          <w:sz w:val="22"/>
          <w:szCs w:val="22"/>
          <w:lang w:eastAsia="zh-CN"/>
        </w:rPr>
        <w:t xml:space="preserve"> </w:t>
      </w:r>
      <w:r w:rsidR="00013F14" w:rsidRPr="00204EE9">
        <w:rPr>
          <w:rFonts w:ascii="Arial" w:hAnsi="Arial" w:cs="Arial"/>
          <w:sz w:val="22"/>
          <w:szCs w:val="22"/>
        </w:rPr>
        <w:t>(</w:t>
      </w:r>
      <w:r w:rsidR="00013F14" w:rsidRPr="00204EE9">
        <w:rPr>
          <w:rFonts w:ascii="Arial" w:hAnsi="Arial" w:cs="Arial"/>
          <w:b/>
          <w:sz w:val="22"/>
          <w:szCs w:val="22"/>
        </w:rPr>
        <w:t>Figure 3</w:t>
      </w:r>
      <w:r w:rsidR="007C2A56" w:rsidRPr="00204EE9">
        <w:rPr>
          <w:rFonts w:ascii="Arial" w:hAnsi="Arial" w:cs="Arial"/>
          <w:b/>
          <w:sz w:val="22"/>
          <w:szCs w:val="22"/>
        </w:rPr>
        <w:t>C</w:t>
      </w:r>
      <w:r w:rsidR="00013F14" w:rsidRPr="00204EE9">
        <w:rPr>
          <w:rFonts w:ascii="Arial" w:hAnsi="Arial" w:cs="Arial"/>
          <w:sz w:val="22"/>
          <w:szCs w:val="22"/>
        </w:rPr>
        <w:t>)</w:t>
      </w:r>
      <w:r w:rsidR="006935CB" w:rsidRPr="00204EE9">
        <w:rPr>
          <w:rFonts w:ascii="Arial" w:hAnsi="Arial" w:cs="Arial"/>
          <w:sz w:val="22"/>
          <w:szCs w:val="22"/>
          <w:lang w:eastAsia="zh-CN"/>
        </w:rPr>
        <w:t>.</w:t>
      </w:r>
      <w:r w:rsidR="00013F14" w:rsidRPr="00204EE9">
        <w:rPr>
          <w:rFonts w:ascii="Arial" w:hAnsi="Arial" w:cs="Arial"/>
          <w:sz w:val="22"/>
          <w:szCs w:val="22"/>
          <w:lang w:eastAsia="zh-CN"/>
        </w:rPr>
        <w:t xml:space="preserve"> </w:t>
      </w:r>
      <w:r w:rsidR="00E40163" w:rsidRPr="00204EE9">
        <w:rPr>
          <w:rFonts w:ascii="Arial" w:hAnsi="Arial" w:cs="Arial"/>
          <w:sz w:val="22"/>
          <w:szCs w:val="22"/>
          <w:lang w:eastAsia="zh-CN"/>
        </w:rPr>
        <w:t xml:space="preserve">This analysis revealed that the </w:t>
      </w:r>
      <w:r w:rsidR="001E344C" w:rsidRPr="00204EE9">
        <w:rPr>
          <w:rFonts w:ascii="Arial" w:hAnsi="Arial" w:cs="Arial"/>
          <w:sz w:val="22"/>
          <w:szCs w:val="22"/>
          <w:lang w:eastAsia="zh-CN"/>
        </w:rPr>
        <w:t>impairment</w:t>
      </w:r>
      <w:r w:rsidR="000F3877" w:rsidRPr="00204EE9">
        <w:rPr>
          <w:rFonts w:ascii="Arial" w:hAnsi="Arial" w:cs="Arial"/>
          <w:sz w:val="22"/>
          <w:szCs w:val="22"/>
          <w:lang w:eastAsia="zh-CN"/>
        </w:rPr>
        <w:t xml:space="preserve"> </w:t>
      </w:r>
      <w:r w:rsidR="00E40163" w:rsidRPr="00204EE9">
        <w:rPr>
          <w:rFonts w:ascii="Arial" w:hAnsi="Arial" w:cs="Arial"/>
          <w:sz w:val="22"/>
          <w:szCs w:val="22"/>
          <w:lang w:eastAsia="zh-CN"/>
        </w:rPr>
        <w:t>i</w:t>
      </w:r>
      <w:r w:rsidR="000F3877" w:rsidRPr="00204EE9">
        <w:rPr>
          <w:rFonts w:ascii="Arial" w:hAnsi="Arial" w:cs="Arial"/>
          <w:sz w:val="22"/>
          <w:szCs w:val="22"/>
          <w:lang w:eastAsia="zh-CN"/>
        </w:rPr>
        <w:t xml:space="preserve">n </w:t>
      </w:r>
      <w:commentRangeStart w:id="15"/>
      <w:r w:rsidR="000F3877" w:rsidRPr="00204EE9">
        <w:rPr>
          <w:rFonts w:ascii="Arial" w:hAnsi="Arial" w:cs="Arial"/>
          <w:sz w:val="22"/>
          <w:szCs w:val="22"/>
          <w:lang w:eastAsia="zh-CN"/>
        </w:rPr>
        <w:t xml:space="preserve">discrimination performance </w:t>
      </w:r>
      <w:commentRangeEnd w:id="15"/>
      <w:r w:rsidR="00971592">
        <w:rPr>
          <w:rStyle w:val="CommentReference"/>
        </w:rPr>
        <w:commentReference w:id="15"/>
      </w:r>
      <w:r w:rsidR="000F3877" w:rsidRPr="00204EE9">
        <w:rPr>
          <w:rFonts w:ascii="Arial" w:hAnsi="Arial" w:cs="Arial"/>
          <w:sz w:val="22"/>
          <w:szCs w:val="22"/>
          <w:lang w:eastAsia="zh-CN"/>
        </w:rPr>
        <w:t>was</w:t>
      </w:r>
      <w:r w:rsidR="00E40163" w:rsidRPr="00204EE9">
        <w:rPr>
          <w:rFonts w:ascii="Arial" w:hAnsi="Arial" w:cs="Arial"/>
          <w:sz w:val="22"/>
          <w:szCs w:val="22"/>
          <w:lang w:eastAsia="zh-CN"/>
        </w:rPr>
        <w:t xml:space="preserve"> not an overall </w:t>
      </w:r>
      <w:r w:rsidR="00DE209B" w:rsidRPr="00204EE9">
        <w:rPr>
          <w:rFonts w:ascii="Arial" w:hAnsi="Arial" w:cs="Arial"/>
          <w:sz w:val="22"/>
          <w:szCs w:val="22"/>
          <w:lang w:eastAsia="zh-CN"/>
        </w:rPr>
        <w:t xml:space="preserve">effect </w:t>
      </w:r>
      <w:r w:rsidR="00DE209B" w:rsidRPr="00204EE9">
        <w:rPr>
          <w:rFonts w:ascii="Arial" w:hAnsi="Arial" w:cs="Arial"/>
          <w:sz w:val="22"/>
          <w:szCs w:val="22"/>
          <w:lang w:eastAsia="zh-CN"/>
        </w:rPr>
        <w:lastRenderedPageBreak/>
        <w:t>but</w:t>
      </w:r>
      <w:r w:rsidR="00E40163" w:rsidRPr="00204EE9">
        <w:rPr>
          <w:rFonts w:ascii="Arial" w:hAnsi="Arial" w:cs="Arial"/>
          <w:sz w:val="22"/>
          <w:szCs w:val="22"/>
          <w:lang w:eastAsia="zh-CN"/>
        </w:rPr>
        <w:t xml:space="preserve"> </w:t>
      </w:r>
      <w:r w:rsidR="0003369E">
        <w:rPr>
          <w:rFonts w:ascii="Arial" w:hAnsi="Arial" w:cs="Arial"/>
          <w:sz w:val="22"/>
          <w:szCs w:val="22"/>
          <w:lang w:eastAsia="zh-CN"/>
        </w:rPr>
        <w:t xml:space="preserve">was only observable when cTBS was applied to </w:t>
      </w:r>
      <w:r w:rsidR="0090143C" w:rsidRPr="00204EE9">
        <w:rPr>
          <w:rFonts w:ascii="Arial" w:hAnsi="Arial" w:cs="Arial"/>
          <w:sz w:val="22"/>
          <w:szCs w:val="22"/>
          <w:lang w:eastAsia="zh-CN"/>
        </w:rPr>
        <w:t>participants</w:t>
      </w:r>
      <w:r w:rsidR="0003369E">
        <w:rPr>
          <w:rFonts w:ascii="Arial" w:hAnsi="Arial" w:cs="Arial"/>
          <w:sz w:val="22"/>
          <w:szCs w:val="22"/>
          <w:lang w:eastAsia="zh-CN"/>
        </w:rPr>
        <w:t>’</w:t>
      </w:r>
      <w:r w:rsidR="0090143C" w:rsidRPr="00204EE9">
        <w:rPr>
          <w:rFonts w:ascii="Arial" w:hAnsi="Arial" w:cs="Arial"/>
          <w:sz w:val="22"/>
          <w:szCs w:val="22"/>
          <w:lang w:eastAsia="zh-CN"/>
        </w:rPr>
        <w:t xml:space="preserve"> first </w:t>
      </w:r>
      <w:r w:rsidR="00E40163" w:rsidRPr="00204EE9">
        <w:rPr>
          <w:rFonts w:ascii="Arial" w:hAnsi="Arial" w:cs="Arial"/>
          <w:sz w:val="22"/>
          <w:szCs w:val="22"/>
          <w:lang w:eastAsia="zh-CN"/>
        </w:rPr>
        <w:t>session</w:t>
      </w:r>
      <w:r w:rsidR="00057BA4" w:rsidRPr="00204EE9">
        <w:rPr>
          <w:rFonts w:ascii="Arial" w:hAnsi="Arial" w:cs="Arial"/>
          <w:sz w:val="22"/>
          <w:szCs w:val="22"/>
          <w:lang w:eastAsia="zh-CN"/>
        </w:rPr>
        <w:t xml:space="preserve"> (p &lt; 2.2e-16)</w:t>
      </w:r>
      <w:r w:rsidR="00D618E2">
        <w:rPr>
          <w:rFonts w:ascii="Arial" w:hAnsi="Arial" w:cs="Arial"/>
          <w:sz w:val="22"/>
          <w:szCs w:val="22"/>
          <w:lang w:eastAsia="zh-CN"/>
        </w:rPr>
        <w:t>.</w:t>
      </w:r>
      <w:r w:rsidR="00C6427B">
        <w:rPr>
          <w:rFonts w:ascii="Arial" w:hAnsi="Arial" w:cs="Arial"/>
          <w:sz w:val="22"/>
          <w:szCs w:val="22"/>
          <w:lang w:eastAsia="zh-CN"/>
        </w:rPr>
        <w:t xml:space="preserve"> </w:t>
      </w:r>
      <w:r w:rsidR="00C6427B" w:rsidRPr="00204EE9">
        <w:rPr>
          <w:rFonts w:ascii="Arial" w:hAnsi="Arial" w:cs="Arial"/>
          <w:sz w:val="22"/>
          <w:szCs w:val="22"/>
        </w:rPr>
        <w:t xml:space="preserve">In all analyses, we </w:t>
      </w:r>
      <w:r w:rsidR="00C6427B" w:rsidRPr="00204EE9">
        <w:rPr>
          <w:rFonts w:ascii="Arial" w:hAnsi="Arial" w:cs="Arial"/>
          <w:sz w:val="22"/>
          <w:szCs w:val="22"/>
          <w:lang w:eastAsia="zh-CN"/>
        </w:rPr>
        <w:t>also explored whether the effect of cTBS was influenced by anterior or posterior OFC-targeted stimulation. However, there was no evidence of a differential impact based on the targeted location on discrimination performance (all p &gt; 0.05)</w:t>
      </w:r>
      <w:r w:rsidR="00C6427B">
        <w:rPr>
          <w:rFonts w:ascii="Arial" w:hAnsi="Arial" w:cs="Arial"/>
          <w:sz w:val="22"/>
          <w:szCs w:val="22"/>
          <w:lang w:eastAsia="zh-CN"/>
        </w:rPr>
        <w:t xml:space="preserve">. </w:t>
      </w:r>
    </w:p>
    <w:p w14:paraId="29484123" w14:textId="63A8DA9A" w:rsidR="006F29BA" w:rsidRPr="00204EE9" w:rsidRDefault="00D21AEE" w:rsidP="00D03954">
      <w:pPr>
        <w:spacing w:after="120"/>
        <w:rPr>
          <w:rFonts w:ascii="Arial" w:hAnsi="Arial" w:cs="Arial"/>
          <w:sz w:val="22"/>
          <w:szCs w:val="22"/>
          <w:highlight w:val="green"/>
        </w:rPr>
      </w:pPr>
      <w:r w:rsidRPr="00204EE9">
        <w:rPr>
          <w:rFonts w:ascii="Arial" w:hAnsi="Arial" w:cs="Arial"/>
          <w:sz w:val="22"/>
          <w:szCs w:val="22"/>
        </w:rPr>
        <w:t>To better quantify</w:t>
      </w:r>
      <w:r w:rsidR="006A4447">
        <w:rPr>
          <w:rFonts w:ascii="Arial" w:hAnsi="Arial" w:cs="Arial"/>
          <w:sz w:val="22"/>
          <w:szCs w:val="22"/>
        </w:rPr>
        <w:t xml:space="preserve"> and compare</w:t>
      </w:r>
      <w:r w:rsidR="0096006C" w:rsidRPr="00204EE9">
        <w:rPr>
          <w:rFonts w:ascii="Arial" w:hAnsi="Arial" w:cs="Arial"/>
          <w:sz w:val="22"/>
          <w:szCs w:val="22"/>
        </w:rPr>
        <w:t xml:space="preserve"> the learning </w:t>
      </w:r>
      <w:r w:rsidR="004F0EA6" w:rsidRPr="00204EE9">
        <w:rPr>
          <w:rFonts w:ascii="Arial" w:hAnsi="Arial" w:cs="Arial"/>
          <w:sz w:val="22"/>
          <w:szCs w:val="22"/>
        </w:rPr>
        <w:t>process</w:t>
      </w:r>
      <w:r w:rsidR="0096006C" w:rsidRPr="00204EE9">
        <w:rPr>
          <w:rFonts w:ascii="Arial" w:hAnsi="Arial" w:cs="Arial"/>
          <w:sz w:val="22"/>
          <w:szCs w:val="22"/>
        </w:rPr>
        <w:t xml:space="preserve">, we fitted a Rescorla-Wagner model to the discrimination </w:t>
      </w:r>
      <w:r w:rsidR="00104FBE">
        <w:rPr>
          <w:rFonts w:ascii="Arial" w:hAnsi="Arial" w:cs="Arial"/>
          <w:sz w:val="22"/>
          <w:szCs w:val="22"/>
        </w:rPr>
        <w:t xml:space="preserve">task choices </w:t>
      </w:r>
      <w:r w:rsidR="009D5989" w:rsidRPr="00204EE9">
        <w:rPr>
          <w:rFonts w:ascii="Arial" w:hAnsi="Arial" w:cs="Arial"/>
          <w:sz w:val="22"/>
          <w:szCs w:val="22"/>
        </w:rPr>
        <w:t xml:space="preserve">across </w:t>
      </w:r>
      <w:r w:rsidR="004849C4" w:rsidRPr="00204EE9">
        <w:rPr>
          <w:rFonts w:ascii="Arial" w:hAnsi="Arial" w:cs="Arial"/>
          <w:sz w:val="22"/>
          <w:szCs w:val="22"/>
        </w:rPr>
        <w:t>the</w:t>
      </w:r>
      <w:r w:rsidR="002930F0" w:rsidRPr="00204EE9">
        <w:rPr>
          <w:rFonts w:ascii="Arial" w:hAnsi="Arial" w:cs="Arial"/>
          <w:sz w:val="22"/>
          <w:szCs w:val="22"/>
        </w:rPr>
        <w:t xml:space="preserve"> </w:t>
      </w:r>
      <w:r w:rsidR="0096006C" w:rsidRPr="00204EE9">
        <w:rPr>
          <w:rFonts w:ascii="Arial" w:hAnsi="Arial" w:cs="Arial"/>
          <w:sz w:val="22"/>
          <w:szCs w:val="22"/>
        </w:rPr>
        <w:t>five</w:t>
      </w:r>
      <w:r w:rsidR="002930F0" w:rsidRPr="00204EE9">
        <w:rPr>
          <w:rFonts w:ascii="Arial" w:hAnsi="Arial" w:cs="Arial"/>
          <w:sz w:val="22"/>
          <w:szCs w:val="22"/>
        </w:rPr>
        <w:t xml:space="preserve"> runs</w:t>
      </w:r>
      <w:r w:rsidR="00263A2E" w:rsidRPr="00204EE9">
        <w:rPr>
          <w:rFonts w:ascii="Arial" w:hAnsi="Arial" w:cs="Arial"/>
          <w:sz w:val="22"/>
          <w:szCs w:val="22"/>
        </w:rPr>
        <w:t xml:space="preserve"> using a hierarchical Bayesian approac</w:t>
      </w:r>
      <w:r w:rsidR="00615BC4" w:rsidRPr="00204EE9">
        <w:rPr>
          <w:rFonts w:ascii="Arial" w:hAnsi="Arial" w:cs="Arial"/>
          <w:sz w:val="22"/>
          <w:szCs w:val="22"/>
        </w:rPr>
        <w:t>h</w:t>
      </w:r>
      <w:r w:rsidR="00615BC4" w:rsidRPr="00204EE9">
        <w:rPr>
          <w:rFonts w:ascii="Arial" w:hAnsi="Arial" w:cs="Arial"/>
          <w:sz w:val="22"/>
          <w:szCs w:val="22"/>
        </w:rPr>
        <w:fldChar w:fldCharType="begin"/>
      </w:r>
      <w:r w:rsidR="000A5727" w:rsidRPr="00204EE9">
        <w:rPr>
          <w:rFonts w:ascii="Arial" w:hAnsi="Arial" w:cs="Arial"/>
          <w:sz w:val="22"/>
          <w:szCs w:val="22"/>
        </w:rPr>
        <w:instrText xml:space="preserve"> ADDIN EN.CITE &lt;EndNote&gt;&lt;Cite&gt;&lt;Author&gt;Myung&lt;/Author&gt;&lt;Year&gt;2005&lt;/Year&gt;&lt;RecNum&gt;630&lt;/RecNum&gt;&lt;DisplayText&gt;&lt;style face="superscript"&gt;15&lt;/style&gt;&lt;/DisplayText&gt;&lt;record&gt;&lt;rec-number&gt;630&lt;/rec-number&gt;&lt;foreign-keys&gt;&lt;key app="EN" db-id="zaf922assa05plerwwupfssvrzteappvax2x" timestamp="1727203504"&gt;630&lt;/key&gt;&lt;/foreign-keys&gt;&lt;ref-type name="Journal Article"&gt;17&lt;/ref-type&gt;&lt;contributors&gt;&lt;authors&gt;&lt;author&gt;Myung, Jay I&lt;/author&gt;&lt;author&gt;Karabatsos, George&lt;/author&gt;&lt;author&gt;Iverson, Geoffrey J&lt;/author&gt;&lt;/authors&gt;&lt;/contributors&gt;&lt;titles&gt;&lt;title&gt;A Bayesian approach to testing decision making axioms&lt;/title&gt;&lt;secondary-title&gt;Journal of Mathematical Psychology&lt;/secondary-title&gt;&lt;/titles&gt;&lt;periodical&gt;&lt;full-title&gt;Journal of Mathematical Psychology&lt;/full-title&gt;&lt;/periodical&gt;&lt;pages&gt;205-225&lt;/pages&gt;&lt;volume&gt;49&lt;/volume&gt;&lt;number&gt;3&lt;/number&gt;&lt;dates&gt;&lt;year&gt;2005&lt;/year&gt;&lt;/dates&gt;&lt;isbn&gt;0022-2496&lt;/isbn&gt;&lt;urls&gt;&lt;/urls&gt;&lt;/record&gt;&lt;/Cite&gt;&lt;/EndNote&gt;</w:instrText>
      </w:r>
      <w:r w:rsidR="00615BC4" w:rsidRPr="00204EE9">
        <w:rPr>
          <w:rFonts w:ascii="Arial" w:hAnsi="Arial" w:cs="Arial"/>
          <w:sz w:val="22"/>
          <w:szCs w:val="22"/>
        </w:rPr>
        <w:fldChar w:fldCharType="separate"/>
      </w:r>
      <w:r w:rsidR="000A5727" w:rsidRPr="00204EE9">
        <w:rPr>
          <w:rFonts w:ascii="Arial" w:hAnsi="Arial" w:cs="Arial"/>
          <w:noProof/>
          <w:sz w:val="22"/>
          <w:szCs w:val="22"/>
          <w:vertAlign w:val="superscript"/>
        </w:rPr>
        <w:t>15</w:t>
      </w:r>
      <w:r w:rsidR="00615BC4" w:rsidRPr="00204EE9">
        <w:rPr>
          <w:rFonts w:ascii="Arial" w:hAnsi="Arial" w:cs="Arial"/>
          <w:sz w:val="22"/>
          <w:szCs w:val="22"/>
        </w:rPr>
        <w:fldChar w:fldCharType="end"/>
      </w:r>
      <w:r w:rsidR="00263A2E" w:rsidRPr="00204EE9">
        <w:rPr>
          <w:rFonts w:ascii="Arial" w:hAnsi="Arial" w:cs="Arial"/>
          <w:sz w:val="22"/>
          <w:szCs w:val="22"/>
        </w:rPr>
        <w:t>.</w:t>
      </w:r>
      <w:r w:rsidR="00193EF9" w:rsidRPr="00204EE9">
        <w:rPr>
          <w:rFonts w:ascii="Arial" w:hAnsi="Arial" w:cs="Arial"/>
          <w:sz w:val="22"/>
          <w:szCs w:val="22"/>
        </w:rPr>
        <w:t xml:space="preserve"> We compared </w:t>
      </w:r>
      <w:r w:rsidR="004849C4" w:rsidRPr="00204EE9">
        <w:rPr>
          <w:rFonts w:ascii="Arial" w:hAnsi="Arial" w:cs="Arial"/>
          <w:sz w:val="22"/>
          <w:szCs w:val="22"/>
        </w:rPr>
        <w:t>three</w:t>
      </w:r>
      <w:r w:rsidR="00193EF9" w:rsidRPr="00204EE9">
        <w:rPr>
          <w:rFonts w:ascii="Arial" w:hAnsi="Arial" w:cs="Arial"/>
          <w:sz w:val="22"/>
          <w:szCs w:val="22"/>
        </w:rPr>
        <w:t xml:space="preserve"> model</w:t>
      </w:r>
      <w:r w:rsidR="004849C4" w:rsidRPr="00204EE9">
        <w:rPr>
          <w:rFonts w:ascii="Arial" w:hAnsi="Arial" w:cs="Arial"/>
          <w:sz w:val="22"/>
          <w:szCs w:val="22"/>
        </w:rPr>
        <w:t>s: one</w:t>
      </w:r>
      <w:r w:rsidR="00193EF9" w:rsidRPr="00204EE9">
        <w:rPr>
          <w:rFonts w:ascii="Arial" w:hAnsi="Arial" w:cs="Arial"/>
          <w:sz w:val="22"/>
          <w:szCs w:val="22"/>
        </w:rPr>
        <w:t xml:space="preserve"> with </w:t>
      </w:r>
      <w:del w:id="16" w:author="Kahnt, Thorsten (NIH/NIDA) [E]" w:date="2024-10-09T09:58:00Z">
        <w:r w:rsidR="00193EF9" w:rsidRPr="00204EE9" w:rsidDel="00971592">
          <w:rPr>
            <w:rFonts w:ascii="Arial" w:hAnsi="Arial" w:cs="Arial"/>
            <w:sz w:val="22"/>
            <w:szCs w:val="22"/>
          </w:rPr>
          <w:delText>condition</w:delText>
        </w:r>
      </w:del>
      <w:ins w:id="17" w:author="Kahnt, Thorsten (NIH/NIDA) [E]" w:date="2024-10-09T09:58:00Z">
        <w:r w:rsidR="00971592">
          <w:rPr>
            <w:rFonts w:ascii="Arial" w:hAnsi="Arial" w:cs="Arial"/>
            <w:sz w:val="22"/>
            <w:szCs w:val="22"/>
          </w:rPr>
          <w:t>session</w:t>
        </w:r>
      </w:ins>
      <w:r w:rsidR="00193EF9" w:rsidRPr="00204EE9">
        <w:rPr>
          <w:rFonts w:ascii="Arial" w:hAnsi="Arial" w:cs="Arial"/>
          <w:sz w:val="22"/>
          <w:szCs w:val="22"/>
        </w:rPr>
        <w:t>-</w:t>
      </w:r>
      <w:r w:rsidR="004849C4" w:rsidRPr="00204EE9">
        <w:rPr>
          <w:rFonts w:ascii="Arial" w:hAnsi="Arial" w:cs="Arial"/>
          <w:sz w:val="22"/>
          <w:szCs w:val="22"/>
        </w:rPr>
        <w:t>specific</w:t>
      </w:r>
      <w:r w:rsidR="00193EF9" w:rsidRPr="00204EE9">
        <w:rPr>
          <w:rFonts w:ascii="Arial" w:hAnsi="Arial" w:cs="Arial"/>
          <w:sz w:val="22"/>
          <w:szCs w:val="22"/>
        </w:rPr>
        <w:t xml:space="preserve"> learning rates</w:t>
      </w:r>
      <w:r w:rsidR="004849C4" w:rsidRPr="00204EE9">
        <w:rPr>
          <w:rFonts w:ascii="Arial" w:hAnsi="Arial" w:cs="Arial"/>
          <w:sz w:val="22"/>
          <w:szCs w:val="22"/>
        </w:rPr>
        <w:t xml:space="preserve">, one with condition-specific learning rates, and one with fixed learning rates across sessions/conditions. </w:t>
      </w:r>
      <w:r w:rsidR="00171E00" w:rsidRPr="00204EE9">
        <w:rPr>
          <w:rFonts w:ascii="Arial" w:hAnsi="Arial" w:cs="Arial"/>
          <w:sz w:val="22"/>
          <w:szCs w:val="22"/>
        </w:rPr>
        <w:t xml:space="preserve">Model comparison </w:t>
      </w:r>
      <w:r w:rsidR="00B106C3">
        <w:rPr>
          <w:rFonts w:ascii="Arial" w:hAnsi="Arial" w:cs="Arial"/>
          <w:sz w:val="22"/>
          <w:szCs w:val="22"/>
        </w:rPr>
        <w:t>showed</w:t>
      </w:r>
      <w:r w:rsidR="00171E00" w:rsidRPr="00204EE9">
        <w:rPr>
          <w:rFonts w:ascii="Arial" w:hAnsi="Arial" w:cs="Arial"/>
          <w:sz w:val="22"/>
          <w:szCs w:val="22"/>
        </w:rPr>
        <w:t xml:space="preserve"> that the</w:t>
      </w:r>
      <w:r w:rsidR="004849C4" w:rsidRPr="00204EE9">
        <w:rPr>
          <w:rFonts w:ascii="Arial" w:hAnsi="Arial" w:cs="Arial"/>
          <w:sz w:val="22"/>
          <w:szCs w:val="22"/>
        </w:rPr>
        <w:t xml:space="preserve"> session-specific learning rate model provided the best fit </w:t>
      </w:r>
      <w:r w:rsidR="00D03954" w:rsidRPr="00204EE9">
        <w:rPr>
          <w:rFonts w:ascii="Arial" w:hAnsi="Arial" w:cs="Arial"/>
          <w:sz w:val="22"/>
          <w:szCs w:val="22"/>
        </w:rPr>
        <w:t>(deviance information criterio</w:t>
      </w:r>
      <w:r w:rsidR="00CD6191" w:rsidRPr="00204EE9">
        <w:rPr>
          <w:rFonts w:ascii="Arial" w:hAnsi="Arial" w:cs="Arial"/>
          <w:sz w:val="22"/>
          <w:szCs w:val="22"/>
        </w:rPr>
        <w:t>n</w:t>
      </w:r>
      <w:r w:rsidR="00CD6191" w:rsidRPr="00204EE9">
        <w:rPr>
          <w:rFonts w:ascii="Arial" w:hAnsi="Arial" w:cs="Arial"/>
          <w:sz w:val="22"/>
          <w:szCs w:val="22"/>
        </w:rPr>
        <w:fldChar w:fldCharType="begin"/>
      </w:r>
      <w:r w:rsidR="000A5727" w:rsidRPr="00204EE9">
        <w:rPr>
          <w:rFonts w:ascii="Arial" w:hAnsi="Arial" w:cs="Arial"/>
          <w:sz w:val="22"/>
          <w:szCs w:val="22"/>
        </w:rPr>
        <w:instrText xml:space="preserve"> ADDIN EN.CITE &lt;EndNote&gt;&lt;Cite&gt;&lt;Author&gt;Spiegelhalter&lt;/Author&gt;&lt;Year&gt;2002&lt;/Year&gt;&lt;RecNum&gt;159&lt;/RecNum&gt;&lt;DisplayText&gt;&lt;style face="superscript"&gt;16&lt;/style&gt;&lt;/DisplayText&gt;&lt;record&gt;&lt;rec-number&gt;159&lt;/rec-number&gt;&lt;foreign-keys&gt;&lt;key app="EN" db-id="zaf922assa05plerwwupfssvrzteappvax2x" timestamp="1698267309"&gt;159&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sidR="00CD6191" w:rsidRPr="00204EE9">
        <w:rPr>
          <w:rFonts w:ascii="Arial" w:hAnsi="Arial" w:cs="Arial"/>
          <w:sz w:val="22"/>
          <w:szCs w:val="22"/>
        </w:rPr>
        <w:fldChar w:fldCharType="separate"/>
      </w:r>
      <w:r w:rsidR="000A5727" w:rsidRPr="00204EE9">
        <w:rPr>
          <w:rFonts w:ascii="Arial" w:hAnsi="Arial" w:cs="Arial"/>
          <w:noProof/>
          <w:sz w:val="22"/>
          <w:szCs w:val="22"/>
          <w:vertAlign w:val="superscript"/>
        </w:rPr>
        <w:t>16</w:t>
      </w:r>
      <w:r w:rsidR="00CD6191" w:rsidRPr="00204EE9">
        <w:rPr>
          <w:rFonts w:ascii="Arial" w:hAnsi="Arial" w:cs="Arial"/>
          <w:sz w:val="22"/>
          <w:szCs w:val="22"/>
        </w:rPr>
        <w:fldChar w:fldCharType="end"/>
      </w:r>
      <w:r w:rsidR="00CD6191" w:rsidRPr="00204EE9">
        <w:rPr>
          <w:rFonts w:ascii="Arial" w:hAnsi="Arial" w:cs="Arial"/>
          <w:sz w:val="22"/>
          <w:szCs w:val="22"/>
        </w:rPr>
        <w:t xml:space="preserve">; </w:t>
      </w:r>
      <w:r w:rsidR="00D03954" w:rsidRPr="00204EE9">
        <w:rPr>
          <w:rFonts w:ascii="Arial" w:hAnsi="Arial" w:cs="Arial"/>
          <w:sz w:val="22"/>
          <w:szCs w:val="22"/>
        </w:rPr>
        <w:t xml:space="preserve">DIC; </w:t>
      </w:r>
      <w:r w:rsidR="00A75E95" w:rsidRPr="00204EE9">
        <w:rPr>
          <w:rFonts w:ascii="Arial" w:hAnsi="Arial" w:cs="Arial"/>
          <w:sz w:val="22"/>
          <w:szCs w:val="22"/>
        </w:rPr>
        <w:t xml:space="preserve">session-specific learning rates = 13161.95, </w:t>
      </w:r>
      <w:r w:rsidR="00755BD5" w:rsidRPr="00204EE9">
        <w:rPr>
          <w:rFonts w:ascii="Arial" w:hAnsi="Arial" w:cs="Arial"/>
          <w:sz w:val="22"/>
          <w:szCs w:val="22"/>
        </w:rPr>
        <w:t>condition</w:t>
      </w:r>
      <w:r w:rsidR="00D03954" w:rsidRPr="00204EE9">
        <w:rPr>
          <w:rFonts w:ascii="Arial" w:hAnsi="Arial" w:cs="Arial"/>
          <w:sz w:val="22"/>
          <w:szCs w:val="22"/>
        </w:rPr>
        <w:t>-</w:t>
      </w:r>
      <w:r w:rsidR="00A75E95" w:rsidRPr="00204EE9">
        <w:rPr>
          <w:rFonts w:ascii="Arial" w:hAnsi="Arial" w:cs="Arial"/>
          <w:sz w:val="22"/>
          <w:szCs w:val="22"/>
        </w:rPr>
        <w:t>specific</w:t>
      </w:r>
      <w:r w:rsidR="00D03954" w:rsidRPr="00204EE9">
        <w:rPr>
          <w:rFonts w:ascii="Arial" w:hAnsi="Arial" w:cs="Arial"/>
          <w:sz w:val="22"/>
          <w:szCs w:val="22"/>
        </w:rPr>
        <w:t xml:space="preserve">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3544.84</w:t>
      </w:r>
      <w:r w:rsidR="00D03954" w:rsidRPr="00204EE9">
        <w:rPr>
          <w:rFonts w:ascii="Arial" w:hAnsi="Arial" w:cs="Arial"/>
          <w:sz w:val="22"/>
          <w:szCs w:val="22"/>
        </w:rPr>
        <w:t>,</w:t>
      </w:r>
      <w:r w:rsidR="00A75E95" w:rsidRPr="00204EE9">
        <w:rPr>
          <w:rFonts w:ascii="Arial" w:hAnsi="Arial" w:cs="Arial"/>
          <w:sz w:val="22"/>
          <w:szCs w:val="22"/>
        </w:rPr>
        <w:t xml:space="preserve"> </w:t>
      </w:r>
      <w:r w:rsidR="00D03954" w:rsidRPr="00204EE9">
        <w:rPr>
          <w:rFonts w:ascii="Arial" w:hAnsi="Arial" w:cs="Arial"/>
          <w:sz w:val="22"/>
          <w:szCs w:val="22"/>
        </w:rPr>
        <w:t>fixed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4045.46</w:t>
      </w:r>
      <w:r w:rsidR="00D03954" w:rsidRPr="00204EE9">
        <w:rPr>
          <w:rFonts w:ascii="Arial" w:hAnsi="Arial" w:cs="Arial"/>
          <w:sz w:val="22"/>
          <w:szCs w:val="22"/>
        </w:rPr>
        <w:t>).</w:t>
      </w:r>
      <w:r w:rsidR="00480B84" w:rsidRPr="00204EE9">
        <w:rPr>
          <w:rFonts w:ascii="Arial" w:hAnsi="Arial" w:cs="Arial"/>
          <w:sz w:val="22"/>
          <w:szCs w:val="22"/>
        </w:rPr>
        <w:t xml:space="preserve"> </w:t>
      </w:r>
      <w:r w:rsidR="00665B0F" w:rsidRPr="00204EE9">
        <w:rPr>
          <w:rFonts w:ascii="Arial" w:hAnsi="Arial" w:cs="Arial"/>
          <w:sz w:val="22"/>
          <w:szCs w:val="22"/>
        </w:rPr>
        <w:t>The</w:t>
      </w:r>
      <w:r w:rsidR="00FB65F2" w:rsidRPr="00204EE9">
        <w:rPr>
          <w:rFonts w:ascii="Arial" w:hAnsi="Arial" w:cs="Arial"/>
          <w:sz w:val="22"/>
          <w:szCs w:val="22"/>
        </w:rPr>
        <w:t xml:space="preserve"> winning</w:t>
      </w:r>
      <w:r w:rsidR="00665B0F" w:rsidRPr="00204EE9">
        <w:rPr>
          <w:rFonts w:ascii="Arial" w:hAnsi="Arial" w:cs="Arial"/>
          <w:sz w:val="22"/>
          <w:szCs w:val="22"/>
        </w:rPr>
        <w:t xml:space="preserve"> model </w:t>
      </w:r>
      <w:r w:rsidR="00FB65F2" w:rsidRPr="00204EE9">
        <w:rPr>
          <w:rFonts w:ascii="Arial" w:hAnsi="Arial" w:cs="Arial"/>
          <w:sz w:val="22"/>
          <w:szCs w:val="22"/>
        </w:rPr>
        <w:t xml:space="preserve">captured </w:t>
      </w:r>
      <w:r w:rsidR="00665B0F" w:rsidRPr="00204EE9">
        <w:rPr>
          <w:rFonts w:ascii="Arial" w:hAnsi="Arial" w:cs="Arial"/>
          <w:sz w:val="22"/>
          <w:szCs w:val="22"/>
        </w:rPr>
        <w:t>the data w</w:t>
      </w:r>
      <w:r w:rsidR="004B672C" w:rsidRPr="00204EE9">
        <w:rPr>
          <w:rFonts w:ascii="Arial" w:hAnsi="Arial" w:cs="Arial"/>
          <w:sz w:val="22"/>
          <w:szCs w:val="22"/>
        </w:rPr>
        <w:t>ell</w:t>
      </w:r>
      <w:r w:rsidR="006F29BA" w:rsidRPr="00204EE9">
        <w:rPr>
          <w:rFonts w:ascii="Arial" w:hAnsi="Arial" w:cs="Arial"/>
          <w:sz w:val="22"/>
          <w:szCs w:val="22"/>
        </w:rPr>
        <w:t xml:space="preserve">, as </w:t>
      </w:r>
      <w:r w:rsidR="00FB65F2" w:rsidRPr="00204EE9">
        <w:rPr>
          <w:rFonts w:ascii="Arial" w:hAnsi="Arial" w:cs="Arial"/>
          <w:sz w:val="22"/>
          <w:szCs w:val="22"/>
        </w:rPr>
        <w:t>illustrated by the shaded fit</w:t>
      </w:r>
      <w:r w:rsidR="006F29BA" w:rsidRPr="00204EE9">
        <w:rPr>
          <w:rFonts w:ascii="Arial" w:hAnsi="Arial" w:cs="Arial"/>
          <w:sz w:val="22"/>
          <w:szCs w:val="22"/>
        </w:rPr>
        <w:t xml:space="preserve"> overla</w:t>
      </w:r>
      <w:r w:rsidR="00FB65F2" w:rsidRPr="00204EE9">
        <w:rPr>
          <w:rFonts w:ascii="Arial" w:hAnsi="Arial" w:cs="Arial"/>
          <w:sz w:val="22"/>
          <w:szCs w:val="22"/>
        </w:rPr>
        <w:t>i</w:t>
      </w:r>
      <w:r w:rsidR="006F29BA" w:rsidRPr="00204EE9">
        <w:rPr>
          <w:rFonts w:ascii="Arial" w:hAnsi="Arial" w:cs="Arial"/>
          <w:sz w:val="22"/>
          <w:szCs w:val="22"/>
        </w:rPr>
        <w:t xml:space="preserve">d </w:t>
      </w:r>
      <w:r w:rsidR="00621598" w:rsidRPr="00204EE9">
        <w:rPr>
          <w:rFonts w:ascii="Arial" w:hAnsi="Arial" w:cs="Arial"/>
          <w:sz w:val="22"/>
          <w:szCs w:val="22"/>
        </w:rPr>
        <w:t>on the experimental data (</w:t>
      </w:r>
      <w:r w:rsidR="00621598" w:rsidRPr="00204EE9">
        <w:rPr>
          <w:rFonts w:ascii="Arial" w:hAnsi="Arial" w:cs="Arial"/>
          <w:b/>
          <w:sz w:val="22"/>
          <w:szCs w:val="22"/>
        </w:rPr>
        <w:t>Figure 3A</w:t>
      </w:r>
      <w:r w:rsidR="00621598" w:rsidRPr="00204EE9">
        <w:rPr>
          <w:rFonts w:ascii="Arial" w:hAnsi="Arial" w:cs="Arial"/>
          <w:sz w:val="22"/>
          <w:szCs w:val="22"/>
        </w:rPr>
        <w:t xml:space="preserve">). </w:t>
      </w:r>
    </w:p>
    <w:p w14:paraId="5C5B2C4C" w14:textId="63689AA2" w:rsidR="00B16F73" w:rsidRPr="00204EE9" w:rsidRDefault="007F2DCF" w:rsidP="00D03954">
      <w:pPr>
        <w:spacing w:after="120"/>
        <w:rPr>
          <w:rFonts w:ascii="Arial" w:hAnsi="Arial" w:cs="Arial"/>
          <w:sz w:val="22"/>
          <w:szCs w:val="22"/>
        </w:rPr>
      </w:pPr>
      <w:r w:rsidRPr="00204EE9">
        <w:rPr>
          <w:rFonts w:ascii="Arial" w:hAnsi="Arial" w:cs="Arial"/>
          <w:sz w:val="22"/>
          <w:szCs w:val="22"/>
        </w:rPr>
        <w:t>W</w:t>
      </w:r>
      <w:r w:rsidR="00D51AC2" w:rsidRPr="00204EE9">
        <w:rPr>
          <w:rFonts w:ascii="Arial" w:hAnsi="Arial" w:cs="Arial"/>
          <w:sz w:val="22"/>
          <w:szCs w:val="22"/>
        </w:rPr>
        <w:t>e</w:t>
      </w:r>
      <w:r w:rsidRPr="00204EE9">
        <w:rPr>
          <w:rFonts w:ascii="Arial" w:hAnsi="Arial" w:cs="Arial"/>
          <w:sz w:val="22"/>
          <w:szCs w:val="22"/>
        </w:rPr>
        <w:t xml:space="preserve"> </w:t>
      </w:r>
      <w:r w:rsidR="00CF1B7F" w:rsidRPr="00204EE9">
        <w:rPr>
          <w:rFonts w:ascii="Arial" w:hAnsi="Arial" w:cs="Arial"/>
          <w:sz w:val="22"/>
          <w:szCs w:val="22"/>
        </w:rPr>
        <w:t>examined</w:t>
      </w:r>
      <w:r w:rsidR="00D51AC2" w:rsidRPr="00204EE9">
        <w:rPr>
          <w:rFonts w:ascii="Arial" w:hAnsi="Arial" w:cs="Arial"/>
          <w:sz w:val="22"/>
          <w:szCs w:val="22"/>
        </w:rPr>
        <w:t xml:space="preserve"> </w:t>
      </w:r>
      <w:r w:rsidR="00DB7323" w:rsidRPr="00204EE9">
        <w:rPr>
          <w:rFonts w:ascii="Arial" w:hAnsi="Arial" w:cs="Arial"/>
          <w:sz w:val="22"/>
          <w:szCs w:val="22"/>
        </w:rPr>
        <w:t>the</w:t>
      </w:r>
      <w:r w:rsidR="001436C5" w:rsidRPr="00204EE9">
        <w:rPr>
          <w:rFonts w:ascii="Arial" w:hAnsi="Arial" w:cs="Arial"/>
          <w:sz w:val="22"/>
          <w:szCs w:val="22"/>
        </w:rPr>
        <w:t xml:space="preserve"> estimated learning rates from the winning model </w:t>
      </w:r>
      <w:r w:rsidR="00DB7323" w:rsidRPr="00204EE9">
        <w:rPr>
          <w:rFonts w:ascii="Arial" w:hAnsi="Arial" w:cs="Arial"/>
          <w:sz w:val="22"/>
          <w:szCs w:val="22"/>
        </w:rPr>
        <w:t xml:space="preserve">and </w:t>
      </w:r>
      <w:r w:rsidR="00ED7811" w:rsidRPr="00204EE9">
        <w:rPr>
          <w:rFonts w:ascii="Arial" w:hAnsi="Arial" w:cs="Arial"/>
          <w:sz w:val="22"/>
          <w:szCs w:val="22"/>
        </w:rPr>
        <w:t>compared the</w:t>
      </w:r>
      <w:r w:rsidR="003719B5" w:rsidRPr="00204EE9">
        <w:rPr>
          <w:rFonts w:ascii="Arial" w:hAnsi="Arial" w:cs="Arial"/>
          <w:sz w:val="22"/>
          <w:szCs w:val="22"/>
        </w:rPr>
        <w:t xml:space="preserve">m </w:t>
      </w:r>
      <w:commentRangeStart w:id="18"/>
      <w:commentRangeStart w:id="19"/>
      <w:r w:rsidR="003719B5" w:rsidRPr="00204EE9">
        <w:rPr>
          <w:rFonts w:ascii="Arial" w:hAnsi="Arial" w:cs="Arial"/>
          <w:sz w:val="22"/>
          <w:szCs w:val="22"/>
        </w:rPr>
        <w:t>across</w:t>
      </w:r>
      <w:r w:rsidR="00BF578B" w:rsidRPr="00204EE9">
        <w:rPr>
          <w:rFonts w:ascii="Arial" w:hAnsi="Arial" w:cs="Arial"/>
          <w:sz w:val="22"/>
          <w:szCs w:val="22"/>
        </w:rPr>
        <w:t xml:space="preserve"> TMS conditions</w:t>
      </w:r>
      <w:r w:rsidR="00ED7811" w:rsidRPr="00204EE9">
        <w:rPr>
          <w:rFonts w:ascii="Arial" w:hAnsi="Arial" w:cs="Arial"/>
          <w:sz w:val="22"/>
          <w:szCs w:val="22"/>
        </w:rPr>
        <w:t xml:space="preserve"> for each</w:t>
      </w:r>
      <w:r w:rsidR="003719B5" w:rsidRPr="00204EE9">
        <w:rPr>
          <w:rFonts w:ascii="Arial" w:hAnsi="Arial" w:cs="Arial"/>
          <w:sz w:val="22"/>
          <w:szCs w:val="22"/>
        </w:rPr>
        <w:t xml:space="preserve"> participant</w:t>
      </w:r>
      <w:r w:rsidR="00ED7811" w:rsidRPr="00204EE9">
        <w:rPr>
          <w:rFonts w:ascii="Arial" w:hAnsi="Arial" w:cs="Arial"/>
          <w:sz w:val="22"/>
          <w:szCs w:val="22"/>
        </w:rPr>
        <w:t xml:space="preserve"> group.</w:t>
      </w:r>
      <w:commentRangeEnd w:id="18"/>
      <w:r w:rsidR="00971592">
        <w:rPr>
          <w:rStyle w:val="CommentReference"/>
        </w:rPr>
        <w:commentReference w:id="18"/>
      </w:r>
      <w:commentRangeEnd w:id="19"/>
      <w:r w:rsidR="006F3E9F">
        <w:rPr>
          <w:rStyle w:val="CommentReference"/>
        </w:rPr>
        <w:commentReference w:id="19"/>
      </w:r>
      <w:r w:rsidR="00ED7811" w:rsidRPr="00204EE9">
        <w:rPr>
          <w:rFonts w:ascii="Arial" w:hAnsi="Arial" w:cs="Arial"/>
          <w:sz w:val="22"/>
          <w:szCs w:val="22"/>
        </w:rPr>
        <w:t xml:space="preserve"> </w:t>
      </w:r>
      <w:r w:rsidR="00221275" w:rsidRPr="00204EE9">
        <w:rPr>
          <w:rFonts w:ascii="Arial" w:hAnsi="Arial" w:cs="Arial"/>
          <w:sz w:val="22"/>
          <w:szCs w:val="22"/>
        </w:rPr>
        <w:t>Wilcoxon</w:t>
      </w:r>
      <w:r w:rsidR="00C40B70" w:rsidRPr="00204EE9">
        <w:rPr>
          <w:rFonts w:ascii="Arial" w:hAnsi="Arial" w:cs="Arial"/>
          <w:sz w:val="22"/>
          <w:szCs w:val="22"/>
        </w:rPr>
        <w:t xml:space="preserve"> signed-rank</w:t>
      </w:r>
      <w:r w:rsidR="00221275" w:rsidRPr="00204EE9">
        <w:rPr>
          <w:rFonts w:ascii="Arial" w:hAnsi="Arial" w:cs="Arial"/>
          <w:sz w:val="22"/>
          <w:szCs w:val="22"/>
        </w:rPr>
        <w:t xml:space="preserve"> test</w:t>
      </w:r>
      <w:r w:rsidR="00A2729A" w:rsidRPr="00204EE9">
        <w:rPr>
          <w:rFonts w:ascii="Arial" w:hAnsi="Arial" w:cs="Arial"/>
          <w:sz w:val="22"/>
          <w:szCs w:val="22"/>
        </w:rPr>
        <w:t>s</w:t>
      </w:r>
      <w:r w:rsidR="00221275" w:rsidRPr="00204EE9">
        <w:rPr>
          <w:rFonts w:ascii="Arial" w:hAnsi="Arial" w:cs="Arial"/>
          <w:sz w:val="22"/>
          <w:szCs w:val="22"/>
        </w:rPr>
        <w:t xml:space="preserve"> </w:t>
      </w:r>
      <w:r w:rsidR="00D74D91" w:rsidRPr="00204EE9">
        <w:rPr>
          <w:rFonts w:ascii="Arial" w:hAnsi="Arial" w:cs="Arial"/>
          <w:sz w:val="22"/>
          <w:szCs w:val="22"/>
        </w:rPr>
        <w:t>revealed</w:t>
      </w:r>
      <w:r w:rsidR="00221275" w:rsidRPr="00204EE9">
        <w:rPr>
          <w:rFonts w:ascii="Arial" w:hAnsi="Arial" w:cs="Arial"/>
          <w:sz w:val="22"/>
          <w:szCs w:val="22"/>
        </w:rPr>
        <w:t xml:space="preserve"> that learning rates </w:t>
      </w:r>
      <w:r w:rsidR="0061634D" w:rsidRPr="00204EE9">
        <w:rPr>
          <w:rFonts w:ascii="Arial" w:hAnsi="Arial" w:cs="Arial"/>
          <w:sz w:val="22"/>
          <w:szCs w:val="22"/>
        </w:rPr>
        <w:t>were</w:t>
      </w:r>
      <w:r w:rsidR="008D2F34" w:rsidRPr="00204EE9">
        <w:rPr>
          <w:rFonts w:ascii="Arial" w:hAnsi="Arial" w:cs="Arial"/>
          <w:sz w:val="22"/>
          <w:szCs w:val="22"/>
        </w:rPr>
        <w:t xml:space="preserve"> significantly</w:t>
      </w:r>
      <w:r w:rsidR="0061634D" w:rsidRPr="00204EE9">
        <w:rPr>
          <w:rFonts w:ascii="Arial" w:hAnsi="Arial" w:cs="Arial"/>
          <w:sz w:val="22"/>
          <w:szCs w:val="22"/>
        </w:rPr>
        <w:t xml:space="preserve"> lower </w:t>
      </w:r>
      <w:r w:rsidR="008D2F34" w:rsidRPr="00204EE9">
        <w:rPr>
          <w:rFonts w:ascii="Arial" w:hAnsi="Arial" w:cs="Arial"/>
          <w:sz w:val="22"/>
          <w:szCs w:val="22"/>
        </w:rPr>
        <w:t xml:space="preserve">after cTBS </w:t>
      </w:r>
      <w:r w:rsidR="00D74D91" w:rsidRPr="00204EE9">
        <w:rPr>
          <w:rFonts w:ascii="Arial" w:hAnsi="Arial" w:cs="Arial"/>
          <w:sz w:val="22"/>
          <w:szCs w:val="22"/>
        </w:rPr>
        <w:t>compared to</w:t>
      </w:r>
      <w:r w:rsidR="0061634D" w:rsidRPr="00204EE9">
        <w:rPr>
          <w:rFonts w:ascii="Arial" w:hAnsi="Arial" w:cs="Arial"/>
          <w:sz w:val="22"/>
          <w:szCs w:val="22"/>
        </w:rPr>
        <w:t xml:space="preserve"> sham, </w:t>
      </w:r>
      <w:r w:rsidR="008D2F34" w:rsidRPr="00204EE9">
        <w:rPr>
          <w:rFonts w:ascii="Arial" w:hAnsi="Arial" w:cs="Arial"/>
          <w:sz w:val="22"/>
          <w:szCs w:val="22"/>
        </w:rPr>
        <w:t>but</w:t>
      </w:r>
      <w:r w:rsidR="0061634D" w:rsidRPr="00204EE9">
        <w:rPr>
          <w:rFonts w:ascii="Arial" w:hAnsi="Arial" w:cs="Arial"/>
          <w:sz w:val="22"/>
          <w:szCs w:val="22"/>
        </w:rPr>
        <w:t xml:space="preserve"> only for participants who received cTBS during their first session</w:t>
      </w:r>
      <w:r w:rsidR="007C02EE" w:rsidRPr="00204EE9">
        <w:rPr>
          <w:rFonts w:ascii="Arial" w:hAnsi="Arial" w:cs="Arial"/>
          <w:sz w:val="22"/>
          <w:szCs w:val="22"/>
        </w:rPr>
        <w:t xml:space="preserve"> (p = 0.0027</w:t>
      </w:r>
      <w:r w:rsidR="00D0715D">
        <w:rPr>
          <w:rFonts w:ascii="Arial" w:hAnsi="Arial" w:cs="Arial"/>
          <w:b/>
          <w:sz w:val="22"/>
          <w:szCs w:val="22"/>
        </w:rPr>
        <w:t xml:space="preserve">; </w:t>
      </w:r>
      <w:r w:rsidR="00806EAF" w:rsidRPr="00204EE9">
        <w:rPr>
          <w:rFonts w:ascii="Arial" w:hAnsi="Arial" w:cs="Arial"/>
          <w:b/>
          <w:sz w:val="22"/>
          <w:szCs w:val="22"/>
        </w:rPr>
        <w:t>Figure 3</w:t>
      </w:r>
      <w:r w:rsidR="007C2A56" w:rsidRPr="00204EE9">
        <w:rPr>
          <w:rFonts w:ascii="Arial" w:hAnsi="Arial" w:cs="Arial"/>
          <w:b/>
          <w:sz w:val="22"/>
          <w:szCs w:val="22"/>
        </w:rPr>
        <w:t>D</w:t>
      </w:r>
      <w:r w:rsidR="007C02EE" w:rsidRPr="00204EE9">
        <w:rPr>
          <w:rFonts w:ascii="Arial" w:hAnsi="Arial" w:cs="Arial"/>
          <w:sz w:val="22"/>
          <w:szCs w:val="22"/>
        </w:rPr>
        <w:t>)</w:t>
      </w:r>
      <w:r w:rsidR="009F41F3" w:rsidRPr="00204EE9">
        <w:rPr>
          <w:rFonts w:ascii="Arial" w:hAnsi="Arial" w:cs="Arial"/>
          <w:sz w:val="22"/>
          <w:szCs w:val="22"/>
        </w:rPr>
        <w:t>.</w:t>
      </w:r>
      <w:r w:rsidR="0061634D" w:rsidRPr="00204EE9">
        <w:rPr>
          <w:rFonts w:ascii="Arial" w:hAnsi="Arial" w:cs="Arial"/>
          <w:sz w:val="22"/>
          <w:szCs w:val="22"/>
        </w:rPr>
        <w:t xml:space="preserve"> </w:t>
      </w:r>
      <w:commentRangeStart w:id="20"/>
      <w:commentRangeStart w:id="21"/>
      <w:r w:rsidR="00D132A6">
        <w:rPr>
          <w:rFonts w:ascii="Arial" w:hAnsi="Arial" w:cs="Arial"/>
          <w:sz w:val="22"/>
          <w:szCs w:val="22"/>
        </w:rPr>
        <w:t>W</w:t>
      </w:r>
      <w:r w:rsidR="00AD128E" w:rsidRPr="00204EE9">
        <w:rPr>
          <w:rFonts w:ascii="Arial" w:hAnsi="Arial" w:cs="Arial"/>
          <w:sz w:val="22"/>
          <w:szCs w:val="22"/>
        </w:rPr>
        <w:t xml:space="preserve">e </w:t>
      </w:r>
      <w:r w:rsidR="001053CE" w:rsidRPr="00204EE9">
        <w:rPr>
          <w:rFonts w:ascii="Arial" w:hAnsi="Arial" w:cs="Arial"/>
          <w:sz w:val="22"/>
          <w:szCs w:val="22"/>
        </w:rPr>
        <w:t>explored if the low</w:t>
      </w:r>
      <w:r w:rsidR="00AD128E" w:rsidRPr="00204EE9">
        <w:rPr>
          <w:rFonts w:ascii="Arial" w:hAnsi="Arial" w:cs="Arial"/>
          <w:sz w:val="22"/>
          <w:szCs w:val="22"/>
        </w:rPr>
        <w:t xml:space="preserve"> </w:t>
      </w:r>
      <w:r w:rsidR="00DC1E85" w:rsidRPr="00204EE9">
        <w:rPr>
          <w:rFonts w:ascii="Arial" w:hAnsi="Arial" w:cs="Arial"/>
          <w:sz w:val="22"/>
          <w:szCs w:val="22"/>
        </w:rPr>
        <w:t>learning rates</w:t>
      </w:r>
      <w:r w:rsidR="001053CE" w:rsidRPr="00204EE9">
        <w:rPr>
          <w:rFonts w:ascii="Arial" w:hAnsi="Arial" w:cs="Arial"/>
          <w:sz w:val="22"/>
          <w:szCs w:val="22"/>
        </w:rPr>
        <w:t xml:space="preserve"> </w:t>
      </w:r>
      <w:r w:rsidR="004869E3" w:rsidRPr="00204EE9">
        <w:rPr>
          <w:rFonts w:ascii="Arial" w:hAnsi="Arial" w:cs="Arial"/>
          <w:sz w:val="22"/>
          <w:szCs w:val="22"/>
        </w:rPr>
        <w:t>in</w:t>
      </w:r>
      <w:r w:rsidR="001053CE" w:rsidRPr="00204EE9">
        <w:rPr>
          <w:rFonts w:ascii="Arial" w:hAnsi="Arial" w:cs="Arial"/>
          <w:sz w:val="22"/>
          <w:szCs w:val="22"/>
        </w:rPr>
        <w:t xml:space="preserve"> this group were </w:t>
      </w:r>
      <w:r w:rsidR="00977231" w:rsidRPr="00204EE9">
        <w:rPr>
          <w:rFonts w:ascii="Arial" w:hAnsi="Arial" w:cs="Arial"/>
          <w:sz w:val="22"/>
          <w:szCs w:val="22"/>
        </w:rPr>
        <w:t>correlated with</w:t>
      </w:r>
      <w:r w:rsidR="00DC1E85" w:rsidRPr="00204EE9">
        <w:rPr>
          <w:rFonts w:ascii="Arial" w:hAnsi="Arial" w:cs="Arial"/>
          <w:sz w:val="22"/>
          <w:szCs w:val="22"/>
        </w:rPr>
        <w:t xml:space="preserve"> </w:t>
      </w:r>
      <w:r w:rsidR="00313B1F" w:rsidRPr="00204EE9">
        <w:rPr>
          <w:rFonts w:ascii="Arial" w:hAnsi="Arial" w:cs="Arial"/>
          <w:sz w:val="22"/>
          <w:szCs w:val="22"/>
        </w:rPr>
        <w:t xml:space="preserve">perceived </w:t>
      </w:r>
      <w:r w:rsidR="006D4942" w:rsidRPr="00204EE9">
        <w:rPr>
          <w:rFonts w:ascii="Arial" w:hAnsi="Arial" w:cs="Arial"/>
          <w:sz w:val="22"/>
          <w:szCs w:val="22"/>
        </w:rPr>
        <w:t xml:space="preserve">TMS </w:t>
      </w:r>
      <w:r w:rsidR="00DC1E85" w:rsidRPr="00204EE9">
        <w:rPr>
          <w:rFonts w:ascii="Arial" w:hAnsi="Arial" w:cs="Arial"/>
          <w:sz w:val="22"/>
          <w:szCs w:val="22"/>
        </w:rPr>
        <w:t>discomfort and intensity</w:t>
      </w:r>
      <w:r w:rsidR="000D383B">
        <w:rPr>
          <w:rFonts w:ascii="Arial" w:hAnsi="Arial" w:cs="Arial"/>
          <w:sz w:val="22"/>
          <w:szCs w:val="22"/>
        </w:rPr>
        <w:t xml:space="preserve"> reported by the participants</w:t>
      </w:r>
      <w:r w:rsidR="00856CCB" w:rsidRPr="00204EE9">
        <w:rPr>
          <w:rFonts w:ascii="Arial" w:hAnsi="Arial" w:cs="Arial"/>
          <w:sz w:val="22"/>
          <w:szCs w:val="22"/>
        </w:rPr>
        <w:t xml:space="preserve"> (</w:t>
      </w:r>
      <w:r w:rsidR="00856CCB" w:rsidRPr="00204EE9">
        <w:rPr>
          <w:rFonts w:ascii="Arial" w:hAnsi="Arial" w:cs="Arial"/>
          <w:b/>
          <w:sz w:val="22"/>
          <w:szCs w:val="22"/>
        </w:rPr>
        <w:t>Figure 3</w:t>
      </w:r>
      <w:r w:rsidR="00FB0934" w:rsidRPr="00204EE9">
        <w:rPr>
          <w:rFonts w:ascii="Arial" w:hAnsi="Arial" w:cs="Arial"/>
          <w:b/>
          <w:sz w:val="22"/>
          <w:szCs w:val="22"/>
        </w:rPr>
        <w:t>E</w:t>
      </w:r>
      <w:r w:rsidR="00856CCB" w:rsidRPr="00204EE9">
        <w:rPr>
          <w:rFonts w:ascii="Arial" w:hAnsi="Arial" w:cs="Arial"/>
          <w:sz w:val="22"/>
          <w:szCs w:val="22"/>
        </w:rPr>
        <w:t>)</w:t>
      </w:r>
      <w:r w:rsidR="00B41324" w:rsidRPr="00204EE9">
        <w:rPr>
          <w:rFonts w:ascii="Arial" w:hAnsi="Arial" w:cs="Arial"/>
          <w:sz w:val="22"/>
          <w:szCs w:val="22"/>
        </w:rPr>
        <w:t xml:space="preserve">. </w:t>
      </w:r>
      <w:r w:rsidR="004869E3" w:rsidRPr="00204EE9">
        <w:rPr>
          <w:rFonts w:ascii="Arial" w:hAnsi="Arial" w:cs="Arial"/>
          <w:sz w:val="22"/>
          <w:szCs w:val="22"/>
        </w:rPr>
        <w:t>While no</w:t>
      </w:r>
      <w:r w:rsidR="00B41324" w:rsidRPr="00204EE9">
        <w:rPr>
          <w:rFonts w:ascii="Arial" w:hAnsi="Arial" w:cs="Arial"/>
          <w:sz w:val="22"/>
          <w:szCs w:val="22"/>
        </w:rPr>
        <w:t xml:space="preserve"> significant correlation was </w:t>
      </w:r>
      <w:r w:rsidR="00B314B5" w:rsidRPr="00204EE9">
        <w:rPr>
          <w:rFonts w:ascii="Arial" w:hAnsi="Arial" w:cs="Arial"/>
          <w:sz w:val="22"/>
          <w:szCs w:val="22"/>
        </w:rPr>
        <w:t>found</w:t>
      </w:r>
      <w:r w:rsidR="00BF371F" w:rsidRPr="00204EE9">
        <w:rPr>
          <w:rFonts w:ascii="Arial" w:hAnsi="Arial" w:cs="Arial"/>
          <w:sz w:val="22"/>
          <w:szCs w:val="22"/>
        </w:rPr>
        <w:t xml:space="preserve">, </w:t>
      </w:r>
      <w:r w:rsidR="00D30627" w:rsidRPr="00204EE9">
        <w:rPr>
          <w:rFonts w:ascii="Arial" w:hAnsi="Arial" w:cs="Arial"/>
          <w:sz w:val="22"/>
          <w:szCs w:val="22"/>
        </w:rPr>
        <w:t>participants</w:t>
      </w:r>
      <w:r w:rsidR="00BF371F" w:rsidRPr="00204EE9">
        <w:rPr>
          <w:rFonts w:ascii="Arial" w:hAnsi="Arial" w:cs="Arial"/>
          <w:sz w:val="22"/>
          <w:szCs w:val="22"/>
        </w:rPr>
        <w:t xml:space="preserve"> with low</w:t>
      </w:r>
      <w:r w:rsidR="004869E3" w:rsidRPr="00204EE9">
        <w:rPr>
          <w:rFonts w:ascii="Arial" w:hAnsi="Arial" w:cs="Arial"/>
          <w:sz w:val="22"/>
          <w:szCs w:val="22"/>
        </w:rPr>
        <w:t>er</w:t>
      </w:r>
      <w:r w:rsidR="00BF371F" w:rsidRPr="00204EE9">
        <w:rPr>
          <w:rFonts w:ascii="Arial" w:hAnsi="Arial" w:cs="Arial"/>
          <w:sz w:val="22"/>
          <w:szCs w:val="22"/>
        </w:rPr>
        <w:t xml:space="preserve"> learning rates </w:t>
      </w:r>
      <w:r w:rsidR="004869E3" w:rsidRPr="00204EE9">
        <w:rPr>
          <w:rFonts w:ascii="Arial" w:hAnsi="Arial" w:cs="Arial"/>
          <w:sz w:val="22"/>
          <w:szCs w:val="22"/>
        </w:rPr>
        <w:t>tended to</w:t>
      </w:r>
      <w:r w:rsidR="00BF371F" w:rsidRPr="00204EE9">
        <w:rPr>
          <w:rFonts w:ascii="Arial" w:hAnsi="Arial" w:cs="Arial"/>
          <w:sz w:val="22"/>
          <w:szCs w:val="22"/>
        </w:rPr>
        <w:t xml:space="preserve"> </w:t>
      </w:r>
      <w:r w:rsidR="000222B3" w:rsidRPr="00204EE9">
        <w:rPr>
          <w:rFonts w:ascii="Arial" w:hAnsi="Arial" w:cs="Arial"/>
          <w:sz w:val="22"/>
          <w:szCs w:val="22"/>
        </w:rPr>
        <w:t>report</w:t>
      </w:r>
      <w:r w:rsidR="004869E3" w:rsidRPr="00204EE9">
        <w:rPr>
          <w:rFonts w:ascii="Arial" w:hAnsi="Arial" w:cs="Arial"/>
          <w:sz w:val="22"/>
          <w:szCs w:val="22"/>
        </w:rPr>
        <w:t xml:space="preserve"> </w:t>
      </w:r>
      <w:r w:rsidR="00BF371F" w:rsidRPr="00204EE9">
        <w:rPr>
          <w:rFonts w:ascii="Arial" w:hAnsi="Arial" w:cs="Arial"/>
          <w:sz w:val="22"/>
          <w:szCs w:val="22"/>
        </w:rPr>
        <w:t>high</w:t>
      </w:r>
      <w:r w:rsidR="004869E3" w:rsidRPr="00204EE9">
        <w:rPr>
          <w:rFonts w:ascii="Arial" w:hAnsi="Arial" w:cs="Arial"/>
          <w:sz w:val="22"/>
          <w:szCs w:val="22"/>
        </w:rPr>
        <w:t>er overall</w:t>
      </w:r>
      <w:r w:rsidR="00BF371F" w:rsidRPr="00204EE9">
        <w:rPr>
          <w:rFonts w:ascii="Arial" w:hAnsi="Arial" w:cs="Arial"/>
          <w:sz w:val="22"/>
          <w:szCs w:val="22"/>
        </w:rPr>
        <w:t xml:space="preserve"> </w:t>
      </w:r>
      <w:r w:rsidR="00B36BFD" w:rsidRPr="00204EE9">
        <w:rPr>
          <w:rFonts w:ascii="Arial" w:hAnsi="Arial" w:cs="Arial"/>
          <w:sz w:val="22"/>
          <w:szCs w:val="22"/>
        </w:rPr>
        <w:t xml:space="preserve">TMS </w:t>
      </w:r>
      <w:r w:rsidR="000063B0" w:rsidRPr="00204EE9">
        <w:rPr>
          <w:rFonts w:ascii="Arial" w:hAnsi="Arial" w:cs="Arial"/>
          <w:sz w:val="22"/>
          <w:szCs w:val="22"/>
        </w:rPr>
        <w:t>discomfort</w:t>
      </w:r>
      <w:r w:rsidR="00BF371F" w:rsidRPr="00204EE9">
        <w:rPr>
          <w:rFonts w:ascii="Arial" w:hAnsi="Arial" w:cs="Arial"/>
          <w:sz w:val="22"/>
          <w:szCs w:val="22"/>
        </w:rPr>
        <w:t xml:space="preserve"> and intensity</w:t>
      </w:r>
      <w:r w:rsidR="0028131A" w:rsidRPr="00204EE9">
        <w:rPr>
          <w:rFonts w:ascii="Arial" w:hAnsi="Arial" w:cs="Arial"/>
          <w:sz w:val="22"/>
          <w:szCs w:val="22"/>
        </w:rPr>
        <w:t xml:space="preserve"> (</w:t>
      </w:r>
      <w:commentRangeStart w:id="22"/>
      <w:commentRangeStart w:id="23"/>
      <w:r w:rsidR="0028131A" w:rsidRPr="00204EE9">
        <w:rPr>
          <w:rFonts w:ascii="Arial" w:hAnsi="Arial" w:cs="Arial"/>
          <w:sz w:val="22"/>
          <w:szCs w:val="22"/>
        </w:rPr>
        <w:t>r = -0.12, p = 0.65</w:t>
      </w:r>
      <w:commentRangeEnd w:id="22"/>
      <w:r w:rsidR="00595DAA">
        <w:rPr>
          <w:rStyle w:val="CommentReference"/>
        </w:rPr>
        <w:commentReference w:id="22"/>
      </w:r>
      <w:commentRangeEnd w:id="23"/>
      <w:r w:rsidR="0072652A">
        <w:rPr>
          <w:rStyle w:val="CommentReference"/>
        </w:rPr>
        <w:commentReference w:id="23"/>
      </w:r>
      <w:r w:rsidR="0028131A" w:rsidRPr="00204EE9">
        <w:rPr>
          <w:rFonts w:ascii="Arial" w:hAnsi="Arial" w:cs="Arial"/>
          <w:sz w:val="22"/>
          <w:szCs w:val="22"/>
        </w:rPr>
        <w:t>)</w:t>
      </w:r>
      <w:r w:rsidR="00BF371F" w:rsidRPr="00204EE9">
        <w:rPr>
          <w:rFonts w:ascii="Arial" w:hAnsi="Arial" w:cs="Arial"/>
          <w:sz w:val="22"/>
          <w:szCs w:val="22"/>
        </w:rPr>
        <w:t xml:space="preserve">. </w:t>
      </w:r>
      <w:commentRangeEnd w:id="20"/>
      <w:r w:rsidR="00971592">
        <w:rPr>
          <w:rStyle w:val="CommentReference"/>
        </w:rPr>
        <w:commentReference w:id="20"/>
      </w:r>
      <w:commentRangeEnd w:id="21"/>
      <w:r w:rsidR="00B94D7F">
        <w:rPr>
          <w:rStyle w:val="CommentReference"/>
        </w:rPr>
        <w:commentReference w:id="21"/>
      </w:r>
    </w:p>
    <w:p w14:paraId="070ED64E" w14:textId="6B55B7AA" w:rsidR="002D1741" w:rsidRPr="00204EE9" w:rsidRDefault="001E7281" w:rsidP="002D1741">
      <w:pPr>
        <w:spacing w:after="120"/>
        <w:rPr>
          <w:rFonts w:ascii="Arial" w:hAnsi="Arial" w:cs="Arial"/>
          <w:sz w:val="22"/>
          <w:szCs w:val="22"/>
          <w:lang w:eastAsia="zh-CN"/>
        </w:rPr>
      </w:pPr>
      <w:r w:rsidRPr="00204EE9">
        <w:rPr>
          <w:rFonts w:ascii="Arial" w:hAnsi="Arial" w:cs="Arial"/>
          <w:sz w:val="22"/>
          <w:szCs w:val="22"/>
          <w:lang w:eastAsia="zh-CN"/>
        </w:rPr>
        <w:t xml:space="preserve">Overall, </w:t>
      </w:r>
      <w:r w:rsidR="001A05F4" w:rsidRPr="00204EE9">
        <w:rPr>
          <w:rFonts w:ascii="Arial" w:hAnsi="Arial" w:cs="Arial"/>
          <w:sz w:val="22"/>
          <w:szCs w:val="22"/>
          <w:lang w:eastAsia="zh-CN"/>
        </w:rPr>
        <w:t>posterior</w:t>
      </w:r>
      <w:r w:rsidR="00FD3CD6">
        <w:rPr>
          <w:rFonts w:ascii="Arial" w:hAnsi="Arial" w:cs="Arial"/>
          <w:sz w:val="22"/>
          <w:szCs w:val="22"/>
          <w:lang w:eastAsia="zh-CN"/>
        </w:rPr>
        <w:t xml:space="preserve"> </w:t>
      </w:r>
      <w:r w:rsidR="0067761A">
        <w:rPr>
          <w:rFonts w:ascii="Arial" w:hAnsi="Arial" w:cs="Arial"/>
          <w:sz w:val="22"/>
          <w:szCs w:val="22"/>
          <w:lang w:eastAsia="zh-CN"/>
        </w:rPr>
        <w:t>and</w:t>
      </w:r>
      <w:r w:rsidR="001A05F4" w:rsidRPr="00204EE9">
        <w:rPr>
          <w:rFonts w:ascii="Arial" w:hAnsi="Arial" w:cs="Arial"/>
          <w:sz w:val="22"/>
          <w:szCs w:val="22"/>
          <w:lang w:eastAsia="zh-CN"/>
        </w:rPr>
        <w:t xml:space="preserve"> anterior OFC-targeted cTBS impaired value acquisition</w:t>
      </w:r>
      <w:r w:rsidR="001A05F4">
        <w:rPr>
          <w:rFonts w:ascii="Arial" w:hAnsi="Arial" w:cs="Arial"/>
          <w:sz w:val="22"/>
          <w:szCs w:val="22"/>
          <w:lang w:eastAsia="zh-CN"/>
        </w:rPr>
        <w:t xml:space="preserve"> in</w:t>
      </w:r>
      <w:r w:rsidR="00FD3CD6">
        <w:rPr>
          <w:rFonts w:ascii="Arial" w:hAnsi="Arial" w:cs="Arial"/>
          <w:sz w:val="22"/>
          <w:szCs w:val="22"/>
          <w:lang w:eastAsia="zh-CN"/>
        </w:rPr>
        <w:t xml:space="preserve"> the</w:t>
      </w:r>
      <w:r w:rsidR="001A05F4">
        <w:rPr>
          <w:rFonts w:ascii="Arial" w:hAnsi="Arial" w:cs="Arial"/>
          <w:sz w:val="22"/>
          <w:szCs w:val="22"/>
          <w:lang w:eastAsia="zh-CN"/>
        </w:rPr>
        <w:t xml:space="preserve"> </w:t>
      </w:r>
      <w:r w:rsidR="005F36E6" w:rsidRPr="00204EE9">
        <w:rPr>
          <w:rFonts w:ascii="Arial" w:hAnsi="Arial" w:cs="Arial"/>
          <w:sz w:val="22"/>
          <w:szCs w:val="22"/>
          <w:lang w:eastAsia="zh-CN"/>
        </w:rPr>
        <w:t xml:space="preserve">discrimination </w:t>
      </w:r>
      <w:r w:rsidR="001A05F4">
        <w:rPr>
          <w:rFonts w:ascii="Arial" w:hAnsi="Arial" w:cs="Arial"/>
          <w:sz w:val="22"/>
          <w:szCs w:val="22"/>
          <w:lang w:eastAsia="zh-CN"/>
        </w:rPr>
        <w:t>task</w:t>
      </w:r>
      <w:r w:rsidR="00FD3CD6">
        <w:rPr>
          <w:rFonts w:ascii="Arial" w:hAnsi="Arial" w:cs="Arial"/>
          <w:sz w:val="22"/>
          <w:szCs w:val="22"/>
          <w:lang w:eastAsia="zh-CN"/>
        </w:rPr>
        <w:t xml:space="preserve">, </w:t>
      </w:r>
      <w:r w:rsidR="0067761A">
        <w:rPr>
          <w:rFonts w:ascii="Arial" w:hAnsi="Arial" w:cs="Arial"/>
          <w:sz w:val="22"/>
          <w:szCs w:val="22"/>
          <w:lang w:eastAsia="zh-CN"/>
        </w:rPr>
        <w:t>but only</w:t>
      </w:r>
      <w:r w:rsidR="00FD3CD6">
        <w:rPr>
          <w:rFonts w:ascii="Arial" w:hAnsi="Arial" w:cs="Arial"/>
          <w:sz w:val="22"/>
          <w:szCs w:val="22"/>
          <w:lang w:eastAsia="zh-CN"/>
        </w:rPr>
        <w:t xml:space="preserve"> when</w:t>
      </w:r>
      <w:r w:rsidR="001A05F4">
        <w:rPr>
          <w:rFonts w:ascii="Arial" w:hAnsi="Arial" w:cs="Arial"/>
          <w:sz w:val="22"/>
          <w:szCs w:val="22"/>
          <w:lang w:eastAsia="zh-CN"/>
        </w:rPr>
        <w:t xml:space="preserve"> cTBS </w:t>
      </w:r>
      <w:r w:rsidR="00FD3CD6">
        <w:rPr>
          <w:rFonts w:ascii="Arial" w:hAnsi="Arial" w:cs="Arial"/>
          <w:sz w:val="22"/>
          <w:szCs w:val="22"/>
          <w:lang w:eastAsia="zh-CN"/>
        </w:rPr>
        <w:t>was applied during</w:t>
      </w:r>
      <w:r w:rsidR="001A05F4">
        <w:rPr>
          <w:rFonts w:ascii="Arial" w:hAnsi="Arial" w:cs="Arial"/>
          <w:sz w:val="22"/>
          <w:szCs w:val="22"/>
          <w:lang w:eastAsia="zh-CN"/>
        </w:rPr>
        <w:t xml:space="preserve"> </w:t>
      </w:r>
      <w:r w:rsidR="00FD3CD6">
        <w:rPr>
          <w:rFonts w:ascii="Arial" w:hAnsi="Arial" w:cs="Arial"/>
          <w:sz w:val="22"/>
          <w:szCs w:val="22"/>
          <w:lang w:eastAsia="zh-CN"/>
        </w:rPr>
        <w:t xml:space="preserve">the first </w:t>
      </w:r>
      <w:r w:rsidR="001A05F4">
        <w:rPr>
          <w:rFonts w:ascii="Arial" w:hAnsi="Arial" w:cs="Arial"/>
          <w:sz w:val="22"/>
          <w:szCs w:val="22"/>
          <w:lang w:eastAsia="zh-CN"/>
        </w:rPr>
        <w:t>session</w:t>
      </w:r>
      <w:r w:rsidR="006F15A4">
        <w:rPr>
          <w:rFonts w:ascii="Arial" w:hAnsi="Arial" w:cs="Arial"/>
          <w:sz w:val="22"/>
          <w:szCs w:val="22"/>
          <w:lang w:eastAsia="zh-CN"/>
        </w:rPr>
        <w:t xml:space="preserve">. </w:t>
      </w:r>
      <w:r w:rsidR="00D908AA">
        <w:rPr>
          <w:rFonts w:ascii="Arial" w:hAnsi="Arial" w:cs="Arial"/>
          <w:sz w:val="22"/>
          <w:szCs w:val="22"/>
          <w:lang w:eastAsia="zh-CN"/>
        </w:rPr>
        <w:t>This</w:t>
      </w:r>
      <w:r w:rsidR="00FD3CD6">
        <w:rPr>
          <w:rFonts w:ascii="Arial" w:hAnsi="Arial" w:cs="Arial"/>
          <w:sz w:val="22"/>
          <w:szCs w:val="22"/>
          <w:lang w:eastAsia="zh-CN"/>
        </w:rPr>
        <w:t xml:space="preserve"> effect likely</w:t>
      </w:r>
      <w:r w:rsidR="003E525B">
        <w:rPr>
          <w:rFonts w:ascii="Arial" w:hAnsi="Arial" w:cs="Arial"/>
          <w:sz w:val="22"/>
          <w:szCs w:val="22"/>
          <w:lang w:eastAsia="zh-CN"/>
        </w:rPr>
        <w:t xml:space="preserve"> reflect</w:t>
      </w:r>
      <w:r w:rsidR="00FD3CD6">
        <w:rPr>
          <w:rFonts w:ascii="Arial" w:hAnsi="Arial" w:cs="Arial"/>
          <w:sz w:val="22"/>
          <w:szCs w:val="22"/>
          <w:lang w:eastAsia="zh-CN"/>
        </w:rPr>
        <w:t>s</w:t>
      </w:r>
      <w:r w:rsidR="003E525B">
        <w:rPr>
          <w:rFonts w:ascii="Arial" w:hAnsi="Arial" w:cs="Arial"/>
          <w:sz w:val="22"/>
          <w:szCs w:val="22"/>
          <w:lang w:eastAsia="zh-CN"/>
        </w:rPr>
        <w:t xml:space="preserve"> participants</w:t>
      </w:r>
      <w:r w:rsidR="00FD3CD6">
        <w:rPr>
          <w:rFonts w:ascii="Arial" w:hAnsi="Arial" w:cs="Arial"/>
          <w:sz w:val="22"/>
          <w:szCs w:val="22"/>
          <w:lang w:eastAsia="zh-CN"/>
        </w:rPr>
        <w:t>’ difficulty in</w:t>
      </w:r>
      <w:r w:rsidR="003E525B">
        <w:rPr>
          <w:rFonts w:ascii="Arial" w:hAnsi="Arial" w:cs="Arial"/>
          <w:sz w:val="22"/>
          <w:szCs w:val="22"/>
          <w:lang w:eastAsia="zh-CN"/>
        </w:rPr>
        <w:t xml:space="preserve"> learn</w:t>
      </w:r>
      <w:r w:rsidR="00FD3CD6">
        <w:rPr>
          <w:rFonts w:ascii="Arial" w:hAnsi="Arial" w:cs="Arial"/>
          <w:sz w:val="22"/>
          <w:szCs w:val="22"/>
          <w:lang w:eastAsia="zh-CN"/>
        </w:rPr>
        <w:t>ing</w:t>
      </w:r>
      <w:r w:rsidR="003E525B">
        <w:rPr>
          <w:rFonts w:ascii="Arial" w:hAnsi="Arial" w:cs="Arial"/>
          <w:sz w:val="22"/>
          <w:szCs w:val="22"/>
          <w:lang w:eastAsia="zh-CN"/>
        </w:rPr>
        <w:t xml:space="preserve"> the task structure</w:t>
      </w:r>
      <w:r w:rsidR="00FD3CD6">
        <w:rPr>
          <w:rFonts w:ascii="Arial" w:hAnsi="Arial" w:cs="Arial"/>
          <w:sz w:val="22"/>
          <w:szCs w:val="22"/>
          <w:lang w:eastAsia="zh-CN"/>
        </w:rPr>
        <w:t xml:space="preserve"> </w:t>
      </w:r>
      <w:commentRangeStart w:id="24"/>
      <w:r w:rsidR="003E525B">
        <w:rPr>
          <w:rFonts w:ascii="Arial" w:hAnsi="Arial" w:cs="Arial"/>
          <w:sz w:val="22"/>
          <w:szCs w:val="22"/>
          <w:lang w:eastAsia="zh-CN"/>
        </w:rPr>
        <w:t>or</w:t>
      </w:r>
      <w:r w:rsidR="00FD3CD6">
        <w:rPr>
          <w:rFonts w:ascii="Arial" w:hAnsi="Arial" w:cs="Arial"/>
          <w:sz w:val="22"/>
          <w:szCs w:val="22"/>
          <w:lang w:eastAsia="zh-CN"/>
        </w:rPr>
        <w:t xml:space="preserve"> </w:t>
      </w:r>
      <w:r w:rsidR="002D1741" w:rsidRPr="00204EE9">
        <w:rPr>
          <w:rFonts w:ascii="Arial" w:hAnsi="Arial" w:cs="Arial"/>
          <w:sz w:val="22"/>
          <w:szCs w:val="22"/>
          <w:lang w:eastAsia="zh-CN"/>
        </w:rPr>
        <w:t>the</w:t>
      </w:r>
      <w:r w:rsidR="00FD3CD6">
        <w:rPr>
          <w:rFonts w:ascii="Arial" w:hAnsi="Arial" w:cs="Arial"/>
          <w:sz w:val="22"/>
          <w:szCs w:val="22"/>
          <w:lang w:eastAsia="zh-CN"/>
        </w:rPr>
        <w:t xml:space="preserve"> potential</w:t>
      </w:r>
      <w:r w:rsidR="002D1741" w:rsidRPr="00204EE9">
        <w:rPr>
          <w:rFonts w:ascii="Arial" w:hAnsi="Arial" w:cs="Arial"/>
          <w:sz w:val="22"/>
          <w:szCs w:val="22"/>
          <w:lang w:eastAsia="zh-CN"/>
        </w:rPr>
        <w:t xml:space="preserve"> discomfort or surprise caused by their </w:t>
      </w:r>
      <w:r w:rsidR="00FD3CD6">
        <w:rPr>
          <w:rFonts w:ascii="Arial" w:hAnsi="Arial" w:cs="Arial"/>
          <w:sz w:val="22"/>
          <w:szCs w:val="22"/>
          <w:lang w:eastAsia="zh-CN"/>
        </w:rPr>
        <w:t>initial</w:t>
      </w:r>
      <w:r w:rsidR="002D1741" w:rsidRPr="00204EE9">
        <w:rPr>
          <w:rFonts w:ascii="Arial" w:hAnsi="Arial" w:cs="Arial"/>
          <w:sz w:val="22"/>
          <w:szCs w:val="22"/>
          <w:lang w:eastAsia="zh-CN"/>
        </w:rPr>
        <w:t xml:space="preserve"> TMS experience, which may have negatively impacted their behavior</w:t>
      </w:r>
      <w:commentRangeEnd w:id="24"/>
      <w:r w:rsidR="00595DAA">
        <w:rPr>
          <w:rStyle w:val="CommentReference"/>
        </w:rPr>
        <w:commentReference w:id="24"/>
      </w:r>
      <w:r w:rsidR="002D1741" w:rsidRPr="00204EE9">
        <w:rPr>
          <w:rFonts w:ascii="Arial" w:hAnsi="Arial" w:cs="Arial"/>
          <w:sz w:val="22"/>
          <w:szCs w:val="22"/>
          <w:lang w:eastAsia="zh-CN"/>
        </w:rPr>
        <w:t xml:space="preserve">. </w:t>
      </w:r>
    </w:p>
    <w:p w14:paraId="798410C3" w14:textId="77777777" w:rsidR="00637212" w:rsidRDefault="00637212" w:rsidP="00637212">
      <w:pPr>
        <w:keepNext/>
        <w:spacing w:after="120"/>
      </w:pPr>
      <w:r>
        <w:rPr>
          <w:rFonts w:ascii="Arial" w:hAnsi="Arial" w:cs="Arial"/>
          <w:noProof/>
          <w:sz w:val="22"/>
          <w:szCs w:val="22"/>
          <w:lang w:eastAsia="zh-CN"/>
        </w:rPr>
        <w:lastRenderedPageBreak/>
        <w:drawing>
          <wp:inline distT="0" distB="0" distL="0" distR="0" wp14:anchorId="76B18A86" wp14:editId="7889B411">
            <wp:extent cx="6311900" cy="4838700"/>
            <wp:effectExtent l="0" t="0" r="0" b="0"/>
            <wp:docPr id="56718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0062"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11900" cy="4838700"/>
                    </a:xfrm>
                    <a:prstGeom prst="rect">
                      <a:avLst/>
                    </a:prstGeom>
                  </pic:spPr>
                </pic:pic>
              </a:graphicData>
            </a:graphic>
          </wp:inline>
        </w:drawing>
      </w:r>
    </w:p>
    <w:p w14:paraId="515920B8" w14:textId="05B555A4" w:rsidR="00637212" w:rsidRPr="00E409AC" w:rsidRDefault="00637212" w:rsidP="00637212">
      <w:pPr>
        <w:pStyle w:val="Caption"/>
        <w:jc w:val="both"/>
        <w:rPr>
          <w:rFonts w:ascii="Arial" w:hAnsi="Arial" w:cs="Arial"/>
          <w:i w:val="0"/>
          <w:iCs w:val="0"/>
          <w:color w:val="auto"/>
          <w:sz w:val="22"/>
          <w:szCs w:val="22"/>
        </w:rPr>
      </w:pPr>
      <w:commentRangeStart w:id="25"/>
      <w:r w:rsidRPr="00637212">
        <w:rPr>
          <w:b/>
          <w:bCs/>
          <w:i w:val="0"/>
          <w:iCs w:val="0"/>
          <w:color w:val="auto"/>
        </w:rPr>
        <w:t xml:space="preserve">Figure </w:t>
      </w:r>
      <w:r w:rsidRPr="00637212">
        <w:rPr>
          <w:b/>
          <w:bCs/>
          <w:i w:val="0"/>
          <w:iCs w:val="0"/>
          <w:color w:val="auto"/>
        </w:rPr>
        <w:fldChar w:fldCharType="begin"/>
      </w:r>
      <w:r w:rsidRPr="00637212">
        <w:rPr>
          <w:b/>
          <w:bCs/>
          <w:i w:val="0"/>
          <w:iCs w:val="0"/>
          <w:color w:val="auto"/>
        </w:rPr>
        <w:instrText xml:space="preserve"> SEQ Figure \* ARABIC </w:instrText>
      </w:r>
      <w:r w:rsidRPr="00637212">
        <w:rPr>
          <w:b/>
          <w:bCs/>
          <w:i w:val="0"/>
          <w:iCs w:val="0"/>
          <w:color w:val="auto"/>
        </w:rPr>
        <w:fldChar w:fldCharType="separate"/>
      </w:r>
      <w:r w:rsidRPr="00637212">
        <w:rPr>
          <w:b/>
          <w:bCs/>
          <w:i w:val="0"/>
          <w:iCs w:val="0"/>
          <w:noProof/>
          <w:color w:val="auto"/>
        </w:rPr>
        <w:t>3</w:t>
      </w:r>
      <w:r w:rsidRPr="00637212">
        <w:rPr>
          <w:b/>
          <w:bCs/>
          <w:i w:val="0"/>
          <w:iCs w:val="0"/>
          <w:color w:val="auto"/>
        </w:rPr>
        <w:fldChar w:fldCharType="end"/>
      </w:r>
      <w:r>
        <w:rPr>
          <w:b/>
          <w:bCs/>
          <w:i w:val="0"/>
          <w:iCs w:val="0"/>
          <w:color w:val="auto"/>
        </w:rPr>
        <w:t xml:space="preserve">. </w:t>
      </w:r>
      <w:commentRangeEnd w:id="25"/>
      <w:r w:rsidR="00B65A3B">
        <w:rPr>
          <w:rStyle w:val="CommentReference"/>
          <w:i w:val="0"/>
          <w:iCs w:val="0"/>
          <w:color w:val="auto"/>
        </w:rPr>
        <w:commentReference w:id="25"/>
      </w:r>
      <w:r w:rsidRPr="00637212">
        <w:rPr>
          <w:b/>
          <w:bCs/>
          <w:i w:val="0"/>
          <w:iCs w:val="0"/>
          <w:color w:val="auto"/>
        </w:rPr>
        <w:t>Posterior</w:t>
      </w:r>
      <w:r w:rsidR="006A79F0">
        <w:rPr>
          <w:b/>
          <w:bCs/>
          <w:i w:val="0"/>
          <w:iCs w:val="0"/>
          <w:color w:val="auto"/>
        </w:rPr>
        <w:t xml:space="preserve"> </w:t>
      </w:r>
      <w:r w:rsidRPr="00637212">
        <w:rPr>
          <w:b/>
          <w:bCs/>
          <w:i w:val="0"/>
          <w:iCs w:val="0"/>
          <w:color w:val="auto"/>
        </w:rPr>
        <w:t>or anterior OFC</w:t>
      </w:r>
      <w:r w:rsidR="006A79F0">
        <w:rPr>
          <w:b/>
          <w:bCs/>
          <w:i w:val="0"/>
          <w:iCs w:val="0"/>
          <w:color w:val="auto"/>
        </w:rPr>
        <w:t>-</w:t>
      </w:r>
      <w:r w:rsidRPr="00637212">
        <w:rPr>
          <w:b/>
          <w:bCs/>
          <w:i w:val="0"/>
          <w:iCs w:val="0"/>
          <w:color w:val="auto"/>
        </w:rPr>
        <w:t xml:space="preserve">targeted cTBS disrupted value acquisition, only when </w:t>
      </w:r>
      <w:r w:rsidR="007E6B3B">
        <w:rPr>
          <w:b/>
          <w:bCs/>
          <w:i w:val="0"/>
          <w:iCs w:val="0"/>
          <w:color w:val="auto"/>
        </w:rPr>
        <w:t>administered during the first</w:t>
      </w:r>
      <w:r w:rsidRPr="00637212">
        <w:rPr>
          <w:b/>
          <w:bCs/>
          <w:i w:val="0"/>
          <w:iCs w:val="0"/>
          <w:color w:val="auto"/>
        </w:rPr>
        <w:t xml:space="preserve"> session.</w:t>
      </w:r>
      <w:r w:rsidRPr="00637212">
        <w:rPr>
          <w:i w:val="0"/>
          <w:iCs w:val="0"/>
          <w:color w:val="auto"/>
        </w:rPr>
        <w:t xml:space="preserve"> </w:t>
      </w:r>
      <w:r w:rsidR="00B962A7" w:rsidRPr="00B153BA">
        <w:rPr>
          <w:b/>
          <w:bCs/>
          <w:i w:val="0"/>
          <w:iCs w:val="0"/>
          <w:color w:val="auto"/>
        </w:rPr>
        <w:t>A</w:t>
      </w:r>
      <w:r w:rsidR="00B962A7">
        <w:rPr>
          <w:i w:val="0"/>
          <w:iCs w:val="0"/>
          <w:color w:val="auto"/>
        </w:rPr>
        <w:t xml:space="preserve">. </w:t>
      </w:r>
      <w:r w:rsidRPr="00637212">
        <w:rPr>
          <w:i w:val="0"/>
          <w:iCs w:val="0"/>
          <w:color w:val="auto"/>
        </w:rPr>
        <w:t>Discriminatio</w:t>
      </w:r>
      <w:r w:rsidR="00B962A7">
        <w:rPr>
          <w:i w:val="0"/>
          <w:iCs w:val="0"/>
          <w:color w:val="auto"/>
        </w:rPr>
        <w:t xml:space="preserve">n accuracy </w:t>
      </w:r>
      <w:r w:rsidRPr="00E409AC">
        <w:rPr>
          <w:i w:val="0"/>
          <w:iCs w:val="0"/>
          <w:color w:val="auto"/>
        </w:rPr>
        <w:t>across runs, plotted by TMS conditions (cTBS, sham), and session numbers (1</w:t>
      </w:r>
      <w:r w:rsidRPr="00E409AC">
        <w:rPr>
          <w:i w:val="0"/>
          <w:iCs w:val="0"/>
          <w:color w:val="auto"/>
          <w:vertAlign w:val="superscript"/>
        </w:rPr>
        <w:t>st</w:t>
      </w:r>
      <w:r w:rsidRPr="00E409AC">
        <w:rPr>
          <w:i w:val="0"/>
          <w:iCs w:val="0"/>
          <w:color w:val="auto"/>
        </w:rPr>
        <w:t>, 2</w:t>
      </w:r>
      <w:r w:rsidRPr="00E409AC">
        <w:rPr>
          <w:i w:val="0"/>
          <w:iCs w:val="0"/>
          <w:color w:val="auto"/>
          <w:vertAlign w:val="superscript"/>
        </w:rPr>
        <w:t>nd</w:t>
      </w:r>
      <w:r w:rsidRPr="00E409AC">
        <w:rPr>
          <w:i w:val="0"/>
          <w:iCs w:val="0"/>
          <w:color w:val="auto"/>
        </w:rPr>
        <w:t>, 3</w:t>
      </w:r>
      <w:r w:rsidRPr="00E409AC">
        <w:rPr>
          <w:i w:val="0"/>
          <w:iCs w:val="0"/>
          <w:color w:val="auto"/>
          <w:vertAlign w:val="superscript"/>
        </w:rPr>
        <w:t>rd</w:t>
      </w:r>
      <w:r w:rsidRPr="00E409AC">
        <w:rPr>
          <w:i w:val="0"/>
          <w:iCs w:val="0"/>
          <w:color w:val="auto"/>
        </w:rPr>
        <w:t>)</w:t>
      </w:r>
      <w:r w:rsidR="00613D2A">
        <w:rPr>
          <w:i w:val="0"/>
          <w:iCs w:val="0"/>
          <w:color w:val="auto"/>
        </w:rPr>
        <w:t>, separated by different OFC targeted locations</w:t>
      </w:r>
      <w:r w:rsidR="006E1B4A">
        <w:rPr>
          <w:i w:val="0"/>
          <w:iCs w:val="0"/>
          <w:color w:val="auto"/>
        </w:rPr>
        <w:t xml:space="preserve"> (aOFC, pOFC)</w:t>
      </w:r>
      <w:r w:rsidRPr="00E409AC">
        <w:rPr>
          <w:i w:val="0"/>
          <w:iCs w:val="0"/>
          <w:color w:val="auto"/>
        </w:rPr>
        <w:t xml:space="preserve">. Error bars display the experimental data while the shade displays the </w:t>
      </w:r>
      <w:r w:rsidR="00613D2A">
        <w:rPr>
          <w:i w:val="0"/>
          <w:iCs w:val="0"/>
          <w:color w:val="auto"/>
        </w:rPr>
        <w:t xml:space="preserve">95% confidence interval </w:t>
      </w:r>
      <w:r w:rsidRPr="00E409AC">
        <w:rPr>
          <w:i w:val="0"/>
          <w:iCs w:val="0"/>
          <w:color w:val="auto"/>
        </w:rPr>
        <w:t xml:space="preserve">of simulated accuracy using the posterior estimates of learning rates. </w:t>
      </w:r>
      <w:r w:rsidR="00291C6C" w:rsidRPr="00B153BA">
        <w:rPr>
          <w:b/>
          <w:bCs/>
          <w:i w:val="0"/>
          <w:iCs w:val="0"/>
          <w:color w:val="auto"/>
        </w:rPr>
        <w:t>B.</w:t>
      </w:r>
      <w:r w:rsidR="00291C6C">
        <w:rPr>
          <w:i w:val="0"/>
          <w:iCs w:val="0"/>
          <w:color w:val="auto"/>
        </w:rPr>
        <w:t xml:space="preserve"> Change of response times across runs. </w:t>
      </w:r>
      <w:r w:rsidRPr="00B153BA">
        <w:rPr>
          <w:b/>
          <w:bCs/>
          <w:i w:val="0"/>
          <w:iCs w:val="0"/>
          <w:color w:val="auto"/>
        </w:rPr>
        <w:t xml:space="preserve">C. </w:t>
      </w:r>
      <w:r w:rsidRPr="00E409AC">
        <w:rPr>
          <w:i w:val="0"/>
          <w:iCs w:val="0"/>
          <w:color w:val="auto"/>
        </w:rPr>
        <w:t xml:space="preserve">Discrimination accuracy across runs, separated by session numbers and the order of Day 1 TMS. </w:t>
      </w:r>
      <w:r w:rsidRPr="00B153BA">
        <w:rPr>
          <w:b/>
          <w:bCs/>
          <w:i w:val="0"/>
          <w:iCs w:val="0"/>
          <w:color w:val="auto"/>
        </w:rPr>
        <w:t xml:space="preserve">D. </w:t>
      </w:r>
      <w:r w:rsidRPr="00E409AC">
        <w:rPr>
          <w:i w:val="0"/>
          <w:iCs w:val="0"/>
          <w:color w:val="auto"/>
        </w:rPr>
        <w:t xml:space="preserve">Effect of cTBS on estimated learning rates, separated by Day 1 TMS order. </w:t>
      </w:r>
      <w:r w:rsidRPr="00B153BA">
        <w:rPr>
          <w:b/>
          <w:bCs/>
          <w:i w:val="0"/>
          <w:iCs w:val="0"/>
          <w:color w:val="auto"/>
        </w:rPr>
        <w:t>E.</w:t>
      </w:r>
      <w:r w:rsidRPr="00E409AC">
        <w:rPr>
          <w:i w:val="0"/>
          <w:iCs w:val="0"/>
          <w:color w:val="auto"/>
        </w:rPr>
        <w:t xml:space="preserve"> Scatter plots showing the relationship between estimated learning rates and perceived TMS discomfort/intensity, separated by Day 1 TMS order. </w:t>
      </w:r>
    </w:p>
    <w:p w14:paraId="5024F05C" w14:textId="77777777" w:rsidR="00C62873" w:rsidRPr="00244866" w:rsidRDefault="00C62873" w:rsidP="0091089C">
      <w:pPr>
        <w:spacing w:after="120"/>
        <w:rPr>
          <w:rFonts w:ascii="Arial" w:hAnsi="Arial" w:cs="Arial"/>
          <w:color w:val="000000" w:themeColor="text1"/>
          <w:sz w:val="22"/>
          <w:szCs w:val="22"/>
        </w:rPr>
      </w:pPr>
    </w:p>
    <w:p w14:paraId="1AA0B0B5" w14:textId="57FC4FC5" w:rsidR="00E67BEC" w:rsidRPr="005F407F" w:rsidRDefault="00083078" w:rsidP="0091089C">
      <w:pPr>
        <w:pStyle w:val="Heading3"/>
        <w:spacing w:before="0" w:after="120"/>
        <w:rPr>
          <w:rFonts w:ascii="Arial" w:hAnsi="Arial" w:cs="Arial"/>
          <w:b/>
          <w:bCs/>
          <w:color w:val="auto"/>
          <w:sz w:val="22"/>
          <w:szCs w:val="22"/>
        </w:rPr>
      </w:pPr>
      <w:r>
        <w:rPr>
          <w:rFonts w:ascii="Arial" w:hAnsi="Arial" w:cs="Arial"/>
          <w:b/>
          <w:bCs/>
          <w:color w:val="auto"/>
          <w:sz w:val="22"/>
          <w:szCs w:val="22"/>
        </w:rPr>
        <w:t xml:space="preserve">Posterior, but not anterior, </w:t>
      </w:r>
      <w:r w:rsidR="00E15A9C" w:rsidRPr="005F407F">
        <w:rPr>
          <w:rFonts w:ascii="Arial" w:hAnsi="Arial" w:cs="Arial"/>
          <w:b/>
          <w:bCs/>
          <w:color w:val="auto"/>
          <w:sz w:val="22"/>
          <w:szCs w:val="22"/>
        </w:rPr>
        <w:t>OFC</w:t>
      </w:r>
      <w:r w:rsidR="007735EE">
        <w:rPr>
          <w:rFonts w:ascii="Arial" w:hAnsi="Arial" w:cs="Arial"/>
          <w:b/>
          <w:bCs/>
          <w:color w:val="auto"/>
          <w:sz w:val="22"/>
          <w:szCs w:val="22"/>
        </w:rPr>
        <w:t>-</w:t>
      </w:r>
      <w:r w:rsidR="00643B52">
        <w:rPr>
          <w:rFonts w:ascii="Arial" w:hAnsi="Arial" w:cs="Arial"/>
          <w:b/>
          <w:bCs/>
          <w:color w:val="auto"/>
          <w:sz w:val="22"/>
          <w:szCs w:val="22"/>
        </w:rPr>
        <w:t>targeted cTBS</w:t>
      </w:r>
      <w:r w:rsidR="00DC71AA">
        <w:rPr>
          <w:rFonts w:ascii="Arial" w:hAnsi="Arial" w:cs="Arial"/>
          <w:b/>
          <w:bCs/>
          <w:color w:val="auto"/>
          <w:sz w:val="22"/>
          <w:szCs w:val="22"/>
        </w:rPr>
        <w:t xml:space="preserve"> on Day 2</w:t>
      </w:r>
      <w:r w:rsidR="00ED5E10" w:rsidRPr="005F407F">
        <w:rPr>
          <w:rFonts w:ascii="Arial" w:hAnsi="Arial" w:cs="Arial"/>
          <w:b/>
          <w:bCs/>
          <w:color w:val="auto"/>
          <w:sz w:val="22"/>
          <w:szCs w:val="22"/>
        </w:rPr>
        <w:t xml:space="preserve"> </w:t>
      </w:r>
      <w:r w:rsidR="00E15A9C" w:rsidRPr="005F407F">
        <w:rPr>
          <w:rFonts w:ascii="Arial" w:hAnsi="Arial" w:cs="Arial"/>
          <w:b/>
          <w:bCs/>
          <w:color w:val="auto"/>
          <w:sz w:val="22"/>
          <w:szCs w:val="22"/>
        </w:rPr>
        <w:t>impair</w:t>
      </w:r>
      <w:r w:rsidR="00C0444D">
        <w:rPr>
          <w:rFonts w:ascii="Arial" w:hAnsi="Arial" w:cs="Arial"/>
          <w:b/>
          <w:bCs/>
          <w:color w:val="auto"/>
          <w:sz w:val="22"/>
          <w:szCs w:val="22"/>
        </w:rPr>
        <w:t>ed</w:t>
      </w:r>
      <w:r w:rsidR="00E15A9C" w:rsidRPr="005F407F">
        <w:rPr>
          <w:rFonts w:ascii="Arial" w:hAnsi="Arial" w:cs="Arial"/>
          <w:b/>
          <w:bCs/>
          <w:color w:val="auto"/>
          <w:sz w:val="22"/>
          <w:szCs w:val="22"/>
        </w:rPr>
        <w:t xml:space="preserve"> </w:t>
      </w:r>
      <w:r w:rsidR="00EE35BC" w:rsidRPr="005F407F">
        <w:rPr>
          <w:rFonts w:ascii="Arial" w:hAnsi="Arial" w:cs="Arial"/>
          <w:b/>
          <w:bCs/>
          <w:color w:val="auto"/>
          <w:sz w:val="22"/>
          <w:szCs w:val="22"/>
        </w:rPr>
        <w:t>outcome devaluation</w:t>
      </w:r>
    </w:p>
    <w:p w14:paraId="219568CF" w14:textId="0DA834E1" w:rsidR="00E725AE" w:rsidRPr="00C82F4C" w:rsidRDefault="005802B0" w:rsidP="003B254E">
      <w:pPr>
        <w:spacing w:after="120"/>
        <w:rPr>
          <w:rFonts w:ascii="Arial" w:hAnsi="Arial" w:cs="Arial"/>
          <w:sz w:val="22"/>
          <w:szCs w:val="22"/>
        </w:rPr>
      </w:pPr>
      <w:r w:rsidRPr="00C82F4C">
        <w:rPr>
          <w:rFonts w:ascii="Arial" w:hAnsi="Arial" w:cs="Arial"/>
          <w:sz w:val="22"/>
          <w:szCs w:val="22"/>
        </w:rPr>
        <w:t>Participants</w:t>
      </w:r>
      <w:r w:rsidR="006E2C78" w:rsidRPr="00C82F4C">
        <w:rPr>
          <w:rFonts w:ascii="Arial" w:hAnsi="Arial" w:cs="Arial"/>
          <w:sz w:val="22"/>
          <w:szCs w:val="22"/>
        </w:rPr>
        <w:t>’</w:t>
      </w:r>
      <w:r w:rsidRPr="00C82F4C">
        <w:rPr>
          <w:rFonts w:ascii="Arial" w:hAnsi="Arial" w:cs="Arial"/>
          <w:sz w:val="22"/>
          <w:szCs w:val="22"/>
        </w:rPr>
        <w:t xml:space="preserve"> odor ratings</w:t>
      </w:r>
      <w:r w:rsidR="0014449B" w:rsidRPr="00C82F4C">
        <w:rPr>
          <w:rFonts w:ascii="Arial" w:hAnsi="Arial" w:cs="Arial"/>
          <w:sz w:val="22"/>
          <w:szCs w:val="22"/>
        </w:rPr>
        <w:t xml:space="preserve"> on Day 2</w:t>
      </w:r>
      <w:r w:rsidRPr="00C82F4C">
        <w:rPr>
          <w:rFonts w:ascii="Arial" w:hAnsi="Arial" w:cs="Arial"/>
          <w:sz w:val="22"/>
          <w:szCs w:val="22"/>
        </w:rPr>
        <w:t xml:space="preserve"> </w:t>
      </w:r>
      <w:r w:rsidR="00BC0E7E" w:rsidRPr="00C82F4C">
        <w:rPr>
          <w:rFonts w:ascii="Arial" w:hAnsi="Arial" w:cs="Arial"/>
          <w:sz w:val="22"/>
          <w:szCs w:val="22"/>
        </w:rPr>
        <w:t>indicated</w:t>
      </w:r>
      <w:r w:rsidRPr="00C82F4C">
        <w:rPr>
          <w:rFonts w:ascii="Arial" w:hAnsi="Arial" w:cs="Arial"/>
          <w:sz w:val="22"/>
          <w:szCs w:val="22"/>
        </w:rPr>
        <w:t xml:space="preserve"> that the selective satiation procedure </w:t>
      </w:r>
      <w:r w:rsidR="00BC0E7E" w:rsidRPr="00C82F4C">
        <w:rPr>
          <w:rFonts w:ascii="Arial" w:hAnsi="Arial" w:cs="Arial"/>
          <w:sz w:val="22"/>
          <w:szCs w:val="22"/>
        </w:rPr>
        <w:t>significantly</w:t>
      </w:r>
      <w:r w:rsidRPr="00C82F4C">
        <w:rPr>
          <w:rFonts w:ascii="Arial" w:hAnsi="Arial" w:cs="Arial"/>
          <w:sz w:val="22"/>
          <w:szCs w:val="22"/>
        </w:rPr>
        <w:t xml:space="preserve"> reduced odor pleasantness across sessions and participants (p</w:t>
      </w:r>
      <w:r w:rsidR="00274023" w:rsidRPr="00C82F4C">
        <w:rPr>
          <w:rFonts w:ascii="Arial" w:hAnsi="Arial" w:cs="Arial"/>
          <w:sz w:val="22"/>
          <w:szCs w:val="22"/>
        </w:rPr>
        <w:t xml:space="preserve"> </w:t>
      </w:r>
      <w:r w:rsidRPr="00C82F4C">
        <w:rPr>
          <w:rFonts w:ascii="Arial" w:hAnsi="Arial" w:cs="Arial"/>
          <w:sz w:val="22"/>
          <w:szCs w:val="22"/>
        </w:rPr>
        <w:t>=</w:t>
      </w:r>
      <w:r w:rsidR="00274023" w:rsidRPr="00C82F4C">
        <w:rPr>
          <w:rFonts w:ascii="Arial" w:hAnsi="Arial" w:cs="Arial"/>
          <w:sz w:val="22"/>
          <w:szCs w:val="22"/>
        </w:rPr>
        <w:t xml:space="preserve"> </w:t>
      </w:r>
      <w:r w:rsidR="00A202B3" w:rsidRPr="00C82F4C">
        <w:rPr>
          <w:rFonts w:ascii="Arial" w:hAnsi="Arial" w:cs="Arial"/>
          <w:sz w:val="22"/>
          <w:szCs w:val="22"/>
        </w:rPr>
        <w:t>2.75e-13</w:t>
      </w:r>
      <w:r w:rsidRPr="00C82F4C">
        <w:rPr>
          <w:rFonts w:ascii="Arial" w:hAnsi="Arial" w:cs="Arial"/>
          <w:sz w:val="22"/>
          <w:szCs w:val="22"/>
        </w:rPr>
        <w:t xml:space="preserve">, </w:t>
      </w:r>
      <w:r w:rsidRPr="00C82F4C">
        <w:rPr>
          <w:rFonts w:ascii="Arial" w:hAnsi="Arial" w:cs="Arial"/>
          <w:b/>
          <w:sz w:val="22"/>
          <w:szCs w:val="22"/>
        </w:rPr>
        <w:t xml:space="preserve">Figure </w:t>
      </w:r>
      <w:r w:rsidR="00F45AB2" w:rsidRPr="00C82F4C">
        <w:rPr>
          <w:rFonts w:ascii="Arial" w:hAnsi="Arial" w:cs="Arial"/>
          <w:b/>
          <w:sz w:val="22"/>
          <w:szCs w:val="22"/>
        </w:rPr>
        <w:t>4</w:t>
      </w:r>
      <w:r w:rsidR="00F47689" w:rsidRPr="00C82F4C">
        <w:rPr>
          <w:rFonts w:ascii="Arial" w:hAnsi="Arial" w:cs="Arial"/>
          <w:b/>
          <w:sz w:val="22"/>
          <w:szCs w:val="22"/>
        </w:rPr>
        <w:t>A</w:t>
      </w:r>
      <w:r w:rsidRPr="00C82F4C">
        <w:rPr>
          <w:rFonts w:ascii="Arial" w:hAnsi="Arial" w:cs="Arial"/>
          <w:sz w:val="22"/>
          <w:szCs w:val="22"/>
        </w:rPr>
        <w:t xml:space="preserve">). </w:t>
      </w:r>
      <w:r w:rsidR="00BC0E7E" w:rsidRPr="00C82F4C">
        <w:rPr>
          <w:rFonts w:ascii="Arial" w:hAnsi="Arial" w:cs="Arial"/>
          <w:sz w:val="22"/>
          <w:szCs w:val="22"/>
        </w:rPr>
        <w:t>This</w:t>
      </w:r>
      <w:r w:rsidRPr="00C82F4C">
        <w:rPr>
          <w:rFonts w:ascii="Arial" w:hAnsi="Arial" w:cs="Arial"/>
          <w:sz w:val="22"/>
          <w:szCs w:val="22"/>
        </w:rPr>
        <w:t xml:space="preserve"> effect was not </w:t>
      </w:r>
      <w:r w:rsidR="00BC0E7E" w:rsidRPr="00C82F4C">
        <w:rPr>
          <w:rFonts w:ascii="Arial" w:hAnsi="Arial" w:cs="Arial"/>
          <w:sz w:val="22"/>
          <w:szCs w:val="22"/>
        </w:rPr>
        <w:t>influenced</w:t>
      </w:r>
      <w:r w:rsidRPr="00C82F4C">
        <w:rPr>
          <w:rFonts w:ascii="Arial" w:hAnsi="Arial" w:cs="Arial"/>
          <w:sz w:val="22"/>
          <w:szCs w:val="22"/>
        </w:rPr>
        <w:t xml:space="preserve"> by TMS </w:t>
      </w:r>
      <w:r w:rsidR="00053026" w:rsidRPr="00C82F4C">
        <w:rPr>
          <w:rFonts w:ascii="Arial" w:hAnsi="Arial" w:cs="Arial"/>
          <w:sz w:val="22"/>
          <w:szCs w:val="22"/>
        </w:rPr>
        <w:t>condition</w:t>
      </w:r>
      <w:r w:rsidR="00BC0E7E" w:rsidRPr="00C82F4C">
        <w:rPr>
          <w:rFonts w:ascii="Arial" w:hAnsi="Arial" w:cs="Arial"/>
          <w:sz w:val="22"/>
          <w:szCs w:val="22"/>
        </w:rPr>
        <w:t xml:space="preserve"> (sham/cTBS), </w:t>
      </w:r>
      <w:r w:rsidR="005A1824" w:rsidRPr="00C82F4C">
        <w:rPr>
          <w:rFonts w:ascii="Arial" w:hAnsi="Arial" w:cs="Arial"/>
          <w:sz w:val="22"/>
          <w:szCs w:val="22"/>
        </w:rPr>
        <w:t>TMS</w:t>
      </w:r>
      <w:r w:rsidR="00BC0E7E" w:rsidRPr="00C82F4C">
        <w:rPr>
          <w:rFonts w:ascii="Arial" w:hAnsi="Arial" w:cs="Arial"/>
          <w:sz w:val="22"/>
          <w:szCs w:val="22"/>
        </w:rPr>
        <w:t xml:space="preserve"> targeted location (aOFC/pOFC), </w:t>
      </w:r>
      <w:r w:rsidRPr="00C82F4C">
        <w:rPr>
          <w:rFonts w:ascii="Arial" w:hAnsi="Arial" w:cs="Arial"/>
          <w:sz w:val="22"/>
          <w:szCs w:val="22"/>
        </w:rPr>
        <w:t xml:space="preserve">session </w:t>
      </w:r>
      <w:r w:rsidR="005A1824" w:rsidRPr="00C82F4C">
        <w:rPr>
          <w:rFonts w:ascii="Arial" w:hAnsi="Arial" w:cs="Arial"/>
          <w:sz w:val="22"/>
          <w:szCs w:val="22"/>
        </w:rPr>
        <w:t>number</w:t>
      </w:r>
      <w:r w:rsidR="0088555C" w:rsidRPr="00C82F4C">
        <w:rPr>
          <w:rFonts w:ascii="Arial" w:hAnsi="Arial" w:cs="Arial"/>
          <w:sz w:val="22"/>
          <w:szCs w:val="22"/>
        </w:rPr>
        <w:t xml:space="preserve"> (1</w:t>
      </w:r>
      <w:r w:rsidR="0088555C" w:rsidRPr="00C82F4C">
        <w:rPr>
          <w:rFonts w:ascii="Arial" w:hAnsi="Arial" w:cs="Arial"/>
          <w:sz w:val="22"/>
          <w:szCs w:val="22"/>
          <w:vertAlign w:val="superscript"/>
        </w:rPr>
        <w:t>st</w:t>
      </w:r>
      <w:r w:rsidR="0088555C" w:rsidRPr="00C82F4C">
        <w:rPr>
          <w:rFonts w:ascii="Arial" w:hAnsi="Arial" w:cs="Arial"/>
          <w:sz w:val="22"/>
          <w:szCs w:val="22"/>
        </w:rPr>
        <w:t>, 2</w:t>
      </w:r>
      <w:r w:rsidR="0088555C" w:rsidRPr="00C82F4C">
        <w:rPr>
          <w:rFonts w:ascii="Arial" w:hAnsi="Arial" w:cs="Arial"/>
          <w:sz w:val="22"/>
          <w:szCs w:val="22"/>
          <w:vertAlign w:val="superscript"/>
        </w:rPr>
        <w:t>nd</w:t>
      </w:r>
      <w:r w:rsidR="0088555C" w:rsidRPr="00C82F4C">
        <w:rPr>
          <w:rFonts w:ascii="Arial" w:hAnsi="Arial" w:cs="Arial"/>
          <w:sz w:val="22"/>
          <w:szCs w:val="22"/>
        </w:rPr>
        <w:t>, 3</w:t>
      </w:r>
      <w:r w:rsidR="0088555C" w:rsidRPr="00C82F4C">
        <w:rPr>
          <w:rFonts w:ascii="Arial" w:hAnsi="Arial" w:cs="Arial"/>
          <w:sz w:val="22"/>
          <w:szCs w:val="22"/>
          <w:vertAlign w:val="superscript"/>
        </w:rPr>
        <w:t>rd</w:t>
      </w:r>
      <w:r w:rsidR="0088555C" w:rsidRPr="00C82F4C">
        <w:rPr>
          <w:rFonts w:ascii="Arial" w:hAnsi="Arial" w:cs="Arial"/>
          <w:sz w:val="22"/>
          <w:szCs w:val="22"/>
        </w:rPr>
        <w:t>)</w:t>
      </w:r>
      <w:r w:rsidRPr="00C82F4C">
        <w:rPr>
          <w:rFonts w:ascii="Arial" w:hAnsi="Arial" w:cs="Arial"/>
          <w:sz w:val="22"/>
          <w:szCs w:val="22"/>
        </w:rPr>
        <w:t xml:space="preserve">, </w:t>
      </w:r>
      <w:r w:rsidR="00BC0E7E" w:rsidRPr="00C82F4C">
        <w:rPr>
          <w:rFonts w:ascii="Arial" w:hAnsi="Arial" w:cs="Arial"/>
          <w:sz w:val="22"/>
          <w:szCs w:val="22"/>
        </w:rPr>
        <w:t>or sated odor type (</w:t>
      </w:r>
      <w:r w:rsidRPr="00C82F4C">
        <w:rPr>
          <w:rFonts w:ascii="Arial" w:hAnsi="Arial" w:cs="Arial"/>
          <w:sz w:val="22"/>
          <w:szCs w:val="22"/>
        </w:rPr>
        <w:t>savory/sweet</w:t>
      </w:r>
      <w:r w:rsidR="00BC0E7E" w:rsidRPr="00C82F4C">
        <w:rPr>
          <w:rFonts w:ascii="Arial" w:hAnsi="Arial" w:cs="Arial"/>
          <w:sz w:val="22"/>
          <w:szCs w:val="22"/>
        </w:rPr>
        <w:t>)</w:t>
      </w:r>
      <w:r w:rsidRPr="00C82F4C">
        <w:rPr>
          <w:rFonts w:ascii="Arial" w:hAnsi="Arial" w:cs="Arial"/>
          <w:sz w:val="22"/>
          <w:szCs w:val="22"/>
        </w:rPr>
        <w:t xml:space="preserve"> (all p</w:t>
      </w:r>
      <w:r w:rsidR="002F255D" w:rsidRPr="00C82F4C">
        <w:rPr>
          <w:rFonts w:ascii="Arial" w:hAnsi="Arial" w:cs="Arial"/>
          <w:sz w:val="22"/>
          <w:szCs w:val="22"/>
        </w:rPr>
        <w:t xml:space="preserve"> </w:t>
      </w:r>
      <w:r w:rsidRPr="00C82F4C">
        <w:rPr>
          <w:rFonts w:ascii="Arial" w:hAnsi="Arial" w:cs="Arial"/>
          <w:sz w:val="22"/>
          <w:szCs w:val="22"/>
        </w:rPr>
        <w:t>&gt;</w:t>
      </w:r>
      <w:r w:rsidR="002F255D" w:rsidRPr="00C82F4C">
        <w:rPr>
          <w:rFonts w:ascii="Arial" w:hAnsi="Arial" w:cs="Arial"/>
          <w:sz w:val="22"/>
          <w:szCs w:val="22"/>
        </w:rPr>
        <w:t xml:space="preserve"> </w:t>
      </w:r>
      <w:r w:rsidRPr="00C82F4C">
        <w:rPr>
          <w:rFonts w:ascii="Arial" w:hAnsi="Arial" w:cs="Arial"/>
          <w:sz w:val="22"/>
          <w:szCs w:val="22"/>
        </w:rPr>
        <w:t>0.05)</w:t>
      </w:r>
      <w:r w:rsidR="003D7B6F" w:rsidRPr="00C82F4C">
        <w:rPr>
          <w:rFonts w:ascii="Arial" w:hAnsi="Arial" w:cs="Arial"/>
          <w:sz w:val="22"/>
          <w:szCs w:val="22"/>
        </w:rPr>
        <w:t xml:space="preserve">, </w:t>
      </w:r>
      <w:r w:rsidR="00972BBA" w:rsidRPr="00C82F4C">
        <w:rPr>
          <w:rFonts w:ascii="Arial" w:hAnsi="Arial" w:cs="Arial"/>
          <w:sz w:val="22"/>
          <w:szCs w:val="22"/>
        </w:rPr>
        <w:t>suggesting</w:t>
      </w:r>
      <w:r w:rsidR="003D7B6F" w:rsidRPr="00C82F4C">
        <w:rPr>
          <w:rFonts w:ascii="Arial" w:hAnsi="Arial" w:cs="Arial"/>
          <w:sz w:val="22"/>
          <w:szCs w:val="22"/>
        </w:rPr>
        <w:t xml:space="preserve"> participants devalue</w:t>
      </w:r>
      <w:r w:rsidR="00763917" w:rsidRPr="00C82F4C">
        <w:rPr>
          <w:rFonts w:ascii="Arial" w:hAnsi="Arial" w:cs="Arial"/>
          <w:sz w:val="22"/>
          <w:szCs w:val="22"/>
        </w:rPr>
        <w:t xml:space="preserve">d the odor consistent </w:t>
      </w:r>
      <w:r w:rsidR="00093F8B">
        <w:rPr>
          <w:rFonts w:ascii="Arial" w:hAnsi="Arial" w:cs="Arial"/>
          <w:sz w:val="22"/>
          <w:szCs w:val="22"/>
        </w:rPr>
        <w:t>after consuming the</w:t>
      </w:r>
      <w:r w:rsidR="00763917" w:rsidRPr="00C82F4C">
        <w:rPr>
          <w:rFonts w:ascii="Arial" w:hAnsi="Arial" w:cs="Arial"/>
          <w:sz w:val="22"/>
          <w:szCs w:val="22"/>
        </w:rPr>
        <w:t xml:space="preserve"> meal</w:t>
      </w:r>
      <w:r w:rsidR="00DB11A6" w:rsidRPr="00C82F4C">
        <w:rPr>
          <w:rFonts w:ascii="Arial" w:hAnsi="Arial" w:cs="Arial"/>
          <w:sz w:val="22"/>
          <w:szCs w:val="22"/>
        </w:rPr>
        <w:t>.</w:t>
      </w:r>
      <w:r w:rsidR="00D41367" w:rsidRPr="00C82F4C">
        <w:rPr>
          <w:rFonts w:ascii="Arial" w:hAnsi="Arial" w:cs="Arial"/>
          <w:sz w:val="22"/>
          <w:szCs w:val="22"/>
        </w:rPr>
        <w:t xml:space="preserve"> </w:t>
      </w:r>
      <w:r w:rsidR="002D2B27" w:rsidRPr="00C82F4C">
        <w:rPr>
          <w:rFonts w:ascii="Arial" w:hAnsi="Arial" w:cs="Arial"/>
          <w:sz w:val="22"/>
          <w:szCs w:val="22"/>
        </w:rPr>
        <w:t xml:space="preserve">To examine the role of the aOFC or the pOFC in outcome devaluation, we </w:t>
      </w:r>
      <w:r w:rsidR="00BE7F2B" w:rsidRPr="00C82F4C">
        <w:rPr>
          <w:rFonts w:ascii="Arial" w:hAnsi="Arial" w:cs="Arial"/>
          <w:sz w:val="22"/>
          <w:szCs w:val="22"/>
        </w:rPr>
        <w:t>analyzed</w:t>
      </w:r>
      <w:r w:rsidR="002D2B27" w:rsidRPr="00C82F4C">
        <w:rPr>
          <w:rFonts w:ascii="Arial" w:hAnsi="Arial" w:cs="Arial"/>
          <w:sz w:val="22"/>
          <w:szCs w:val="22"/>
        </w:rPr>
        <w:t xml:space="preserve"> </w:t>
      </w:r>
      <w:r w:rsidR="00CA6767" w:rsidRPr="00C82F4C">
        <w:rPr>
          <w:rFonts w:ascii="Arial" w:hAnsi="Arial" w:cs="Arial"/>
          <w:sz w:val="22"/>
          <w:szCs w:val="22"/>
        </w:rPr>
        <w:t xml:space="preserve">participants’ choices </w:t>
      </w:r>
      <w:r w:rsidR="00977F57" w:rsidRPr="00C82F4C">
        <w:rPr>
          <w:rFonts w:ascii="Arial" w:hAnsi="Arial" w:cs="Arial"/>
          <w:sz w:val="22"/>
          <w:szCs w:val="22"/>
        </w:rPr>
        <w:t>for</w:t>
      </w:r>
      <w:r w:rsidR="007A6A17" w:rsidRPr="00C82F4C">
        <w:rPr>
          <w:rFonts w:ascii="Arial" w:hAnsi="Arial" w:cs="Arial"/>
          <w:sz w:val="22"/>
          <w:szCs w:val="22"/>
        </w:rPr>
        <w:t xml:space="preserve"> stimuli predict</w:t>
      </w:r>
      <w:r w:rsidR="00977F57" w:rsidRPr="00C82F4C">
        <w:rPr>
          <w:rFonts w:ascii="Arial" w:hAnsi="Arial" w:cs="Arial"/>
          <w:sz w:val="22"/>
          <w:szCs w:val="22"/>
        </w:rPr>
        <w:t>ing</w:t>
      </w:r>
      <w:r w:rsidR="007A6A17" w:rsidRPr="00C82F4C">
        <w:rPr>
          <w:rFonts w:ascii="Arial" w:hAnsi="Arial" w:cs="Arial"/>
          <w:sz w:val="22"/>
          <w:szCs w:val="22"/>
        </w:rPr>
        <w:t xml:space="preserve"> </w:t>
      </w:r>
      <w:r w:rsidR="00CA6767" w:rsidRPr="00C82F4C">
        <w:rPr>
          <w:rFonts w:ascii="Arial" w:hAnsi="Arial" w:cs="Arial"/>
          <w:sz w:val="22"/>
          <w:szCs w:val="22"/>
        </w:rPr>
        <w:t>the sated odors</w:t>
      </w:r>
      <w:r w:rsidR="00FE45C9" w:rsidRPr="00C82F4C">
        <w:rPr>
          <w:rFonts w:ascii="Arial" w:hAnsi="Arial" w:cs="Arial"/>
          <w:sz w:val="22"/>
          <w:szCs w:val="22"/>
        </w:rPr>
        <w:t xml:space="preserve"> </w:t>
      </w:r>
      <w:r w:rsidR="00CA6767" w:rsidRPr="00C82F4C">
        <w:rPr>
          <w:rFonts w:ascii="Arial" w:hAnsi="Arial" w:cs="Arial"/>
          <w:sz w:val="22"/>
          <w:szCs w:val="22"/>
        </w:rPr>
        <w:t>before and after the meal.</w:t>
      </w:r>
      <w:r w:rsidR="00977F57" w:rsidRPr="00C82F4C">
        <w:rPr>
          <w:rFonts w:ascii="Arial" w:hAnsi="Arial" w:cs="Arial"/>
          <w:sz w:val="22"/>
          <w:szCs w:val="22"/>
        </w:rPr>
        <w:t xml:space="preserve"> Pre- and post-meal choices for both set A and set B stimuli were highly correlated </w:t>
      </w:r>
      <w:r w:rsidR="00CA6767" w:rsidRPr="00C82F4C">
        <w:rPr>
          <w:rFonts w:ascii="Arial" w:hAnsi="Arial" w:cs="Arial"/>
          <w:sz w:val="22"/>
          <w:szCs w:val="22"/>
        </w:rPr>
        <w:t>(</w:t>
      </w:r>
      <w:commentRangeStart w:id="26"/>
      <w:commentRangeStart w:id="27"/>
      <w:r w:rsidR="00CA6767" w:rsidRPr="00C82F4C">
        <w:rPr>
          <w:rFonts w:ascii="Arial" w:hAnsi="Arial" w:cs="Arial"/>
          <w:b/>
          <w:sz w:val="22"/>
          <w:szCs w:val="22"/>
        </w:rPr>
        <w:t>Figure 4B</w:t>
      </w:r>
      <w:commentRangeEnd w:id="26"/>
      <w:r w:rsidR="00BD035A">
        <w:rPr>
          <w:rStyle w:val="CommentReference"/>
        </w:rPr>
        <w:commentReference w:id="26"/>
      </w:r>
      <w:commentRangeEnd w:id="27"/>
      <w:r w:rsidR="005021FB">
        <w:rPr>
          <w:rStyle w:val="CommentReference"/>
        </w:rPr>
        <w:commentReference w:id="27"/>
      </w:r>
      <w:r w:rsidR="00CA6767" w:rsidRPr="00C82F4C">
        <w:rPr>
          <w:rFonts w:ascii="Arial" w:hAnsi="Arial" w:cs="Arial"/>
          <w:sz w:val="22"/>
          <w:szCs w:val="22"/>
        </w:rPr>
        <w:t xml:space="preserve">), </w:t>
      </w:r>
      <w:r w:rsidR="00E0486D" w:rsidRPr="00C82F4C">
        <w:rPr>
          <w:rFonts w:ascii="Arial" w:hAnsi="Arial" w:cs="Arial"/>
          <w:sz w:val="22"/>
          <w:szCs w:val="22"/>
        </w:rPr>
        <w:t>indicating</w:t>
      </w:r>
      <w:r w:rsidR="003873C5" w:rsidRPr="00C82F4C">
        <w:rPr>
          <w:rFonts w:ascii="Arial" w:hAnsi="Arial" w:cs="Arial"/>
          <w:sz w:val="22"/>
          <w:szCs w:val="22"/>
        </w:rPr>
        <w:t xml:space="preserve"> consistent</w:t>
      </w:r>
      <w:r w:rsidR="00CA6767" w:rsidRPr="00C82F4C">
        <w:rPr>
          <w:rFonts w:ascii="Arial" w:hAnsi="Arial" w:cs="Arial"/>
          <w:sz w:val="22"/>
          <w:szCs w:val="22"/>
        </w:rPr>
        <w:t xml:space="preserve"> </w:t>
      </w:r>
      <w:r w:rsidR="00E0486D" w:rsidRPr="00C82F4C">
        <w:rPr>
          <w:rFonts w:ascii="Arial" w:hAnsi="Arial" w:cs="Arial"/>
          <w:sz w:val="22"/>
          <w:szCs w:val="22"/>
        </w:rPr>
        <w:t>choice</w:t>
      </w:r>
      <w:r w:rsidR="003873C5" w:rsidRPr="00C82F4C">
        <w:rPr>
          <w:rFonts w:ascii="Arial" w:hAnsi="Arial" w:cs="Arial"/>
          <w:sz w:val="22"/>
          <w:szCs w:val="22"/>
        </w:rPr>
        <w:t xml:space="preserve">s </w:t>
      </w:r>
      <w:r w:rsidR="00CA6767" w:rsidRPr="00C82F4C">
        <w:rPr>
          <w:rFonts w:ascii="Arial" w:hAnsi="Arial" w:cs="Arial"/>
          <w:sz w:val="22"/>
          <w:szCs w:val="22"/>
        </w:rPr>
        <w:t>across sets</w:t>
      </w:r>
      <w:r w:rsidR="003873C5" w:rsidRPr="00C82F4C">
        <w:rPr>
          <w:rFonts w:ascii="Arial" w:hAnsi="Arial" w:cs="Arial"/>
          <w:sz w:val="22"/>
          <w:szCs w:val="22"/>
        </w:rPr>
        <w:t xml:space="preserve"> </w:t>
      </w:r>
      <w:r w:rsidR="00CA6767" w:rsidRPr="00C82F4C">
        <w:rPr>
          <w:rFonts w:ascii="Arial" w:hAnsi="Arial" w:cs="Arial"/>
          <w:sz w:val="22"/>
          <w:szCs w:val="22"/>
        </w:rPr>
        <w:t>based on odor preferences. To assess</w:t>
      </w:r>
      <w:r w:rsidR="00B6414D" w:rsidRPr="00C82F4C">
        <w:rPr>
          <w:rFonts w:ascii="Arial" w:hAnsi="Arial" w:cs="Arial"/>
          <w:sz w:val="22"/>
          <w:szCs w:val="22"/>
        </w:rPr>
        <w:t xml:space="preserve"> the</w:t>
      </w:r>
      <w:r w:rsidR="00CA6767" w:rsidRPr="00C82F4C">
        <w:rPr>
          <w:rFonts w:ascii="Arial" w:hAnsi="Arial" w:cs="Arial"/>
          <w:sz w:val="22"/>
          <w:szCs w:val="22"/>
        </w:rPr>
        <w:t xml:space="preserve"> </w:t>
      </w:r>
      <w:r w:rsidR="00B6414D" w:rsidRPr="00C82F4C">
        <w:rPr>
          <w:rFonts w:ascii="Arial" w:hAnsi="Arial" w:cs="Arial"/>
          <w:sz w:val="22"/>
          <w:szCs w:val="22"/>
        </w:rPr>
        <w:t>satiation</w:t>
      </w:r>
      <w:r w:rsidR="00CA6767" w:rsidRPr="00C82F4C">
        <w:rPr>
          <w:rFonts w:ascii="Arial" w:hAnsi="Arial" w:cs="Arial"/>
          <w:sz w:val="22"/>
          <w:szCs w:val="22"/>
        </w:rPr>
        <w:t xml:space="preserve"> effect, we used the pre-meal average choice</w:t>
      </w:r>
      <w:r w:rsidR="009D197D" w:rsidRPr="00C82F4C">
        <w:rPr>
          <w:rFonts w:ascii="Arial" w:hAnsi="Arial" w:cs="Arial"/>
          <w:sz w:val="22"/>
          <w:szCs w:val="22"/>
        </w:rPr>
        <w:t xml:space="preserve"> from set A</w:t>
      </w:r>
      <w:r w:rsidR="00CA6767" w:rsidRPr="00C82F4C">
        <w:rPr>
          <w:rFonts w:ascii="Arial" w:hAnsi="Arial" w:cs="Arial"/>
          <w:sz w:val="22"/>
          <w:szCs w:val="22"/>
        </w:rPr>
        <w:t xml:space="preserve"> as a session baseline and subtracted </w:t>
      </w:r>
      <w:r w:rsidR="00751B0C" w:rsidRPr="00C82F4C">
        <w:rPr>
          <w:rFonts w:ascii="Arial" w:hAnsi="Arial" w:cs="Arial"/>
          <w:sz w:val="22"/>
          <w:szCs w:val="22"/>
        </w:rPr>
        <w:t>it</w:t>
      </w:r>
      <w:r w:rsidR="00CA6767" w:rsidRPr="00C82F4C">
        <w:rPr>
          <w:rFonts w:ascii="Arial" w:hAnsi="Arial" w:cs="Arial"/>
          <w:sz w:val="22"/>
          <w:szCs w:val="22"/>
        </w:rPr>
        <w:t xml:space="preserve"> from the post-meal choices for both set</w:t>
      </w:r>
      <w:r w:rsidR="00751B0C" w:rsidRPr="00C82F4C">
        <w:rPr>
          <w:rFonts w:ascii="Arial" w:hAnsi="Arial" w:cs="Arial"/>
          <w:sz w:val="22"/>
          <w:szCs w:val="22"/>
        </w:rPr>
        <w:t>s</w:t>
      </w:r>
      <w:r w:rsidR="00CA6767" w:rsidRPr="00C82F4C">
        <w:rPr>
          <w:rFonts w:ascii="Arial" w:hAnsi="Arial" w:cs="Arial"/>
          <w:sz w:val="22"/>
          <w:szCs w:val="22"/>
        </w:rPr>
        <w:t>.</w:t>
      </w:r>
      <w:r w:rsidR="002D2B27" w:rsidRPr="00C82F4C">
        <w:rPr>
          <w:rFonts w:ascii="Arial" w:hAnsi="Arial" w:cs="Arial"/>
          <w:sz w:val="22"/>
          <w:szCs w:val="22"/>
        </w:rPr>
        <w:t xml:space="preserve"> </w:t>
      </w:r>
      <w:r w:rsidR="003873C5" w:rsidRPr="00C82F4C">
        <w:rPr>
          <w:rFonts w:ascii="Arial" w:hAnsi="Arial" w:cs="Arial"/>
          <w:sz w:val="22"/>
          <w:szCs w:val="22"/>
        </w:rPr>
        <w:t>The r</w:t>
      </w:r>
      <w:r w:rsidR="00F525A6" w:rsidRPr="00C82F4C">
        <w:rPr>
          <w:rFonts w:ascii="Arial" w:hAnsi="Arial" w:cs="Arial"/>
          <w:sz w:val="22"/>
          <w:szCs w:val="22"/>
        </w:rPr>
        <w:t xml:space="preserve">esults </w:t>
      </w:r>
      <w:commentRangeStart w:id="28"/>
      <w:commentRangeStart w:id="29"/>
      <w:r w:rsidR="004874C5" w:rsidRPr="00C82F4C">
        <w:rPr>
          <w:rFonts w:ascii="Arial" w:hAnsi="Arial" w:cs="Arial"/>
          <w:sz w:val="22"/>
          <w:szCs w:val="22"/>
        </w:rPr>
        <w:t>across sessions</w:t>
      </w:r>
      <w:r w:rsidR="003873C5" w:rsidRPr="00C82F4C">
        <w:rPr>
          <w:rFonts w:ascii="Arial" w:hAnsi="Arial" w:cs="Arial"/>
          <w:sz w:val="22"/>
          <w:szCs w:val="22"/>
        </w:rPr>
        <w:t xml:space="preserve"> </w:t>
      </w:r>
      <w:commentRangeEnd w:id="28"/>
      <w:r w:rsidR="00BD035A">
        <w:rPr>
          <w:rStyle w:val="CommentReference"/>
        </w:rPr>
        <w:commentReference w:id="28"/>
      </w:r>
      <w:commentRangeEnd w:id="29"/>
      <w:r w:rsidR="00792B2C">
        <w:rPr>
          <w:rStyle w:val="CommentReference"/>
        </w:rPr>
        <w:commentReference w:id="29"/>
      </w:r>
      <w:r w:rsidR="003873C5" w:rsidRPr="00C82F4C">
        <w:rPr>
          <w:rFonts w:ascii="Arial" w:hAnsi="Arial" w:cs="Arial"/>
          <w:sz w:val="22"/>
          <w:szCs w:val="22"/>
        </w:rPr>
        <w:t>showed that</w:t>
      </w:r>
      <w:r w:rsidR="00D23B70" w:rsidRPr="00C82F4C">
        <w:rPr>
          <w:rFonts w:ascii="Arial" w:hAnsi="Arial" w:cs="Arial"/>
          <w:sz w:val="22"/>
          <w:szCs w:val="22"/>
        </w:rPr>
        <w:t xml:space="preserve"> post-meal</w:t>
      </w:r>
      <w:r w:rsidR="00F525A6" w:rsidRPr="00C82F4C">
        <w:rPr>
          <w:rFonts w:ascii="Arial" w:hAnsi="Arial" w:cs="Arial"/>
          <w:sz w:val="22"/>
          <w:szCs w:val="22"/>
        </w:rPr>
        <w:t xml:space="preserve"> choice</w:t>
      </w:r>
      <w:r w:rsidR="003873C5" w:rsidRPr="00C82F4C">
        <w:rPr>
          <w:rFonts w:ascii="Arial" w:hAnsi="Arial" w:cs="Arial"/>
          <w:sz w:val="22"/>
          <w:szCs w:val="22"/>
        </w:rPr>
        <w:t>s</w:t>
      </w:r>
      <w:r w:rsidR="00F525A6" w:rsidRPr="00C82F4C">
        <w:rPr>
          <w:rFonts w:ascii="Arial" w:hAnsi="Arial" w:cs="Arial"/>
          <w:sz w:val="22"/>
          <w:szCs w:val="22"/>
        </w:rPr>
        <w:t xml:space="preserve"> of sated odor</w:t>
      </w:r>
      <w:r w:rsidR="003873C5" w:rsidRPr="00C82F4C">
        <w:rPr>
          <w:rFonts w:ascii="Arial" w:hAnsi="Arial" w:cs="Arial"/>
          <w:sz w:val="22"/>
          <w:szCs w:val="22"/>
        </w:rPr>
        <w:t xml:space="preserve">s were </w:t>
      </w:r>
      <w:r w:rsidR="00F525A6" w:rsidRPr="00C82F4C">
        <w:rPr>
          <w:rFonts w:ascii="Arial" w:hAnsi="Arial" w:cs="Arial"/>
          <w:sz w:val="22"/>
          <w:szCs w:val="22"/>
        </w:rPr>
        <w:t xml:space="preserve">significantly lower than </w:t>
      </w:r>
      <w:r w:rsidR="00002CA8" w:rsidRPr="00C82F4C">
        <w:rPr>
          <w:rFonts w:ascii="Arial" w:hAnsi="Arial" w:cs="Arial"/>
          <w:sz w:val="22"/>
          <w:szCs w:val="22"/>
        </w:rPr>
        <w:t>the baseline</w:t>
      </w:r>
      <w:r w:rsidR="00F525A6" w:rsidRPr="00C82F4C">
        <w:rPr>
          <w:rFonts w:ascii="Arial" w:hAnsi="Arial" w:cs="Arial"/>
          <w:sz w:val="22"/>
          <w:szCs w:val="22"/>
        </w:rPr>
        <w:t xml:space="preserve"> in </w:t>
      </w:r>
      <w:r w:rsidR="003873C5" w:rsidRPr="00C82F4C">
        <w:rPr>
          <w:rFonts w:ascii="Arial" w:hAnsi="Arial" w:cs="Arial"/>
          <w:sz w:val="22"/>
          <w:szCs w:val="22"/>
        </w:rPr>
        <w:t>both the</w:t>
      </w:r>
      <w:r w:rsidR="00F525A6" w:rsidRPr="00C82F4C">
        <w:rPr>
          <w:rFonts w:ascii="Arial" w:hAnsi="Arial" w:cs="Arial"/>
          <w:sz w:val="22"/>
          <w:szCs w:val="22"/>
        </w:rPr>
        <w:t xml:space="preserve"> aOFC</w:t>
      </w:r>
      <w:r w:rsidR="00BF274A" w:rsidRPr="00C82F4C">
        <w:rPr>
          <w:rFonts w:ascii="Arial" w:hAnsi="Arial" w:cs="Arial"/>
          <w:sz w:val="22"/>
          <w:szCs w:val="22"/>
        </w:rPr>
        <w:t xml:space="preserve"> (</w:t>
      </w:r>
      <w:r w:rsidR="00A43532" w:rsidRPr="00C82F4C">
        <w:rPr>
          <w:rFonts w:ascii="Arial" w:hAnsi="Arial" w:cs="Arial"/>
          <w:sz w:val="22"/>
          <w:szCs w:val="22"/>
        </w:rPr>
        <w:t xml:space="preserve">Wilcoxon signed rank test, one-sided, </w:t>
      </w:r>
      <w:r w:rsidR="00BF274A" w:rsidRPr="00C82F4C">
        <w:rPr>
          <w:rFonts w:ascii="Arial" w:hAnsi="Arial" w:cs="Arial"/>
          <w:sz w:val="22"/>
          <w:szCs w:val="22"/>
        </w:rPr>
        <w:t>p</w:t>
      </w:r>
      <w:r w:rsidR="007470FD" w:rsidRPr="00C82F4C">
        <w:rPr>
          <w:rFonts w:ascii="Arial" w:hAnsi="Arial" w:cs="Arial"/>
          <w:sz w:val="22"/>
          <w:szCs w:val="22"/>
        </w:rPr>
        <w:t xml:space="preserve"> </w:t>
      </w:r>
      <w:r w:rsidR="00BF274A" w:rsidRPr="00C82F4C">
        <w:rPr>
          <w:rFonts w:ascii="Arial" w:hAnsi="Arial" w:cs="Arial"/>
          <w:sz w:val="22"/>
          <w:szCs w:val="22"/>
        </w:rPr>
        <w:t>=</w:t>
      </w:r>
      <w:r w:rsidR="007470FD" w:rsidRPr="00C82F4C">
        <w:rPr>
          <w:rFonts w:ascii="Arial" w:hAnsi="Arial" w:cs="Arial"/>
          <w:sz w:val="22"/>
          <w:szCs w:val="22"/>
        </w:rPr>
        <w:t xml:space="preserve"> </w:t>
      </w:r>
      <w:r w:rsidR="00BF274A" w:rsidRPr="00C82F4C">
        <w:rPr>
          <w:rFonts w:ascii="Arial" w:hAnsi="Arial" w:cs="Arial"/>
          <w:sz w:val="22"/>
          <w:szCs w:val="22"/>
        </w:rPr>
        <w:t>0.024)</w:t>
      </w:r>
      <w:r w:rsidR="00F525A6" w:rsidRPr="00C82F4C">
        <w:rPr>
          <w:rFonts w:ascii="Arial" w:hAnsi="Arial" w:cs="Arial"/>
          <w:sz w:val="22"/>
          <w:szCs w:val="22"/>
        </w:rPr>
        <w:t xml:space="preserve"> </w:t>
      </w:r>
      <w:r w:rsidR="003873C5" w:rsidRPr="00C82F4C">
        <w:rPr>
          <w:rFonts w:ascii="Arial" w:hAnsi="Arial" w:cs="Arial"/>
          <w:sz w:val="22"/>
          <w:szCs w:val="22"/>
        </w:rPr>
        <w:t>and</w:t>
      </w:r>
      <w:r w:rsidR="00F525A6" w:rsidRPr="00C82F4C">
        <w:rPr>
          <w:rFonts w:ascii="Arial" w:hAnsi="Arial" w:cs="Arial"/>
          <w:sz w:val="22"/>
          <w:szCs w:val="22"/>
        </w:rPr>
        <w:t xml:space="preserve"> pOFC </w:t>
      </w:r>
      <w:r w:rsidR="003F3730" w:rsidRPr="00C82F4C">
        <w:rPr>
          <w:rFonts w:ascii="Arial" w:hAnsi="Arial" w:cs="Arial"/>
          <w:sz w:val="22"/>
          <w:szCs w:val="22"/>
        </w:rPr>
        <w:t>(p</w:t>
      </w:r>
      <w:r w:rsidR="007470FD" w:rsidRPr="00C82F4C">
        <w:rPr>
          <w:rFonts w:ascii="Arial" w:hAnsi="Arial" w:cs="Arial"/>
          <w:sz w:val="22"/>
          <w:szCs w:val="22"/>
        </w:rPr>
        <w:t xml:space="preserve"> </w:t>
      </w:r>
      <w:r w:rsidR="003F3730" w:rsidRPr="00C82F4C">
        <w:rPr>
          <w:rFonts w:ascii="Arial" w:hAnsi="Arial" w:cs="Arial"/>
          <w:sz w:val="22"/>
          <w:szCs w:val="22"/>
        </w:rPr>
        <w:t>=</w:t>
      </w:r>
      <w:r w:rsidR="007470FD" w:rsidRPr="00C82F4C">
        <w:rPr>
          <w:rFonts w:ascii="Arial" w:hAnsi="Arial" w:cs="Arial"/>
          <w:sz w:val="22"/>
          <w:szCs w:val="22"/>
        </w:rPr>
        <w:t xml:space="preserve"> </w:t>
      </w:r>
      <w:r w:rsidR="003F3730" w:rsidRPr="00C82F4C">
        <w:rPr>
          <w:rFonts w:ascii="Arial" w:hAnsi="Arial" w:cs="Arial"/>
          <w:sz w:val="22"/>
          <w:szCs w:val="22"/>
        </w:rPr>
        <w:t xml:space="preserve">0.0023) </w:t>
      </w:r>
      <w:r w:rsidR="00FB46C8" w:rsidRPr="00C82F4C">
        <w:rPr>
          <w:rFonts w:ascii="Arial" w:hAnsi="Arial" w:cs="Arial"/>
          <w:sz w:val="22"/>
          <w:szCs w:val="22"/>
        </w:rPr>
        <w:t>stimulat</w:t>
      </w:r>
      <w:r w:rsidR="003873C5" w:rsidRPr="00C82F4C">
        <w:rPr>
          <w:rFonts w:ascii="Arial" w:hAnsi="Arial" w:cs="Arial"/>
          <w:sz w:val="22"/>
          <w:szCs w:val="22"/>
        </w:rPr>
        <w:t>ion</w:t>
      </w:r>
      <w:r w:rsidR="00FB46C8" w:rsidRPr="00C82F4C">
        <w:rPr>
          <w:rFonts w:ascii="Arial" w:hAnsi="Arial" w:cs="Arial"/>
          <w:sz w:val="22"/>
          <w:szCs w:val="22"/>
        </w:rPr>
        <w:t xml:space="preserve"> </w:t>
      </w:r>
      <w:r w:rsidR="00F525A6" w:rsidRPr="00C82F4C">
        <w:rPr>
          <w:rFonts w:ascii="Arial" w:hAnsi="Arial" w:cs="Arial"/>
          <w:sz w:val="22"/>
          <w:szCs w:val="22"/>
        </w:rPr>
        <w:t>group</w:t>
      </w:r>
      <w:r w:rsidR="003873C5" w:rsidRPr="00C82F4C">
        <w:rPr>
          <w:rFonts w:ascii="Arial" w:hAnsi="Arial" w:cs="Arial"/>
          <w:sz w:val="22"/>
          <w:szCs w:val="22"/>
        </w:rPr>
        <w:t>s</w:t>
      </w:r>
      <w:r w:rsidR="00522477" w:rsidRPr="00C82F4C">
        <w:rPr>
          <w:rFonts w:ascii="Arial" w:hAnsi="Arial" w:cs="Arial"/>
          <w:sz w:val="22"/>
          <w:szCs w:val="22"/>
        </w:rPr>
        <w:t>, suggesting</w:t>
      </w:r>
      <w:r w:rsidR="00CD31D2">
        <w:rPr>
          <w:rFonts w:ascii="Arial" w:hAnsi="Arial" w:cs="Arial"/>
          <w:sz w:val="22"/>
          <w:szCs w:val="22"/>
        </w:rPr>
        <w:t xml:space="preserve"> the effect of</w:t>
      </w:r>
      <w:r w:rsidR="00522477" w:rsidRPr="00C82F4C">
        <w:rPr>
          <w:rFonts w:ascii="Arial" w:hAnsi="Arial" w:cs="Arial"/>
          <w:sz w:val="22"/>
          <w:szCs w:val="22"/>
        </w:rPr>
        <w:t xml:space="preserve"> selective satiation on stimulus selection. </w:t>
      </w:r>
    </w:p>
    <w:p w14:paraId="1FED18AA" w14:textId="75A44CA4" w:rsidR="00FE167B" w:rsidRDefault="007F1EBD" w:rsidP="003B254E">
      <w:pPr>
        <w:spacing w:after="120"/>
        <w:rPr>
          <w:rFonts w:ascii="Arial" w:hAnsi="Arial" w:cs="Arial"/>
          <w:color w:val="000000" w:themeColor="text1"/>
          <w:sz w:val="22"/>
          <w:szCs w:val="22"/>
        </w:rPr>
      </w:pPr>
      <w:r>
        <w:rPr>
          <w:rFonts w:ascii="Arial" w:hAnsi="Arial" w:cs="Arial"/>
          <w:color w:val="000000" w:themeColor="text1"/>
          <w:sz w:val="22"/>
          <w:szCs w:val="22"/>
        </w:rPr>
        <w:lastRenderedPageBreak/>
        <w:t>To investigate the Day 2 TMS effect</w:t>
      </w:r>
      <w:r w:rsidR="009B29BF">
        <w:rPr>
          <w:rFonts w:ascii="Arial" w:hAnsi="Arial" w:cs="Arial"/>
          <w:color w:val="000000" w:themeColor="text1"/>
          <w:sz w:val="22"/>
          <w:szCs w:val="22"/>
        </w:rPr>
        <w:t xml:space="preserve"> while avoiding potential disruption from Day 1 TMS, we focused </w:t>
      </w:r>
      <w:r w:rsidR="004333C3">
        <w:rPr>
          <w:rFonts w:ascii="Arial" w:hAnsi="Arial" w:cs="Arial"/>
          <w:color w:val="000000" w:themeColor="text1"/>
          <w:sz w:val="22"/>
          <w:szCs w:val="22"/>
        </w:rPr>
        <w:t xml:space="preserve">on the </w:t>
      </w:r>
      <w:r w:rsidR="008575E6">
        <w:rPr>
          <w:rFonts w:ascii="Arial" w:hAnsi="Arial" w:cs="Arial"/>
          <w:color w:val="000000" w:themeColor="text1"/>
          <w:sz w:val="22"/>
          <w:szCs w:val="22"/>
        </w:rPr>
        <w:t>‘sham-sham’ and ‘sham-cTBS’ conditions</w:t>
      </w:r>
      <w:r w:rsidR="00FC3EC3">
        <w:rPr>
          <w:rFonts w:ascii="Arial" w:hAnsi="Arial" w:cs="Arial"/>
          <w:color w:val="000000" w:themeColor="text1"/>
          <w:sz w:val="22"/>
          <w:szCs w:val="22"/>
        </w:rPr>
        <w:t xml:space="preserve">. </w:t>
      </w:r>
      <w:r w:rsidR="004E31FB">
        <w:rPr>
          <w:rFonts w:ascii="Arial" w:hAnsi="Arial" w:cs="Arial"/>
          <w:color w:val="000000" w:themeColor="text1"/>
          <w:sz w:val="22"/>
          <w:szCs w:val="22"/>
        </w:rPr>
        <w:t xml:space="preserve">Using </w:t>
      </w:r>
      <w:r w:rsidR="00411F59">
        <w:rPr>
          <w:rFonts w:ascii="Arial" w:hAnsi="Arial" w:cs="Arial"/>
          <w:color w:val="000000" w:themeColor="text1"/>
          <w:sz w:val="22"/>
          <w:szCs w:val="22"/>
        </w:rPr>
        <w:t>logistic mixed</w:t>
      </w:r>
      <w:r w:rsidR="004E31FB">
        <w:rPr>
          <w:rFonts w:ascii="Arial" w:hAnsi="Arial" w:cs="Arial"/>
          <w:color w:val="000000" w:themeColor="text1"/>
          <w:sz w:val="22"/>
          <w:szCs w:val="22"/>
        </w:rPr>
        <w:t>-</w:t>
      </w:r>
      <w:r w:rsidR="00411F59">
        <w:rPr>
          <w:rFonts w:ascii="Arial" w:hAnsi="Arial" w:cs="Arial"/>
          <w:color w:val="000000" w:themeColor="text1"/>
          <w:sz w:val="22"/>
          <w:szCs w:val="22"/>
        </w:rPr>
        <w:t>effect</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models on </w:t>
      </w:r>
      <w:r w:rsidR="001D0E94">
        <w:rPr>
          <w:rFonts w:ascii="Arial" w:hAnsi="Arial" w:cs="Arial"/>
          <w:color w:val="000000" w:themeColor="text1"/>
          <w:sz w:val="22"/>
          <w:szCs w:val="22"/>
        </w:rPr>
        <w:t xml:space="preserve">post-meal </w:t>
      </w:r>
      <w:r w:rsidR="00411F59">
        <w:rPr>
          <w:rFonts w:ascii="Arial" w:hAnsi="Arial" w:cs="Arial"/>
          <w:color w:val="000000" w:themeColor="text1"/>
          <w:sz w:val="22"/>
          <w:szCs w:val="22"/>
        </w:rPr>
        <w:t>choice</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of sated odors, </w:t>
      </w:r>
      <w:r w:rsidR="004E31FB">
        <w:rPr>
          <w:rFonts w:ascii="Arial" w:hAnsi="Arial" w:cs="Arial"/>
          <w:color w:val="000000" w:themeColor="text1"/>
          <w:sz w:val="22"/>
          <w:szCs w:val="22"/>
        </w:rPr>
        <w:t>with</w:t>
      </w:r>
      <w:r w:rsidR="002759BB">
        <w:rPr>
          <w:rFonts w:ascii="Arial" w:hAnsi="Arial" w:cs="Arial"/>
          <w:color w:val="000000" w:themeColor="text1"/>
          <w:sz w:val="22"/>
          <w:szCs w:val="22"/>
        </w:rPr>
        <w:t xml:space="preserve"> the session baseline as a regressor, </w:t>
      </w:r>
      <w:r w:rsidR="004E31FB">
        <w:rPr>
          <w:rFonts w:ascii="Arial" w:hAnsi="Arial" w:cs="Arial"/>
          <w:color w:val="000000" w:themeColor="text1"/>
          <w:sz w:val="22"/>
          <w:szCs w:val="22"/>
        </w:rPr>
        <w:t>we</w:t>
      </w:r>
      <w:r w:rsidR="00411F59">
        <w:rPr>
          <w:rFonts w:ascii="Arial" w:hAnsi="Arial" w:cs="Arial"/>
          <w:color w:val="000000" w:themeColor="text1"/>
          <w:sz w:val="22"/>
          <w:szCs w:val="22"/>
        </w:rPr>
        <w:t xml:space="preserve"> found a significant interaction between stimulation location and TMS condition </w:t>
      </w:r>
      <w:r w:rsidR="004E31FB">
        <w:rPr>
          <w:rFonts w:ascii="Arial" w:hAnsi="Arial" w:cs="Arial"/>
          <w:color w:val="000000" w:themeColor="text1"/>
          <w:sz w:val="22"/>
          <w:szCs w:val="22"/>
        </w:rPr>
        <w:t xml:space="preserve">in </w:t>
      </w:r>
      <w:del w:id="30" w:author="Kahnt, Thorsten (NIH/NIDA) [E]" w:date="2024-10-09T10:04:00Z">
        <w:r w:rsidR="004E31FB" w:rsidDel="00BD035A">
          <w:rPr>
            <w:rFonts w:ascii="Arial" w:hAnsi="Arial" w:cs="Arial"/>
            <w:color w:val="000000" w:themeColor="text1"/>
            <w:sz w:val="22"/>
            <w:szCs w:val="22"/>
          </w:rPr>
          <w:delText xml:space="preserve">predicting </w:delText>
        </w:r>
      </w:del>
      <w:r w:rsidR="004E31FB">
        <w:rPr>
          <w:rFonts w:ascii="Arial" w:hAnsi="Arial" w:cs="Arial"/>
          <w:color w:val="000000" w:themeColor="text1"/>
          <w:sz w:val="22"/>
          <w:szCs w:val="22"/>
        </w:rPr>
        <w:t>sated-o</w:t>
      </w:r>
      <w:r w:rsidR="004E31FB" w:rsidRPr="00F66D69">
        <w:rPr>
          <w:rFonts w:ascii="Arial" w:hAnsi="Arial" w:cs="Arial"/>
          <w:color w:val="000000" w:themeColor="text1"/>
          <w:sz w:val="22"/>
          <w:szCs w:val="22"/>
        </w:rPr>
        <w:t>dor</w:t>
      </w:r>
      <w:r w:rsidR="00411F59" w:rsidRPr="00F66D69">
        <w:rPr>
          <w:rFonts w:ascii="Arial" w:hAnsi="Arial" w:cs="Arial"/>
          <w:color w:val="000000" w:themeColor="text1"/>
          <w:sz w:val="22"/>
          <w:szCs w:val="22"/>
        </w:rPr>
        <w:t xml:space="preserve"> </w:t>
      </w:r>
      <w:ins w:id="31" w:author="Kahnt, Thorsten (NIH/NIDA) [E]" w:date="2024-10-09T10:04:00Z">
        <w:r w:rsidR="00BD035A">
          <w:rPr>
            <w:rFonts w:ascii="Arial" w:hAnsi="Arial" w:cs="Arial"/>
            <w:color w:val="000000" w:themeColor="text1"/>
            <w:sz w:val="22"/>
            <w:szCs w:val="22"/>
          </w:rPr>
          <w:t xml:space="preserve">predicting </w:t>
        </w:r>
      </w:ins>
      <w:r w:rsidR="00411F59" w:rsidRPr="00F66D69">
        <w:rPr>
          <w:rFonts w:ascii="Arial" w:hAnsi="Arial" w:cs="Arial"/>
          <w:color w:val="000000" w:themeColor="text1"/>
          <w:sz w:val="22"/>
          <w:szCs w:val="22"/>
        </w:rPr>
        <w:t>choices</w:t>
      </w:r>
      <w:r w:rsidR="007C13BE" w:rsidRPr="00F66D69">
        <w:rPr>
          <w:rFonts w:ascii="Arial" w:hAnsi="Arial" w:cs="Arial"/>
          <w:color w:val="000000" w:themeColor="text1"/>
          <w:sz w:val="22"/>
          <w:szCs w:val="22"/>
        </w:rPr>
        <w:t xml:space="preserve"> (p = </w:t>
      </w:r>
      <w:r w:rsidR="00D01E08" w:rsidRPr="00F66D69">
        <w:rPr>
          <w:rFonts w:ascii="Arial" w:hAnsi="Arial" w:cs="Arial"/>
          <w:color w:val="000000" w:themeColor="text1"/>
          <w:sz w:val="22"/>
          <w:szCs w:val="22"/>
        </w:rPr>
        <w:t>0.030</w:t>
      </w:r>
      <w:r w:rsidR="007C13BE">
        <w:rPr>
          <w:rFonts w:ascii="Arial" w:hAnsi="Arial" w:cs="Arial"/>
          <w:color w:val="000000" w:themeColor="text1"/>
          <w:sz w:val="22"/>
          <w:szCs w:val="22"/>
        </w:rPr>
        <w:t>)</w:t>
      </w:r>
      <w:r w:rsidR="00411F59">
        <w:rPr>
          <w:rFonts w:ascii="Arial" w:hAnsi="Arial" w:cs="Arial"/>
          <w:color w:val="000000" w:themeColor="text1"/>
          <w:sz w:val="22"/>
          <w:szCs w:val="22"/>
        </w:rPr>
        <w:t xml:space="preserve">. </w:t>
      </w:r>
      <w:commentRangeStart w:id="32"/>
      <w:commentRangeStart w:id="33"/>
      <w:r w:rsidR="004E31FB">
        <w:rPr>
          <w:rFonts w:ascii="Arial" w:hAnsi="Arial" w:cs="Arial"/>
          <w:color w:val="000000" w:themeColor="text1"/>
          <w:sz w:val="22"/>
          <w:szCs w:val="22"/>
        </w:rPr>
        <w:t>W</w:t>
      </w:r>
      <w:r w:rsidR="0042332D">
        <w:rPr>
          <w:rFonts w:ascii="Arial" w:hAnsi="Arial" w:cs="Arial"/>
          <w:color w:val="000000" w:themeColor="text1"/>
          <w:sz w:val="22"/>
          <w:szCs w:val="22"/>
        </w:rPr>
        <w:t xml:space="preserve">hen </w:t>
      </w:r>
      <w:r w:rsidR="004E31FB">
        <w:rPr>
          <w:rFonts w:ascii="Arial" w:hAnsi="Arial" w:cs="Arial"/>
          <w:color w:val="000000" w:themeColor="text1"/>
          <w:sz w:val="22"/>
          <w:szCs w:val="22"/>
        </w:rPr>
        <w:t>analyzing</w:t>
      </w:r>
      <w:r w:rsidR="0042332D">
        <w:rPr>
          <w:rFonts w:ascii="Arial" w:hAnsi="Arial" w:cs="Arial"/>
          <w:color w:val="000000" w:themeColor="text1"/>
          <w:sz w:val="22"/>
          <w:szCs w:val="22"/>
        </w:rPr>
        <w:t xml:space="preserve"> the two stimulation locations</w:t>
      </w:r>
      <w:r w:rsidR="004E31FB">
        <w:rPr>
          <w:rFonts w:ascii="Arial" w:hAnsi="Arial" w:cs="Arial"/>
          <w:color w:val="000000" w:themeColor="text1"/>
          <w:sz w:val="22"/>
          <w:szCs w:val="22"/>
        </w:rPr>
        <w:t xml:space="preserve"> separately</w:t>
      </w:r>
      <w:r w:rsidR="00E152B0">
        <w:rPr>
          <w:rFonts w:ascii="Arial" w:hAnsi="Arial" w:cs="Arial"/>
          <w:color w:val="000000" w:themeColor="text1"/>
          <w:sz w:val="22"/>
          <w:szCs w:val="22"/>
        </w:rPr>
        <w:t xml:space="preserve"> </w:t>
      </w:r>
      <w:r w:rsidR="00500096">
        <w:rPr>
          <w:rFonts w:ascii="Arial" w:hAnsi="Arial" w:cs="Arial"/>
          <w:color w:val="000000" w:themeColor="text1"/>
          <w:sz w:val="22"/>
          <w:szCs w:val="22"/>
        </w:rPr>
        <w:t>(</w:t>
      </w:r>
      <w:r w:rsidR="00500096" w:rsidRPr="00735849">
        <w:rPr>
          <w:rFonts w:ascii="Arial" w:hAnsi="Arial" w:cs="Arial"/>
          <w:b/>
          <w:color w:val="000000" w:themeColor="text1"/>
          <w:sz w:val="22"/>
          <w:szCs w:val="22"/>
        </w:rPr>
        <w:t>Figure 4C</w:t>
      </w:r>
      <w:r w:rsidR="00500096">
        <w:rPr>
          <w:rFonts w:ascii="Arial" w:hAnsi="Arial" w:cs="Arial"/>
          <w:color w:val="000000" w:themeColor="text1"/>
          <w:sz w:val="22"/>
          <w:szCs w:val="22"/>
        </w:rPr>
        <w:t>)</w:t>
      </w:r>
      <w:r w:rsidR="007960A6">
        <w:rPr>
          <w:rFonts w:ascii="Arial" w:hAnsi="Arial" w:cs="Arial"/>
          <w:color w:val="000000" w:themeColor="text1"/>
          <w:sz w:val="22"/>
          <w:szCs w:val="22"/>
        </w:rPr>
        <w:t xml:space="preserve">, </w:t>
      </w:r>
      <w:r w:rsidR="0047119A">
        <w:rPr>
          <w:rFonts w:ascii="Arial" w:hAnsi="Arial" w:cs="Arial"/>
          <w:color w:val="000000" w:themeColor="text1"/>
          <w:sz w:val="22"/>
          <w:szCs w:val="22"/>
        </w:rPr>
        <w:t>adding</w:t>
      </w:r>
      <w:r w:rsidR="004E31FB">
        <w:rPr>
          <w:rFonts w:ascii="Arial" w:hAnsi="Arial" w:cs="Arial"/>
          <w:color w:val="000000" w:themeColor="text1"/>
          <w:sz w:val="22"/>
          <w:szCs w:val="22"/>
        </w:rPr>
        <w:t xml:space="preserve"> the</w:t>
      </w:r>
      <w:r w:rsidR="0047119A">
        <w:rPr>
          <w:rFonts w:ascii="Arial" w:hAnsi="Arial" w:cs="Arial"/>
          <w:color w:val="000000" w:themeColor="text1"/>
          <w:sz w:val="22"/>
          <w:szCs w:val="22"/>
        </w:rPr>
        <w:t xml:space="preserve"> TMS condition</w:t>
      </w:r>
      <w:r w:rsidR="0064106D">
        <w:rPr>
          <w:rFonts w:ascii="Arial" w:hAnsi="Arial" w:cs="Arial"/>
          <w:color w:val="000000" w:themeColor="text1"/>
          <w:sz w:val="22"/>
          <w:szCs w:val="22"/>
        </w:rPr>
        <w:t xml:space="preserve"> significantly improved model fit</w:t>
      </w:r>
      <w:r w:rsidR="004E31FB">
        <w:rPr>
          <w:rFonts w:ascii="Arial" w:hAnsi="Arial" w:cs="Arial"/>
          <w:color w:val="000000" w:themeColor="text1"/>
          <w:sz w:val="22"/>
          <w:szCs w:val="22"/>
        </w:rPr>
        <w:t xml:space="preserve"> for</w:t>
      </w:r>
      <w:r w:rsidR="0064106D">
        <w:rPr>
          <w:rFonts w:ascii="Arial" w:hAnsi="Arial" w:cs="Arial"/>
          <w:color w:val="000000" w:themeColor="text1"/>
          <w:sz w:val="22"/>
          <w:szCs w:val="22"/>
        </w:rPr>
        <w:t xml:space="preserve"> the pOFC group</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0.000419)</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 xml:space="preserve">but not </w:t>
      </w:r>
      <w:r w:rsidR="003E01FE">
        <w:rPr>
          <w:rFonts w:ascii="Arial" w:hAnsi="Arial" w:cs="Arial"/>
          <w:color w:val="000000" w:themeColor="text1"/>
          <w:sz w:val="22"/>
          <w:szCs w:val="22"/>
        </w:rPr>
        <w:t>for</w:t>
      </w:r>
      <w:r w:rsidR="0064106D">
        <w:rPr>
          <w:rFonts w:ascii="Arial" w:hAnsi="Arial" w:cs="Arial"/>
          <w:color w:val="000000" w:themeColor="text1"/>
          <w:sz w:val="22"/>
          <w:szCs w:val="22"/>
        </w:rPr>
        <w:t xml:space="preserve"> the aOFC group</w:t>
      </w:r>
      <w:r w:rsidR="003E01FE">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7419DC">
        <w:rPr>
          <w:rFonts w:ascii="Arial" w:hAnsi="Arial" w:cs="Arial"/>
          <w:color w:val="000000" w:themeColor="text1"/>
          <w:sz w:val="22"/>
          <w:szCs w:val="22"/>
        </w:rPr>
        <w:t>0.77).</w:t>
      </w:r>
      <w:r w:rsidR="00E06991">
        <w:rPr>
          <w:rFonts w:ascii="Arial" w:hAnsi="Arial" w:cs="Arial"/>
          <w:color w:val="000000" w:themeColor="text1"/>
          <w:sz w:val="22"/>
          <w:szCs w:val="22"/>
        </w:rPr>
        <w:t xml:space="preserve"> </w:t>
      </w:r>
      <w:commentRangeEnd w:id="32"/>
      <w:r w:rsidR="00BD035A">
        <w:rPr>
          <w:rStyle w:val="CommentReference"/>
        </w:rPr>
        <w:commentReference w:id="32"/>
      </w:r>
      <w:commentRangeEnd w:id="33"/>
      <w:r w:rsidR="007D4025">
        <w:rPr>
          <w:rStyle w:val="CommentReference"/>
        </w:rPr>
        <w:commentReference w:id="33"/>
      </w:r>
      <w:r w:rsidR="00A862C3">
        <w:rPr>
          <w:rFonts w:ascii="Arial" w:hAnsi="Arial" w:cs="Arial"/>
          <w:color w:val="000000" w:themeColor="text1"/>
          <w:sz w:val="22"/>
          <w:szCs w:val="22"/>
        </w:rPr>
        <w:t xml:space="preserve">We also </w:t>
      </w:r>
      <w:r w:rsidR="00B72FD5">
        <w:rPr>
          <w:rFonts w:ascii="Arial" w:hAnsi="Arial" w:cs="Arial"/>
          <w:color w:val="000000" w:themeColor="text1"/>
          <w:sz w:val="22"/>
          <w:szCs w:val="22"/>
        </w:rPr>
        <w:t>examined</w:t>
      </w:r>
      <w:r w:rsidR="00C70CDA">
        <w:rPr>
          <w:rFonts w:ascii="Arial" w:hAnsi="Arial" w:cs="Arial"/>
          <w:color w:val="000000" w:themeColor="text1"/>
          <w:sz w:val="22"/>
          <w:szCs w:val="22"/>
        </w:rPr>
        <w:t xml:space="preserve"> potential Day 2 TMS order effects on sated odor choices in the</w:t>
      </w:r>
      <w:r w:rsidR="00B72FD5">
        <w:rPr>
          <w:rFonts w:ascii="Arial" w:hAnsi="Arial" w:cs="Arial"/>
          <w:color w:val="000000" w:themeColor="text1"/>
          <w:sz w:val="22"/>
          <w:szCs w:val="22"/>
        </w:rPr>
        <w:t xml:space="preserve"> </w:t>
      </w:r>
      <w:r w:rsidR="00713F78">
        <w:rPr>
          <w:rFonts w:ascii="Arial" w:hAnsi="Arial" w:cs="Arial"/>
          <w:color w:val="000000" w:themeColor="text1"/>
          <w:sz w:val="22"/>
          <w:szCs w:val="22"/>
        </w:rPr>
        <w:t>pOFC-targeted cTBS</w:t>
      </w:r>
      <w:r w:rsidR="00C70CDA">
        <w:rPr>
          <w:rFonts w:ascii="Arial" w:hAnsi="Arial" w:cs="Arial"/>
          <w:color w:val="000000" w:themeColor="text1"/>
          <w:sz w:val="22"/>
          <w:szCs w:val="22"/>
        </w:rPr>
        <w:t xml:space="preserve"> group, but no </w:t>
      </w:r>
      <w:r w:rsidR="006C4483">
        <w:rPr>
          <w:rFonts w:ascii="Arial" w:hAnsi="Arial" w:cs="Arial"/>
          <w:color w:val="000000" w:themeColor="text1"/>
          <w:sz w:val="22"/>
          <w:szCs w:val="22"/>
        </w:rPr>
        <w:t>significant order effect</w:t>
      </w:r>
      <w:r w:rsidR="00EA41A0">
        <w:rPr>
          <w:rFonts w:ascii="Arial" w:hAnsi="Arial" w:cs="Arial"/>
          <w:color w:val="000000" w:themeColor="text1"/>
          <w:sz w:val="22"/>
          <w:szCs w:val="22"/>
        </w:rPr>
        <w:t>s</w:t>
      </w:r>
      <w:r w:rsidR="00C70CDA">
        <w:rPr>
          <w:rFonts w:ascii="Arial" w:hAnsi="Arial" w:cs="Arial"/>
          <w:color w:val="000000" w:themeColor="text1"/>
          <w:sz w:val="22"/>
          <w:szCs w:val="22"/>
        </w:rPr>
        <w:t xml:space="preserve"> were observed</w:t>
      </w:r>
      <w:r w:rsidR="006C4483">
        <w:rPr>
          <w:rFonts w:ascii="Arial" w:hAnsi="Arial" w:cs="Arial"/>
          <w:color w:val="000000" w:themeColor="text1"/>
          <w:sz w:val="22"/>
          <w:szCs w:val="22"/>
        </w:rPr>
        <w:t xml:space="preserve"> </w:t>
      </w:r>
      <w:r w:rsidR="00992597">
        <w:rPr>
          <w:rFonts w:ascii="Arial" w:hAnsi="Arial" w:cs="Arial"/>
          <w:color w:val="000000" w:themeColor="text1"/>
          <w:sz w:val="22"/>
          <w:szCs w:val="22"/>
        </w:rPr>
        <w:t>(</w:t>
      </w:r>
      <w:commentRangeStart w:id="34"/>
      <w:commentRangeStart w:id="35"/>
      <w:r w:rsidR="00992597" w:rsidRPr="00735849">
        <w:rPr>
          <w:rFonts w:ascii="Arial" w:hAnsi="Arial" w:cs="Arial"/>
          <w:b/>
          <w:color w:val="000000" w:themeColor="text1"/>
          <w:sz w:val="22"/>
          <w:szCs w:val="22"/>
        </w:rPr>
        <w:t>Figure 4D</w:t>
      </w:r>
      <w:commentRangeEnd w:id="34"/>
      <w:r w:rsidR="00BD035A">
        <w:rPr>
          <w:rStyle w:val="CommentReference"/>
        </w:rPr>
        <w:commentReference w:id="34"/>
      </w:r>
      <w:commentRangeEnd w:id="35"/>
      <w:r w:rsidR="005127F8">
        <w:rPr>
          <w:rStyle w:val="CommentReference"/>
        </w:rPr>
        <w:commentReference w:id="35"/>
      </w:r>
      <w:r w:rsidR="00992597">
        <w:rPr>
          <w:rFonts w:ascii="Arial" w:hAnsi="Arial" w:cs="Arial"/>
          <w:color w:val="000000" w:themeColor="text1"/>
          <w:sz w:val="22"/>
          <w:szCs w:val="22"/>
        </w:rPr>
        <w:t>)</w:t>
      </w:r>
      <w:r w:rsidR="004B7066">
        <w:rPr>
          <w:rFonts w:ascii="Arial" w:hAnsi="Arial" w:cs="Arial"/>
          <w:color w:val="000000" w:themeColor="text1"/>
          <w:sz w:val="22"/>
          <w:szCs w:val="22"/>
        </w:rPr>
        <w:t xml:space="preserve">. </w:t>
      </w:r>
    </w:p>
    <w:p w14:paraId="45A4D282" w14:textId="771BC811" w:rsidR="00E525B2" w:rsidRPr="00E1691D" w:rsidRDefault="002C14A4" w:rsidP="003B254E">
      <w:pPr>
        <w:spacing w:after="120"/>
        <w:rPr>
          <w:rFonts w:ascii="Arial" w:hAnsi="Arial" w:cs="Arial"/>
          <w:bCs/>
          <w:color w:val="000000" w:themeColor="text1"/>
          <w:sz w:val="22"/>
          <w:szCs w:val="22"/>
        </w:rPr>
      </w:pPr>
      <w:commentRangeStart w:id="36"/>
      <w:commentRangeStart w:id="37"/>
      <w:r w:rsidRPr="002C14A4">
        <w:rPr>
          <w:rFonts w:ascii="Arial" w:hAnsi="Arial" w:cs="Arial"/>
          <w:color w:val="000000" w:themeColor="text1"/>
          <w:sz w:val="22"/>
          <w:szCs w:val="22"/>
        </w:rPr>
        <w:t xml:space="preserve">We </w:t>
      </w:r>
      <w:r w:rsidR="00057FEB">
        <w:rPr>
          <w:rFonts w:ascii="Arial" w:hAnsi="Arial" w:cs="Arial"/>
          <w:color w:val="000000" w:themeColor="text1"/>
          <w:sz w:val="22"/>
          <w:szCs w:val="22"/>
        </w:rPr>
        <w:t>also explored</w:t>
      </w:r>
      <w:r w:rsidRPr="002C14A4">
        <w:rPr>
          <w:rFonts w:ascii="Arial" w:hAnsi="Arial" w:cs="Arial"/>
          <w:color w:val="000000" w:themeColor="text1"/>
          <w:sz w:val="22"/>
          <w:szCs w:val="22"/>
        </w:rPr>
        <w:t xml:space="preserve"> whether changes in choice behavior before and after the meal were driven by the selective satiation effect. To quantify this, we created a session-wise selective satiation measure (see Methods), where more negative values indicate a stronger satiation effect. The change in sated odor choices was significantly correlated with the selective satiation measure (Pearson’s r = 0.46, p = 0.00083</w:t>
      </w:r>
      <w:r w:rsidR="00DA1B30">
        <w:rPr>
          <w:rFonts w:ascii="Arial" w:hAnsi="Arial" w:cs="Arial"/>
          <w:color w:val="000000" w:themeColor="text1"/>
          <w:sz w:val="22"/>
          <w:szCs w:val="22"/>
        </w:rPr>
        <w:t xml:space="preserve">; </w:t>
      </w:r>
      <w:r w:rsidR="00DA1B30" w:rsidRPr="00735849">
        <w:rPr>
          <w:rFonts w:ascii="Arial" w:hAnsi="Arial" w:cs="Arial"/>
          <w:b/>
          <w:color w:val="000000" w:themeColor="text1"/>
          <w:sz w:val="22"/>
          <w:szCs w:val="22"/>
        </w:rPr>
        <w:t>Figure 4</w:t>
      </w:r>
      <w:r w:rsidR="00DA1B30">
        <w:rPr>
          <w:rFonts w:ascii="Arial" w:hAnsi="Arial" w:cs="Arial"/>
          <w:b/>
          <w:color w:val="000000" w:themeColor="text1"/>
          <w:sz w:val="22"/>
          <w:szCs w:val="22"/>
        </w:rPr>
        <w:t>E</w:t>
      </w:r>
      <w:r w:rsidRPr="002C14A4">
        <w:rPr>
          <w:rFonts w:ascii="Arial" w:hAnsi="Arial" w:cs="Arial"/>
          <w:color w:val="000000" w:themeColor="text1"/>
          <w:sz w:val="22"/>
          <w:szCs w:val="22"/>
        </w:rPr>
        <w:t xml:space="preserve">). However, </w:t>
      </w:r>
      <w:r w:rsidRPr="00F90F11">
        <w:rPr>
          <w:rFonts w:ascii="Arial" w:hAnsi="Arial" w:cs="Arial"/>
          <w:color w:val="000000" w:themeColor="text1"/>
          <w:sz w:val="22"/>
          <w:szCs w:val="22"/>
        </w:rPr>
        <w:t>this correlation was not influenced by TMS condition (p = 0.9173)</w:t>
      </w:r>
      <w:r w:rsidR="00284CFD" w:rsidRPr="00F90F11">
        <w:rPr>
          <w:rFonts w:ascii="Arial" w:hAnsi="Arial" w:cs="Arial"/>
          <w:color w:val="000000" w:themeColor="text1"/>
          <w:sz w:val="22"/>
          <w:szCs w:val="22"/>
        </w:rPr>
        <w:t>, implying that cTBS was not likely to affect people to make choices according to the values.</w:t>
      </w:r>
      <w:r w:rsidR="00284CFD">
        <w:rPr>
          <w:rFonts w:ascii="Arial" w:hAnsi="Arial" w:cs="Arial"/>
          <w:color w:val="000000" w:themeColor="text1"/>
          <w:sz w:val="22"/>
          <w:szCs w:val="22"/>
        </w:rPr>
        <w:t xml:space="preserve"> </w:t>
      </w:r>
      <w:r w:rsidR="00462E15">
        <w:rPr>
          <w:rFonts w:ascii="Arial" w:hAnsi="Arial" w:cs="Arial"/>
          <w:color w:val="000000" w:themeColor="text1"/>
          <w:sz w:val="22"/>
          <w:szCs w:val="22"/>
        </w:rPr>
        <w:t xml:space="preserve">Additionally, we found </w:t>
      </w:r>
      <w:r w:rsidR="00E525B2" w:rsidRPr="00E525B2">
        <w:rPr>
          <w:rFonts w:ascii="Arial" w:hAnsi="Arial" w:cs="Arial"/>
          <w:bCs/>
          <w:color w:val="000000" w:themeColor="text1"/>
          <w:sz w:val="22"/>
          <w:szCs w:val="22"/>
        </w:rPr>
        <w:t>no significant correlation between perceived TMS discomfort and intensity and changes in sated odor choice (Pearson’s r = 0.14, p = 0.18; Figure 4F)</w:t>
      </w:r>
      <w:r w:rsidR="00E525B2">
        <w:rPr>
          <w:rFonts w:ascii="Arial" w:hAnsi="Arial" w:cs="Arial"/>
          <w:bCs/>
          <w:color w:val="000000" w:themeColor="text1"/>
          <w:sz w:val="22"/>
          <w:szCs w:val="22"/>
        </w:rPr>
        <w:t xml:space="preserve">, nor the difference of them </w:t>
      </w:r>
      <w:r w:rsidR="00E525B2" w:rsidRPr="00E525B2">
        <w:rPr>
          <w:rFonts w:ascii="Arial" w:hAnsi="Arial" w:cs="Arial"/>
          <w:bCs/>
          <w:color w:val="000000" w:themeColor="text1"/>
          <w:sz w:val="22"/>
          <w:szCs w:val="22"/>
        </w:rPr>
        <w:t>between cTBS and sham conditions on Day 2</w:t>
      </w:r>
      <w:r w:rsidR="00E525B2">
        <w:rPr>
          <w:rFonts w:ascii="Arial" w:hAnsi="Arial" w:cs="Arial"/>
          <w:bCs/>
          <w:color w:val="000000" w:themeColor="text1"/>
          <w:sz w:val="22"/>
          <w:szCs w:val="22"/>
        </w:rPr>
        <w:t xml:space="preserve"> </w:t>
      </w:r>
      <w:r w:rsidR="00E525B2" w:rsidRPr="00E525B2">
        <w:rPr>
          <w:rFonts w:ascii="Arial" w:hAnsi="Arial" w:cs="Arial"/>
          <w:bCs/>
          <w:color w:val="000000" w:themeColor="text1"/>
          <w:sz w:val="22"/>
          <w:szCs w:val="22"/>
        </w:rPr>
        <w:t>(Pearson’s r = 0.22, p = 0.14; Figure 4G).</w:t>
      </w:r>
      <w:commentRangeEnd w:id="36"/>
      <w:r w:rsidR="00BD035A">
        <w:rPr>
          <w:rStyle w:val="CommentReference"/>
        </w:rPr>
        <w:commentReference w:id="36"/>
      </w:r>
      <w:commentRangeEnd w:id="37"/>
      <w:r w:rsidR="000A7F77">
        <w:rPr>
          <w:rStyle w:val="CommentReference"/>
        </w:rPr>
        <w:commentReference w:id="37"/>
      </w:r>
    </w:p>
    <w:p w14:paraId="5B40AF51" w14:textId="3A41B1C5" w:rsidR="00906C6E" w:rsidRDefault="00A85B62" w:rsidP="003B254E">
      <w:pPr>
        <w:spacing w:after="120"/>
        <w:rPr>
          <w:rFonts w:ascii="Arial" w:hAnsi="Arial" w:cs="Arial"/>
          <w:color w:val="000000" w:themeColor="text1"/>
          <w:sz w:val="22"/>
          <w:szCs w:val="22"/>
        </w:rPr>
      </w:pPr>
      <w:r>
        <w:rPr>
          <w:rFonts w:ascii="Arial" w:hAnsi="Arial" w:cs="Arial"/>
          <w:color w:val="000000" w:themeColor="text1"/>
          <w:sz w:val="22"/>
          <w:szCs w:val="22"/>
        </w:rPr>
        <w:t xml:space="preserve">Together, it suggests that pOFC-targeted cTBS impaired </w:t>
      </w:r>
      <w:commentRangeStart w:id="38"/>
      <w:commentRangeStart w:id="39"/>
      <w:r>
        <w:rPr>
          <w:rFonts w:ascii="Arial" w:hAnsi="Arial" w:cs="Arial"/>
          <w:color w:val="000000" w:themeColor="text1"/>
          <w:sz w:val="22"/>
          <w:szCs w:val="22"/>
        </w:rPr>
        <w:t>outcome devaluation</w:t>
      </w:r>
      <w:commentRangeEnd w:id="38"/>
      <w:r w:rsidR="00BD035A">
        <w:rPr>
          <w:rStyle w:val="CommentReference"/>
        </w:rPr>
        <w:commentReference w:id="38"/>
      </w:r>
      <w:commentRangeEnd w:id="39"/>
      <w:r w:rsidR="00DD553A">
        <w:rPr>
          <w:rStyle w:val="CommentReference"/>
        </w:rPr>
        <w:commentReference w:id="39"/>
      </w:r>
      <w:r>
        <w:rPr>
          <w:rFonts w:ascii="Arial" w:hAnsi="Arial" w:cs="Arial"/>
          <w:color w:val="000000" w:themeColor="text1"/>
          <w:sz w:val="22"/>
          <w:szCs w:val="22"/>
        </w:rPr>
        <w:t>, while aOFC-targeted cTBS had no such effect. This replicates previous results from our lab</w:t>
      </w:r>
      <w:r>
        <w:rPr>
          <w:rFonts w:ascii="Arial" w:hAnsi="Arial" w:cs="Arial"/>
          <w:color w:val="000000" w:themeColor="text1"/>
          <w:sz w:val="22"/>
          <w:szCs w:val="22"/>
        </w:rPr>
        <w:fldChar w:fldCharType="begin"/>
      </w:r>
      <w:r w:rsidR="000D6A3A">
        <w:rPr>
          <w:rFonts w:ascii="Arial" w:hAnsi="Arial" w:cs="Arial"/>
          <w:color w:val="000000" w:themeColor="text1"/>
          <w:sz w:val="22"/>
          <w:szCs w:val="22"/>
        </w:rPr>
        <w:instrText xml:space="preserve"> ADDIN EN.CITE &lt;EndNote&gt;&lt;Cite&gt;&lt;Author&gt;Howard&lt;/Author&gt;&lt;Year&gt;2020&lt;/Year&gt;&lt;RecNum&gt;26&lt;/RecNum&gt;&lt;DisplayText&gt;&lt;style face="superscript"&gt;7&lt;/style&gt;&lt;/DisplayText&gt;&lt;record&gt;&lt;rec-number&gt;26&lt;/rec-number&gt;&lt;foreign-keys&gt;&lt;key app="EN" db-id="zaf922assa05plerwwupfssvrzteappvax2x" timestamp="1698267298"&gt;26&lt;/key&gt;&lt;/foreign-keys&gt;&lt;ref-type name="Journal Article"&gt;17&lt;/ref-type&gt;&lt;contributors&gt;&lt;authors&gt;&lt;author&gt;Howard, James D.&lt;/author&gt;&lt;author&gt;Reynolds, Rachel&lt;/author&gt;&lt;author&gt;Smith, Devyn E.&lt;/author&gt;&lt;author&gt;Voss, Joel L.&lt;/author&gt;&lt;author&gt;Schoenbaum, Geoffrey&lt;/author&gt;&lt;author&gt;Kahnt, Thorsten&lt;/author&gt;&lt;/authors&gt;&lt;/contributors&gt;&lt;titles&gt;&lt;title&gt;Targeted Stimulation of Human Orbitofrontal Networks Disrupts Outcome-Guided Behavior&lt;/title&gt;&lt;secondary-title&gt;Current Biology&lt;/secondary-title&gt;&lt;alt-title&gt;Current Biology&lt;/alt-title&gt;&lt;/titles&gt;&lt;periodical&gt;&lt;full-title&gt;Current Biology&lt;/full-title&gt;&lt;abbr-1&gt;Current Biology&lt;/abbr-1&gt;&lt;/periodical&gt;&lt;alt-periodical&gt;&lt;full-title&gt;Current Biology&lt;/full-title&gt;&lt;abbr-1&gt;Current Biology&lt;/abbr-1&gt;&lt;/alt-periodical&gt;&lt;pages&gt;490-498.e4&lt;/pages&gt;&lt;volume&gt;30&lt;/volume&gt;&lt;number&gt;3&lt;/number&gt;&lt;dates&gt;&lt;year&gt;2020&lt;/year&gt;&lt;pub-dates&gt;&lt;date&gt;2020/02//&lt;/date&gt;&lt;/pub-dates&gt;&lt;/dates&gt;&lt;isbn&gt;09609822&lt;/isbn&gt;&lt;urls&gt;&lt;related-urls&gt;&lt;url&gt;https://linkinghub.elsevier.com/retrieve/pii/S0960982219316021&lt;/url&gt;&lt;/related-urls&gt;&lt;/urls&gt;&lt;electronic-resource-num&gt;10.1016/j.cub.2019.12.007&lt;/electronic-resource-num&gt;&lt;remote-database-provider&gt;DOI.org (Crossref)&lt;/remote-database-provider&gt;&lt;language&gt;en&lt;/language&gt;&lt;access-date&gt;2020/09/18/01:48:33&lt;/access-date&gt;&lt;/record&gt;&lt;/Cite&gt;&lt;/EndNote&gt;</w:instrText>
      </w:r>
      <w:r>
        <w:rPr>
          <w:rFonts w:ascii="Arial" w:hAnsi="Arial" w:cs="Arial"/>
          <w:color w:val="000000" w:themeColor="text1"/>
          <w:sz w:val="22"/>
          <w:szCs w:val="22"/>
        </w:rPr>
        <w:fldChar w:fldCharType="separate"/>
      </w:r>
      <w:r w:rsidR="000D6A3A" w:rsidRPr="000D6A3A">
        <w:rPr>
          <w:rFonts w:ascii="Arial" w:hAnsi="Arial" w:cs="Arial"/>
          <w:noProof/>
          <w:color w:val="000000" w:themeColor="text1"/>
          <w:sz w:val="22"/>
          <w:szCs w:val="22"/>
          <w:vertAlign w:val="superscript"/>
        </w:rPr>
        <w:t>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further highlights the specificity of the pOFC involvement </w:t>
      </w:r>
      <w:r w:rsidR="002818F1">
        <w:rPr>
          <w:rFonts w:ascii="Arial" w:hAnsi="Arial" w:cs="Arial"/>
          <w:color w:val="000000" w:themeColor="text1"/>
          <w:sz w:val="22"/>
          <w:szCs w:val="22"/>
        </w:rPr>
        <w:t xml:space="preserve">during the meal and test </w:t>
      </w:r>
      <w:r w:rsidR="002855A9">
        <w:rPr>
          <w:rFonts w:ascii="Arial" w:hAnsi="Arial" w:cs="Arial"/>
          <w:color w:val="000000" w:themeColor="text1"/>
          <w:sz w:val="22"/>
          <w:szCs w:val="22"/>
        </w:rPr>
        <w:t>phase for</w:t>
      </w:r>
      <w:r>
        <w:rPr>
          <w:rFonts w:ascii="Arial" w:hAnsi="Arial" w:cs="Arial"/>
          <w:color w:val="000000" w:themeColor="text1"/>
          <w:sz w:val="22"/>
          <w:szCs w:val="22"/>
        </w:rPr>
        <w:t xml:space="preserve"> outcome devaluation.</w:t>
      </w:r>
    </w:p>
    <w:p w14:paraId="4F1758F6" w14:textId="77777777" w:rsidR="00693AF1" w:rsidRPr="00244866" w:rsidRDefault="00693AF1" w:rsidP="003B254E">
      <w:pPr>
        <w:spacing w:after="120"/>
        <w:rPr>
          <w:rFonts w:ascii="Arial" w:hAnsi="Arial" w:cs="Arial"/>
          <w:color w:val="000000" w:themeColor="text1"/>
          <w:sz w:val="22"/>
          <w:szCs w:val="22"/>
        </w:rPr>
      </w:pPr>
    </w:p>
    <w:p w14:paraId="71DCBAC8" w14:textId="77777777" w:rsidR="00901E21" w:rsidRDefault="00434997" w:rsidP="00901E21">
      <w:pPr>
        <w:keepNext/>
        <w:spacing w:after="120"/>
        <w:jc w:val="center"/>
      </w:pPr>
      <w:r w:rsidRPr="00434997">
        <w:rPr>
          <w:rFonts w:ascii="Arial" w:hAnsi="Arial" w:cs="Arial"/>
          <w:noProof/>
          <w:color w:val="000000" w:themeColor="text1"/>
          <w:sz w:val="22"/>
          <w:szCs w:val="22"/>
        </w:rPr>
        <w:drawing>
          <wp:inline distT="0" distB="0" distL="0" distR="0" wp14:anchorId="005E9482" wp14:editId="70A4ACE5">
            <wp:extent cx="6365010" cy="4303106"/>
            <wp:effectExtent l="0" t="0" r="0" b="2540"/>
            <wp:docPr id="16683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2452"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65010" cy="4303106"/>
                    </a:xfrm>
                    <a:prstGeom prst="rect">
                      <a:avLst/>
                    </a:prstGeom>
                  </pic:spPr>
                </pic:pic>
              </a:graphicData>
            </a:graphic>
          </wp:inline>
        </w:drawing>
      </w:r>
    </w:p>
    <w:p w14:paraId="7AF97899" w14:textId="6EC61611" w:rsidR="00470A53" w:rsidRDefault="00901E21" w:rsidP="00015BB9">
      <w:pPr>
        <w:pStyle w:val="Caption"/>
        <w:jc w:val="both"/>
        <w:rPr>
          <w:i w:val="0"/>
          <w:iCs w:val="0"/>
          <w:color w:val="auto"/>
        </w:rPr>
      </w:pPr>
      <w:commentRangeStart w:id="40"/>
      <w:commentRangeStart w:id="41"/>
      <w:commentRangeStart w:id="42"/>
      <w:commentRangeStart w:id="43"/>
      <w:r w:rsidRPr="00F060BF">
        <w:rPr>
          <w:b/>
          <w:bCs/>
          <w:i w:val="0"/>
          <w:iCs w:val="0"/>
          <w:color w:val="auto"/>
        </w:rPr>
        <w:t xml:space="preserve">Figure </w:t>
      </w:r>
      <w:r w:rsidR="00E645A9">
        <w:rPr>
          <w:b/>
          <w:bCs/>
          <w:i w:val="0"/>
          <w:iCs w:val="0"/>
          <w:color w:val="auto"/>
        </w:rPr>
        <w:t>4</w:t>
      </w:r>
      <w:r w:rsidR="00835FF7" w:rsidRPr="00F060BF">
        <w:rPr>
          <w:b/>
          <w:bCs/>
          <w:i w:val="0"/>
          <w:iCs w:val="0"/>
          <w:color w:val="auto"/>
        </w:rPr>
        <w:t>.</w:t>
      </w:r>
      <w:r w:rsidRPr="00F060BF">
        <w:rPr>
          <w:b/>
          <w:bCs/>
          <w:i w:val="0"/>
          <w:iCs w:val="0"/>
          <w:color w:val="auto"/>
        </w:rPr>
        <w:t xml:space="preserve"> </w:t>
      </w:r>
      <w:commentRangeEnd w:id="40"/>
      <w:r w:rsidR="00B65A3B">
        <w:rPr>
          <w:rStyle w:val="CommentReference"/>
          <w:i w:val="0"/>
          <w:iCs w:val="0"/>
          <w:color w:val="auto"/>
        </w:rPr>
        <w:commentReference w:id="40"/>
      </w:r>
      <w:commentRangeEnd w:id="41"/>
      <w:r w:rsidR="00B65A3B">
        <w:rPr>
          <w:rStyle w:val="CommentReference"/>
          <w:i w:val="0"/>
          <w:iCs w:val="0"/>
          <w:color w:val="auto"/>
        </w:rPr>
        <w:commentReference w:id="41"/>
      </w:r>
      <w:commentRangeEnd w:id="42"/>
      <w:r w:rsidR="00DB17AE">
        <w:rPr>
          <w:rStyle w:val="CommentReference"/>
          <w:i w:val="0"/>
          <w:iCs w:val="0"/>
          <w:color w:val="auto"/>
        </w:rPr>
        <w:commentReference w:id="42"/>
      </w:r>
      <w:commentRangeEnd w:id="43"/>
      <w:r w:rsidR="001E109F">
        <w:rPr>
          <w:rStyle w:val="CommentReference"/>
          <w:i w:val="0"/>
          <w:iCs w:val="0"/>
          <w:color w:val="auto"/>
        </w:rPr>
        <w:commentReference w:id="43"/>
      </w:r>
      <w:r w:rsidR="00DF4DC5" w:rsidRPr="00F060BF">
        <w:rPr>
          <w:b/>
          <w:bCs/>
          <w:i w:val="0"/>
          <w:iCs w:val="0"/>
          <w:color w:val="auto"/>
        </w:rPr>
        <w:t>Posterior, but not anterior, OFC</w:t>
      </w:r>
      <w:r w:rsidR="007735EE">
        <w:rPr>
          <w:b/>
          <w:bCs/>
          <w:i w:val="0"/>
          <w:iCs w:val="0"/>
          <w:color w:val="auto"/>
        </w:rPr>
        <w:t>-</w:t>
      </w:r>
      <w:r w:rsidR="00FC1A64" w:rsidRPr="00F060BF">
        <w:rPr>
          <w:b/>
          <w:bCs/>
          <w:i w:val="0"/>
          <w:iCs w:val="0"/>
          <w:color w:val="auto"/>
        </w:rPr>
        <w:t>targeted cTBS</w:t>
      </w:r>
      <w:r w:rsidR="00DF4DC5" w:rsidRPr="00F060BF">
        <w:rPr>
          <w:b/>
          <w:bCs/>
          <w:i w:val="0"/>
          <w:iCs w:val="0"/>
          <w:color w:val="auto"/>
        </w:rPr>
        <w:t xml:space="preserve"> on Day 2 impaired outcome devaluation</w:t>
      </w:r>
      <w:r w:rsidR="00DF4DC5" w:rsidRPr="00F060BF">
        <w:rPr>
          <w:i w:val="0"/>
          <w:iCs w:val="0"/>
          <w:color w:val="auto"/>
        </w:rPr>
        <w:t xml:space="preserve">. </w:t>
      </w:r>
      <w:r w:rsidR="0008203E" w:rsidRPr="00F060BF">
        <w:rPr>
          <w:b/>
          <w:bCs/>
          <w:i w:val="0"/>
          <w:iCs w:val="0"/>
          <w:color w:val="auto"/>
        </w:rPr>
        <w:t xml:space="preserve">A. </w:t>
      </w:r>
      <w:r w:rsidRPr="00F060BF">
        <w:rPr>
          <w:i w:val="0"/>
          <w:iCs w:val="0"/>
          <w:color w:val="auto"/>
        </w:rPr>
        <w:t>Change of rated odor pleasantness</w:t>
      </w:r>
      <w:r w:rsidR="00FA31EE" w:rsidRPr="00F060BF">
        <w:rPr>
          <w:i w:val="0"/>
          <w:iCs w:val="0"/>
          <w:color w:val="auto"/>
        </w:rPr>
        <w:t xml:space="preserve"> before and after the meal</w:t>
      </w:r>
      <w:r w:rsidR="009F5D2E" w:rsidRPr="00F060BF">
        <w:rPr>
          <w:i w:val="0"/>
          <w:iCs w:val="0"/>
          <w:color w:val="auto"/>
        </w:rPr>
        <w:t xml:space="preserve">, for sated and non-sated odors. </w:t>
      </w:r>
      <w:r w:rsidR="008415E6" w:rsidRPr="00F060BF">
        <w:rPr>
          <w:b/>
          <w:bCs/>
          <w:i w:val="0"/>
          <w:iCs w:val="0"/>
          <w:color w:val="auto"/>
        </w:rPr>
        <w:t xml:space="preserve">B. </w:t>
      </w:r>
      <w:r w:rsidR="00243144" w:rsidRPr="00F060BF">
        <w:rPr>
          <w:i w:val="0"/>
          <w:iCs w:val="0"/>
          <w:color w:val="auto"/>
        </w:rPr>
        <w:t xml:space="preserve">Scatter plots </w:t>
      </w:r>
      <w:r w:rsidR="00703568" w:rsidRPr="00F060BF">
        <w:rPr>
          <w:i w:val="0"/>
          <w:iCs w:val="0"/>
          <w:color w:val="auto"/>
        </w:rPr>
        <w:t>showing Pearson’s correlation coefficients</w:t>
      </w:r>
      <w:r w:rsidR="00243144" w:rsidRPr="00F060BF">
        <w:rPr>
          <w:i w:val="0"/>
          <w:iCs w:val="0"/>
          <w:color w:val="auto"/>
        </w:rPr>
        <w:t xml:space="preserve"> </w:t>
      </w:r>
      <w:r w:rsidR="00372B64" w:rsidRPr="00F060BF">
        <w:rPr>
          <w:i w:val="0"/>
          <w:iCs w:val="0"/>
          <w:color w:val="auto"/>
        </w:rPr>
        <w:t xml:space="preserve">of choice of selecting sated odors among post-meal, pre-meal, set A and set B. </w:t>
      </w:r>
      <w:r w:rsidR="00372B64" w:rsidRPr="00F060BF">
        <w:rPr>
          <w:b/>
          <w:bCs/>
          <w:i w:val="0"/>
          <w:iCs w:val="0"/>
          <w:color w:val="auto"/>
        </w:rPr>
        <w:t xml:space="preserve">C. </w:t>
      </w:r>
      <w:r w:rsidR="00E031F3" w:rsidRPr="00F060BF">
        <w:rPr>
          <w:i w:val="0"/>
          <w:iCs w:val="0"/>
          <w:color w:val="auto"/>
        </w:rPr>
        <w:t xml:space="preserve">Choice of sated odors </w:t>
      </w:r>
      <w:r w:rsidR="00F36514" w:rsidRPr="00F060BF">
        <w:rPr>
          <w:i w:val="0"/>
          <w:iCs w:val="0"/>
          <w:color w:val="auto"/>
        </w:rPr>
        <w:t xml:space="preserve">for sham-sham and sham-cTBS conditions, under aOFC-targeted and pOFC-targeted cTBS. </w:t>
      </w:r>
      <w:r w:rsidR="00F36514" w:rsidRPr="00F060BF">
        <w:rPr>
          <w:b/>
          <w:bCs/>
          <w:i w:val="0"/>
          <w:iCs w:val="0"/>
          <w:color w:val="auto"/>
        </w:rPr>
        <w:t xml:space="preserve">D. </w:t>
      </w:r>
      <w:r w:rsidR="00EF55F8" w:rsidRPr="00F060BF">
        <w:rPr>
          <w:i w:val="0"/>
          <w:iCs w:val="0"/>
          <w:color w:val="auto"/>
        </w:rPr>
        <w:t xml:space="preserve">Choice of sated odors for </w:t>
      </w:r>
      <w:r w:rsidR="00D66600" w:rsidRPr="00F060BF">
        <w:rPr>
          <w:i w:val="0"/>
          <w:iCs w:val="0"/>
          <w:color w:val="auto"/>
        </w:rPr>
        <w:t>participants</w:t>
      </w:r>
      <w:r w:rsidR="00EF55F8" w:rsidRPr="00F060BF">
        <w:rPr>
          <w:i w:val="0"/>
          <w:iCs w:val="0"/>
          <w:color w:val="auto"/>
        </w:rPr>
        <w:t xml:space="preserve"> of each Day 2 TMS</w:t>
      </w:r>
      <w:r w:rsidR="007004D6" w:rsidRPr="00F060BF">
        <w:rPr>
          <w:i w:val="0"/>
          <w:iCs w:val="0"/>
          <w:color w:val="auto"/>
        </w:rPr>
        <w:t xml:space="preserve"> stimulation order</w:t>
      </w:r>
      <w:r w:rsidR="00EF55F8" w:rsidRPr="00F060BF">
        <w:rPr>
          <w:i w:val="0"/>
          <w:iCs w:val="0"/>
          <w:color w:val="auto"/>
        </w:rPr>
        <w:t>.</w:t>
      </w:r>
      <w:r w:rsidR="00133FE8" w:rsidRPr="00F060BF">
        <w:rPr>
          <w:i w:val="0"/>
          <w:iCs w:val="0"/>
          <w:color w:val="auto"/>
        </w:rPr>
        <w:t xml:space="preserve"> </w:t>
      </w:r>
      <w:r w:rsidR="00133FE8" w:rsidRPr="00F060BF">
        <w:rPr>
          <w:b/>
          <w:bCs/>
          <w:i w:val="0"/>
          <w:iCs w:val="0"/>
          <w:color w:val="auto"/>
        </w:rPr>
        <w:t>E.</w:t>
      </w:r>
      <w:r w:rsidR="00133FE8" w:rsidRPr="00F060BF">
        <w:rPr>
          <w:i w:val="0"/>
          <w:iCs w:val="0"/>
          <w:color w:val="auto"/>
        </w:rPr>
        <w:t xml:space="preserve"> Scatter plots showing </w:t>
      </w:r>
      <w:r w:rsidR="00133FE8" w:rsidRPr="00F060BF">
        <w:rPr>
          <w:i w:val="0"/>
          <w:iCs w:val="0"/>
          <w:color w:val="auto"/>
        </w:rPr>
        <w:lastRenderedPageBreak/>
        <w:t>the relationship between the choice of sated odors and selective satiation effect</w:t>
      </w:r>
      <w:r w:rsidR="006A52C0">
        <w:rPr>
          <w:i w:val="0"/>
          <w:iCs w:val="0"/>
          <w:color w:val="auto"/>
        </w:rPr>
        <w:t>, separated by Day 2 TMS conditions</w:t>
      </w:r>
      <w:r w:rsidR="00133FE8" w:rsidRPr="00F060BF">
        <w:rPr>
          <w:i w:val="0"/>
          <w:iCs w:val="0"/>
          <w:color w:val="auto"/>
        </w:rPr>
        <w:t>.</w:t>
      </w:r>
      <w:r w:rsidR="00182B86">
        <w:rPr>
          <w:i w:val="0"/>
          <w:iCs w:val="0"/>
          <w:color w:val="auto"/>
        </w:rPr>
        <w:t xml:space="preserve"> </w:t>
      </w:r>
      <w:r w:rsidR="00182B86" w:rsidRPr="00CF187E">
        <w:rPr>
          <w:b/>
          <w:bCs/>
          <w:i w:val="0"/>
          <w:iCs w:val="0"/>
          <w:color w:val="auto"/>
        </w:rPr>
        <w:t xml:space="preserve">F. </w:t>
      </w:r>
      <w:r w:rsidR="00182B86">
        <w:rPr>
          <w:i w:val="0"/>
          <w:iCs w:val="0"/>
          <w:color w:val="auto"/>
        </w:rPr>
        <w:t xml:space="preserve">Scatter plot showing the relationship between </w:t>
      </w:r>
      <w:r w:rsidR="00182B86" w:rsidRPr="00F060BF">
        <w:rPr>
          <w:i w:val="0"/>
          <w:iCs w:val="0"/>
          <w:color w:val="auto"/>
        </w:rPr>
        <w:t xml:space="preserve">the choice of sated odors and </w:t>
      </w:r>
      <w:r w:rsidR="00182B86">
        <w:rPr>
          <w:i w:val="0"/>
          <w:iCs w:val="0"/>
          <w:color w:val="auto"/>
        </w:rPr>
        <w:t>perceived TMS discomfort/intensity</w:t>
      </w:r>
      <w:r w:rsidR="006A52C0">
        <w:rPr>
          <w:i w:val="0"/>
          <w:iCs w:val="0"/>
          <w:color w:val="auto"/>
        </w:rPr>
        <w:t xml:space="preserve">, separated by Day 2 TMS conditions. </w:t>
      </w:r>
      <w:r w:rsidR="006A52C0" w:rsidRPr="00CF187E">
        <w:rPr>
          <w:b/>
          <w:bCs/>
          <w:i w:val="0"/>
          <w:iCs w:val="0"/>
          <w:color w:val="auto"/>
        </w:rPr>
        <w:t xml:space="preserve">G. </w:t>
      </w:r>
      <w:r w:rsidR="006A52C0">
        <w:rPr>
          <w:i w:val="0"/>
          <w:iCs w:val="0"/>
          <w:color w:val="auto"/>
        </w:rPr>
        <w:t xml:space="preserve">Scatter plot showing the relationship between </w:t>
      </w:r>
      <w:r w:rsidR="006A52C0" w:rsidRPr="00F060BF">
        <w:rPr>
          <w:i w:val="0"/>
          <w:iCs w:val="0"/>
          <w:color w:val="auto"/>
        </w:rPr>
        <w:t>the</w:t>
      </w:r>
      <w:r w:rsidR="006A52C0">
        <w:rPr>
          <w:i w:val="0"/>
          <w:iCs w:val="0"/>
          <w:color w:val="auto"/>
        </w:rPr>
        <w:t xml:space="preserve"> condition-wise difference of</w:t>
      </w:r>
      <w:r w:rsidR="006A52C0" w:rsidRPr="00F060BF">
        <w:rPr>
          <w:i w:val="0"/>
          <w:iCs w:val="0"/>
          <w:color w:val="auto"/>
        </w:rPr>
        <w:t xml:space="preserve"> choice of sated odors and </w:t>
      </w:r>
      <w:r w:rsidR="006A52C0">
        <w:rPr>
          <w:i w:val="0"/>
          <w:iCs w:val="0"/>
          <w:color w:val="auto"/>
        </w:rPr>
        <w:t>condition-wise difference of</w:t>
      </w:r>
      <w:r w:rsidR="006A52C0" w:rsidRPr="00F060BF">
        <w:rPr>
          <w:i w:val="0"/>
          <w:iCs w:val="0"/>
          <w:color w:val="auto"/>
        </w:rPr>
        <w:t xml:space="preserve"> </w:t>
      </w:r>
      <w:r w:rsidR="006A52C0">
        <w:rPr>
          <w:i w:val="0"/>
          <w:iCs w:val="0"/>
          <w:color w:val="auto"/>
        </w:rPr>
        <w:t xml:space="preserve">perceived TMS discomfort/intensity. </w:t>
      </w:r>
    </w:p>
    <w:p w14:paraId="44350989" w14:textId="77777777" w:rsidR="00182B86" w:rsidRPr="00182B86" w:rsidRDefault="00182B86" w:rsidP="00182B86"/>
    <w:p w14:paraId="09045240" w14:textId="785BD0F0" w:rsidR="00ED5E10" w:rsidRPr="007159AA" w:rsidRDefault="00D64865" w:rsidP="0091089C">
      <w:pPr>
        <w:pStyle w:val="Heading3"/>
        <w:spacing w:before="0" w:after="120"/>
        <w:rPr>
          <w:rFonts w:ascii="Arial" w:hAnsi="Arial" w:cs="Arial"/>
          <w:b/>
          <w:bCs/>
          <w:color w:val="auto"/>
          <w:sz w:val="22"/>
          <w:szCs w:val="22"/>
        </w:rPr>
      </w:pPr>
      <w:r w:rsidRPr="00D64865">
        <w:rPr>
          <w:rFonts w:ascii="Arial" w:hAnsi="Arial" w:cs="Arial"/>
          <w:b/>
          <w:bCs/>
          <w:i/>
          <w:iCs/>
          <w:color w:val="auto"/>
          <w:sz w:val="22"/>
          <w:szCs w:val="22"/>
        </w:rPr>
        <w:t>Posterior, but not anterio</w:t>
      </w:r>
      <w:r w:rsidR="002846FD">
        <w:rPr>
          <w:rFonts w:ascii="Arial" w:hAnsi="Arial" w:cs="Arial"/>
          <w:b/>
          <w:bCs/>
          <w:i/>
          <w:iCs/>
          <w:color w:val="auto"/>
          <w:sz w:val="22"/>
          <w:szCs w:val="22"/>
        </w:rPr>
        <w:t>r</w:t>
      </w:r>
      <w:r w:rsidRPr="00D64865">
        <w:rPr>
          <w:rFonts w:ascii="Arial" w:hAnsi="Arial" w:cs="Arial"/>
          <w:b/>
          <w:bCs/>
          <w:i/>
          <w:iCs/>
          <w:color w:val="auto"/>
          <w:sz w:val="22"/>
          <w:szCs w:val="22"/>
        </w:rPr>
        <w:t>, targeted</w:t>
      </w:r>
      <w:r w:rsidR="002846FD">
        <w:rPr>
          <w:rFonts w:ascii="Arial" w:hAnsi="Arial" w:cs="Arial"/>
          <w:b/>
          <w:bCs/>
          <w:i/>
          <w:iCs/>
          <w:color w:val="auto"/>
          <w:sz w:val="22"/>
          <w:szCs w:val="22"/>
        </w:rPr>
        <w:t>-</w:t>
      </w:r>
      <w:r w:rsidRPr="00D64865">
        <w:rPr>
          <w:rFonts w:ascii="Arial" w:hAnsi="Arial" w:cs="Arial"/>
          <w:b/>
          <w:bCs/>
          <w:i/>
          <w:iCs/>
          <w:color w:val="auto"/>
          <w:sz w:val="22"/>
          <w:szCs w:val="22"/>
        </w:rPr>
        <w:t xml:space="preserve">OFC disruption on Day </w:t>
      </w:r>
      <w:r w:rsidR="00F235C4">
        <w:rPr>
          <w:rFonts w:ascii="Arial" w:hAnsi="Arial" w:cs="Arial"/>
          <w:b/>
          <w:bCs/>
          <w:i/>
          <w:iCs/>
          <w:color w:val="auto"/>
          <w:sz w:val="22"/>
          <w:szCs w:val="22"/>
        </w:rPr>
        <w:t>1</w:t>
      </w:r>
      <w:r w:rsidRPr="00D64865">
        <w:rPr>
          <w:rFonts w:ascii="Arial" w:hAnsi="Arial" w:cs="Arial"/>
          <w:b/>
          <w:bCs/>
          <w:i/>
          <w:iCs/>
          <w:color w:val="auto"/>
          <w:sz w:val="22"/>
          <w:szCs w:val="22"/>
        </w:rPr>
        <w:t xml:space="preserve"> </w:t>
      </w:r>
      <w:commentRangeStart w:id="44"/>
      <w:r w:rsidRPr="00D64865">
        <w:rPr>
          <w:rFonts w:ascii="Arial" w:hAnsi="Arial" w:cs="Arial"/>
          <w:b/>
          <w:bCs/>
          <w:i/>
          <w:iCs/>
          <w:color w:val="auto"/>
          <w:sz w:val="22"/>
          <w:szCs w:val="22"/>
        </w:rPr>
        <w:t>impaired</w:t>
      </w:r>
      <w:r w:rsidR="002251EB">
        <w:rPr>
          <w:rFonts w:ascii="Arial" w:hAnsi="Arial" w:cs="Arial"/>
          <w:b/>
          <w:bCs/>
          <w:i/>
          <w:iCs/>
          <w:color w:val="auto"/>
          <w:sz w:val="22"/>
          <w:szCs w:val="22"/>
        </w:rPr>
        <w:t xml:space="preserve"> </w:t>
      </w:r>
      <w:r w:rsidR="002846FD">
        <w:rPr>
          <w:rFonts w:ascii="Arial" w:hAnsi="Arial" w:cs="Arial"/>
          <w:b/>
          <w:bCs/>
          <w:i/>
          <w:iCs/>
          <w:color w:val="auto"/>
          <w:sz w:val="22"/>
          <w:szCs w:val="22"/>
        </w:rPr>
        <w:t>subsequent</w:t>
      </w:r>
      <w:r w:rsidRPr="00D64865">
        <w:rPr>
          <w:rFonts w:ascii="Arial" w:hAnsi="Arial" w:cs="Arial"/>
          <w:b/>
          <w:bCs/>
          <w:i/>
          <w:iCs/>
          <w:color w:val="auto"/>
          <w:sz w:val="22"/>
          <w:szCs w:val="22"/>
        </w:rPr>
        <w:t xml:space="preserve"> outcome devaluation.</w:t>
      </w:r>
      <w:r w:rsidR="002620CD" w:rsidRPr="007159AA">
        <w:rPr>
          <w:rFonts w:ascii="Arial" w:hAnsi="Arial" w:cs="Arial"/>
          <w:b/>
          <w:bCs/>
          <w:color w:val="auto"/>
          <w:sz w:val="22"/>
          <w:szCs w:val="22"/>
        </w:rPr>
        <w:t xml:space="preserve"> </w:t>
      </w:r>
      <w:commentRangeEnd w:id="44"/>
      <w:r w:rsidR="002574CE">
        <w:rPr>
          <w:rStyle w:val="CommentReference"/>
          <w:rFonts w:asciiTheme="minorHAnsi" w:eastAsiaTheme="minorHAnsi" w:hAnsiTheme="minorHAnsi" w:cstheme="minorBidi"/>
          <w:color w:val="auto"/>
        </w:rPr>
        <w:commentReference w:id="44"/>
      </w:r>
    </w:p>
    <w:p w14:paraId="7168149F" w14:textId="26DE3B32" w:rsidR="004B1260" w:rsidRDefault="007A73F0" w:rsidP="00394DEA">
      <w:pPr>
        <w:spacing w:before="120" w:after="60"/>
        <w:rPr>
          <w:rFonts w:ascii="Arial" w:hAnsi="Arial" w:cs="Arial"/>
          <w:sz w:val="22"/>
          <w:szCs w:val="22"/>
        </w:rPr>
      </w:pPr>
      <w:r w:rsidRPr="007A73F0">
        <w:rPr>
          <w:rFonts w:ascii="Arial" w:hAnsi="Arial" w:cs="Arial"/>
          <w:sz w:val="22"/>
          <w:szCs w:val="22"/>
        </w:rPr>
        <w:t xml:space="preserve">We also explored whether Day 1 </w:t>
      </w:r>
      <w:r w:rsidR="00B86987">
        <w:rPr>
          <w:rFonts w:ascii="Arial" w:hAnsi="Arial" w:cs="Arial"/>
          <w:sz w:val="22"/>
          <w:szCs w:val="22"/>
        </w:rPr>
        <w:t>OFC-targeted cTBS</w:t>
      </w:r>
      <w:r w:rsidRPr="007A73F0">
        <w:rPr>
          <w:rFonts w:ascii="Arial" w:hAnsi="Arial" w:cs="Arial"/>
          <w:sz w:val="22"/>
          <w:szCs w:val="22"/>
        </w:rPr>
        <w:t xml:space="preserve"> affect</w:t>
      </w:r>
      <w:r w:rsidR="00C70C8F">
        <w:rPr>
          <w:rFonts w:ascii="Arial" w:hAnsi="Arial" w:cs="Arial"/>
          <w:sz w:val="22"/>
          <w:szCs w:val="22"/>
        </w:rPr>
        <w:t>ed</w:t>
      </w:r>
      <w:r w:rsidRPr="007A73F0">
        <w:rPr>
          <w:rFonts w:ascii="Arial" w:hAnsi="Arial" w:cs="Arial"/>
          <w:sz w:val="22"/>
          <w:szCs w:val="22"/>
        </w:rPr>
        <w:t xml:space="preserve"> outcome devaluation, as </w:t>
      </w:r>
      <w:r w:rsidR="00B86987">
        <w:rPr>
          <w:rFonts w:ascii="Arial" w:hAnsi="Arial" w:cs="Arial"/>
          <w:sz w:val="22"/>
          <w:szCs w:val="22"/>
        </w:rPr>
        <w:t>it</w:t>
      </w:r>
      <w:r w:rsidRPr="007A73F0">
        <w:rPr>
          <w:rFonts w:ascii="Arial" w:hAnsi="Arial" w:cs="Arial"/>
          <w:sz w:val="22"/>
          <w:szCs w:val="22"/>
        </w:rPr>
        <w:t xml:space="preserve"> might disrupt stimulus-outcome identity learning, which could</w:t>
      </w:r>
      <w:r w:rsidR="00D24522">
        <w:rPr>
          <w:rFonts w:ascii="Arial" w:hAnsi="Arial" w:cs="Arial"/>
          <w:sz w:val="22"/>
          <w:szCs w:val="22"/>
        </w:rPr>
        <w:t>,</w:t>
      </w:r>
      <w:r w:rsidRPr="007A73F0">
        <w:rPr>
          <w:rFonts w:ascii="Arial" w:hAnsi="Arial" w:cs="Arial"/>
          <w:sz w:val="22"/>
          <w:szCs w:val="22"/>
        </w:rPr>
        <w:t xml:space="preserve"> in turn</w:t>
      </w:r>
      <w:r w:rsidR="00D24522">
        <w:rPr>
          <w:rFonts w:ascii="Arial" w:hAnsi="Arial" w:cs="Arial"/>
          <w:sz w:val="22"/>
          <w:szCs w:val="22"/>
        </w:rPr>
        <w:t>,</w:t>
      </w:r>
      <w:r w:rsidRPr="007A73F0">
        <w:rPr>
          <w:rFonts w:ascii="Arial" w:hAnsi="Arial" w:cs="Arial"/>
          <w:sz w:val="22"/>
          <w:szCs w:val="22"/>
        </w:rPr>
        <w:t xml:space="preserve"> influence devaluation</w:t>
      </w:r>
      <w:r w:rsidR="00D24522">
        <w:rPr>
          <w:rFonts w:ascii="Arial" w:hAnsi="Arial" w:cs="Arial"/>
          <w:sz w:val="22"/>
          <w:szCs w:val="22"/>
        </w:rPr>
        <w:t xml:space="preserve"> behavior</w:t>
      </w:r>
      <w:r w:rsidR="00E835E1">
        <w:rPr>
          <w:rFonts w:ascii="Arial" w:hAnsi="Arial" w:cs="Arial"/>
          <w:sz w:val="22"/>
          <w:szCs w:val="22"/>
        </w:rPr>
        <w:t xml:space="preserve"> observed</w:t>
      </w:r>
      <w:r w:rsidR="00D24522">
        <w:rPr>
          <w:rFonts w:ascii="Arial" w:hAnsi="Arial" w:cs="Arial"/>
          <w:sz w:val="22"/>
          <w:szCs w:val="22"/>
        </w:rPr>
        <w:t xml:space="preserve"> on Day 2</w:t>
      </w:r>
      <w:r w:rsidRPr="007A73F0">
        <w:rPr>
          <w:rFonts w:ascii="Arial" w:hAnsi="Arial" w:cs="Arial"/>
          <w:sz w:val="22"/>
          <w:szCs w:val="22"/>
        </w:rPr>
        <w:t xml:space="preserve">. Specifically, we </w:t>
      </w:r>
      <w:r w:rsidR="00A96501">
        <w:rPr>
          <w:rFonts w:ascii="Arial" w:hAnsi="Arial" w:cs="Arial"/>
          <w:sz w:val="22"/>
          <w:szCs w:val="22"/>
        </w:rPr>
        <w:t>focused on</w:t>
      </w:r>
      <w:r w:rsidR="00B12F65">
        <w:rPr>
          <w:rFonts w:ascii="Arial" w:hAnsi="Arial" w:cs="Arial"/>
          <w:sz w:val="22"/>
          <w:szCs w:val="22"/>
        </w:rPr>
        <w:t xml:space="preserve"> choices from</w:t>
      </w:r>
      <w:r w:rsidRPr="007A73F0">
        <w:rPr>
          <w:rFonts w:ascii="Arial" w:hAnsi="Arial" w:cs="Arial"/>
          <w:sz w:val="22"/>
          <w:szCs w:val="22"/>
        </w:rPr>
        <w:t xml:space="preserve"> set B</w:t>
      </w:r>
      <w:r w:rsidR="00B12F65">
        <w:rPr>
          <w:rFonts w:ascii="Arial" w:hAnsi="Arial" w:cs="Arial"/>
          <w:sz w:val="22"/>
          <w:szCs w:val="22"/>
        </w:rPr>
        <w:t xml:space="preserve"> stimuli</w:t>
      </w:r>
      <w:r w:rsidRPr="007A73F0">
        <w:rPr>
          <w:rFonts w:ascii="Arial" w:hAnsi="Arial" w:cs="Arial"/>
          <w:sz w:val="22"/>
          <w:szCs w:val="22"/>
        </w:rPr>
        <w:t xml:space="preserve"> to </w:t>
      </w:r>
      <w:r w:rsidR="00B12F65">
        <w:rPr>
          <w:rFonts w:ascii="Arial" w:hAnsi="Arial" w:cs="Arial"/>
          <w:sz w:val="22"/>
          <w:szCs w:val="22"/>
        </w:rPr>
        <w:t xml:space="preserve">assess </w:t>
      </w:r>
      <w:r w:rsidR="00E835E1">
        <w:rPr>
          <w:rFonts w:ascii="Arial" w:hAnsi="Arial" w:cs="Arial"/>
          <w:sz w:val="22"/>
          <w:szCs w:val="22"/>
        </w:rPr>
        <w:t>potential</w:t>
      </w:r>
      <w:r w:rsidR="00B12F65">
        <w:rPr>
          <w:rFonts w:ascii="Arial" w:hAnsi="Arial" w:cs="Arial"/>
          <w:sz w:val="22"/>
          <w:szCs w:val="22"/>
        </w:rPr>
        <w:t xml:space="preserve"> impairments</w:t>
      </w:r>
      <w:r w:rsidR="00E835E1">
        <w:rPr>
          <w:rFonts w:ascii="Arial" w:hAnsi="Arial" w:cs="Arial"/>
          <w:sz w:val="22"/>
          <w:szCs w:val="22"/>
        </w:rPr>
        <w:t xml:space="preserve">. </w:t>
      </w:r>
      <w:r w:rsidR="00E835E1" w:rsidRPr="00E835E1">
        <w:rPr>
          <w:rFonts w:ascii="Arial" w:hAnsi="Arial" w:cs="Arial"/>
          <w:sz w:val="22"/>
          <w:szCs w:val="22"/>
        </w:rPr>
        <w:t>Set A stimuli were relearned at the beginning of Day 2, which would negate any effects of Day 1 TMS on set A, even if such effects had occurred</w:t>
      </w:r>
      <w:commentRangeStart w:id="45"/>
      <w:commentRangeStart w:id="46"/>
      <w:r w:rsidR="00E835E1" w:rsidRPr="00E835E1">
        <w:rPr>
          <w:rFonts w:ascii="Arial" w:hAnsi="Arial" w:cs="Arial"/>
          <w:sz w:val="22"/>
          <w:szCs w:val="22"/>
        </w:rPr>
        <w:t>.</w:t>
      </w:r>
      <w:r w:rsidR="009A5C5C">
        <w:rPr>
          <w:rFonts w:ascii="Arial" w:hAnsi="Arial" w:cs="Arial"/>
          <w:sz w:val="22"/>
          <w:szCs w:val="22"/>
        </w:rPr>
        <w:t xml:space="preserve"> </w:t>
      </w:r>
      <w:r w:rsidR="004B1260">
        <w:rPr>
          <w:rFonts w:ascii="Arial" w:hAnsi="Arial" w:cs="Arial"/>
          <w:sz w:val="22"/>
          <w:szCs w:val="22"/>
        </w:rPr>
        <w:t>A differential pattern of cTBS effect</w:t>
      </w:r>
      <w:r w:rsidR="00C11DAB">
        <w:rPr>
          <w:rFonts w:ascii="Arial" w:hAnsi="Arial" w:cs="Arial"/>
          <w:sz w:val="22"/>
          <w:szCs w:val="22"/>
        </w:rPr>
        <w:t>s</w:t>
      </w:r>
      <w:r w:rsidR="004B1260">
        <w:rPr>
          <w:rFonts w:ascii="Arial" w:hAnsi="Arial" w:cs="Arial"/>
          <w:sz w:val="22"/>
          <w:szCs w:val="22"/>
        </w:rPr>
        <w:t xml:space="preserve"> </w:t>
      </w:r>
      <w:r w:rsidR="00C11DAB">
        <w:rPr>
          <w:rFonts w:ascii="Arial" w:hAnsi="Arial" w:cs="Arial"/>
          <w:sz w:val="22"/>
          <w:szCs w:val="22"/>
        </w:rPr>
        <w:t>between</w:t>
      </w:r>
      <w:r w:rsidR="004B1260">
        <w:rPr>
          <w:rFonts w:ascii="Arial" w:hAnsi="Arial" w:cs="Arial"/>
          <w:sz w:val="22"/>
          <w:szCs w:val="22"/>
        </w:rPr>
        <w:t xml:space="preserve"> set A </w:t>
      </w:r>
      <w:r w:rsidR="00C11DAB">
        <w:rPr>
          <w:rFonts w:ascii="Arial" w:hAnsi="Arial" w:cs="Arial"/>
          <w:sz w:val="22"/>
          <w:szCs w:val="22"/>
        </w:rPr>
        <w:t>and</w:t>
      </w:r>
      <w:r w:rsidR="004B1260">
        <w:rPr>
          <w:rFonts w:ascii="Arial" w:hAnsi="Arial" w:cs="Arial"/>
          <w:sz w:val="22"/>
          <w:szCs w:val="22"/>
        </w:rPr>
        <w:t xml:space="preserve"> set B would </w:t>
      </w:r>
      <w:r w:rsidR="00C11DAB">
        <w:rPr>
          <w:rFonts w:ascii="Arial" w:hAnsi="Arial" w:cs="Arial"/>
          <w:sz w:val="22"/>
          <w:szCs w:val="22"/>
        </w:rPr>
        <w:t>support the notion that</w:t>
      </w:r>
      <w:r w:rsidR="009A5C5C">
        <w:rPr>
          <w:rFonts w:ascii="Arial" w:hAnsi="Arial" w:cs="Arial"/>
          <w:sz w:val="22"/>
          <w:szCs w:val="22"/>
        </w:rPr>
        <w:t xml:space="preserve"> OFC-targeted cTBS </w:t>
      </w:r>
      <w:r w:rsidR="00C11DAB">
        <w:rPr>
          <w:rFonts w:ascii="Arial" w:hAnsi="Arial" w:cs="Arial"/>
          <w:sz w:val="22"/>
          <w:szCs w:val="22"/>
        </w:rPr>
        <w:t>impairs s</w:t>
      </w:r>
      <w:r w:rsidR="009A5C5C" w:rsidRPr="007A73F0">
        <w:rPr>
          <w:rFonts w:ascii="Arial" w:hAnsi="Arial" w:cs="Arial"/>
          <w:sz w:val="22"/>
          <w:szCs w:val="22"/>
        </w:rPr>
        <w:t>timulus-outcome identity learning</w:t>
      </w:r>
      <w:commentRangeEnd w:id="45"/>
      <w:r w:rsidR="002574CE">
        <w:rPr>
          <w:rStyle w:val="CommentReference"/>
        </w:rPr>
        <w:commentReference w:id="45"/>
      </w:r>
      <w:commentRangeEnd w:id="46"/>
      <w:r w:rsidR="00522B05">
        <w:rPr>
          <w:rStyle w:val="CommentReference"/>
        </w:rPr>
        <w:commentReference w:id="46"/>
      </w:r>
      <w:r w:rsidR="009A5C5C">
        <w:rPr>
          <w:rFonts w:ascii="Arial" w:hAnsi="Arial" w:cs="Arial"/>
          <w:sz w:val="22"/>
          <w:szCs w:val="22"/>
        </w:rPr>
        <w:t xml:space="preserve">. </w:t>
      </w:r>
    </w:p>
    <w:p w14:paraId="2DD3CE49" w14:textId="53B0B123" w:rsidR="00627EDF" w:rsidRDefault="00FF1669" w:rsidP="00394DEA">
      <w:pPr>
        <w:spacing w:before="120" w:after="60"/>
        <w:rPr>
          <w:rFonts w:ascii="Arial" w:hAnsi="Arial" w:cs="Arial"/>
          <w:sz w:val="22"/>
          <w:szCs w:val="22"/>
        </w:rPr>
      </w:pPr>
      <w:r>
        <w:rPr>
          <w:rFonts w:ascii="Arial" w:hAnsi="Arial" w:cs="Arial"/>
          <w:sz w:val="22"/>
          <w:szCs w:val="22"/>
        </w:rPr>
        <w:t>For this analysis</w:t>
      </w:r>
      <w:r w:rsidR="004F24AE" w:rsidRPr="004F24AE">
        <w:rPr>
          <w:rFonts w:ascii="Arial" w:hAnsi="Arial" w:cs="Arial"/>
          <w:sz w:val="22"/>
          <w:szCs w:val="22"/>
        </w:rPr>
        <w:t xml:space="preserve">, we </w:t>
      </w:r>
      <w:r w:rsidR="00C14E6D">
        <w:rPr>
          <w:rFonts w:ascii="Arial" w:hAnsi="Arial" w:cs="Arial"/>
          <w:sz w:val="22"/>
          <w:szCs w:val="22"/>
        </w:rPr>
        <w:t>focused</w:t>
      </w:r>
      <w:r>
        <w:rPr>
          <w:rFonts w:ascii="Arial" w:hAnsi="Arial" w:cs="Arial"/>
          <w:sz w:val="22"/>
          <w:szCs w:val="22"/>
        </w:rPr>
        <w:t xml:space="preserve"> on the comparison between</w:t>
      </w:r>
      <w:r w:rsidR="004F24AE" w:rsidRPr="004F24AE">
        <w:rPr>
          <w:rFonts w:ascii="Arial" w:hAnsi="Arial" w:cs="Arial"/>
          <w:sz w:val="22"/>
          <w:szCs w:val="22"/>
        </w:rPr>
        <w:t xml:space="preserve"> sham-sham and cTBS-sham</w:t>
      </w:r>
      <w:r>
        <w:rPr>
          <w:rFonts w:ascii="Arial" w:hAnsi="Arial" w:cs="Arial"/>
          <w:sz w:val="22"/>
          <w:szCs w:val="22"/>
        </w:rPr>
        <w:t xml:space="preserve"> conditions</w:t>
      </w:r>
      <w:r w:rsidR="004F24AE" w:rsidRPr="004F24AE">
        <w:rPr>
          <w:rFonts w:ascii="Arial" w:hAnsi="Arial" w:cs="Arial"/>
          <w:sz w:val="22"/>
          <w:szCs w:val="22"/>
        </w:rPr>
        <w:t xml:space="preserve">, </w:t>
      </w:r>
      <w:r>
        <w:rPr>
          <w:rFonts w:ascii="Arial" w:hAnsi="Arial" w:cs="Arial"/>
          <w:sz w:val="22"/>
          <w:szCs w:val="22"/>
        </w:rPr>
        <w:t>assessing whether the TMS targeted location (</w:t>
      </w:r>
      <w:r w:rsidR="009729D3">
        <w:rPr>
          <w:rFonts w:ascii="Arial" w:hAnsi="Arial" w:cs="Arial"/>
          <w:sz w:val="22"/>
          <w:szCs w:val="22"/>
        </w:rPr>
        <w:t xml:space="preserve">aOFC </w:t>
      </w:r>
      <w:r>
        <w:rPr>
          <w:rFonts w:ascii="Arial" w:hAnsi="Arial" w:cs="Arial"/>
          <w:sz w:val="22"/>
          <w:szCs w:val="22"/>
        </w:rPr>
        <w:t>vs.</w:t>
      </w:r>
      <w:r w:rsidR="009729D3">
        <w:rPr>
          <w:rFonts w:ascii="Arial" w:hAnsi="Arial" w:cs="Arial"/>
          <w:sz w:val="22"/>
          <w:szCs w:val="22"/>
        </w:rPr>
        <w:t xml:space="preserve"> pOFC</w:t>
      </w:r>
      <w:r>
        <w:rPr>
          <w:rFonts w:ascii="Arial" w:hAnsi="Arial" w:cs="Arial"/>
          <w:sz w:val="22"/>
          <w:szCs w:val="22"/>
        </w:rPr>
        <w:t>) moderated the effect of Day 1 TMS</w:t>
      </w:r>
      <w:r w:rsidR="009729D3">
        <w:rPr>
          <w:rFonts w:ascii="Arial" w:hAnsi="Arial" w:cs="Arial"/>
          <w:sz w:val="22"/>
          <w:szCs w:val="22"/>
        </w:rPr>
        <w:t xml:space="preserve">. </w:t>
      </w:r>
      <w:commentRangeStart w:id="47"/>
      <w:commentRangeStart w:id="48"/>
      <w:r w:rsidR="004F24AE" w:rsidRPr="004F24AE">
        <w:rPr>
          <w:rFonts w:ascii="Arial" w:hAnsi="Arial" w:cs="Arial"/>
          <w:sz w:val="22"/>
          <w:szCs w:val="22"/>
        </w:rPr>
        <w:t xml:space="preserve">We applied logistic mixed-effects models that accounted for </w:t>
      </w:r>
      <w:r w:rsidR="00D06B8D">
        <w:rPr>
          <w:rFonts w:ascii="Arial" w:hAnsi="Arial" w:cs="Arial"/>
          <w:sz w:val="22"/>
          <w:szCs w:val="22"/>
        </w:rPr>
        <w:t>baseline</w:t>
      </w:r>
      <w:r w:rsidR="004F24AE" w:rsidRPr="004F24AE">
        <w:rPr>
          <w:rFonts w:ascii="Arial" w:hAnsi="Arial" w:cs="Arial"/>
          <w:sz w:val="22"/>
          <w:szCs w:val="22"/>
        </w:rPr>
        <w:t xml:space="preserve"> odor preferenc</w:t>
      </w:r>
      <w:r w:rsidR="00D06B8D">
        <w:rPr>
          <w:rFonts w:ascii="Arial" w:hAnsi="Arial" w:cs="Arial"/>
          <w:sz w:val="22"/>
          <w:szCs w:val="22"/>
        </w:rPr>
        <w:t>es in each session</w:t>
      </w:r>
      <w:r w:rsidR="004F24AE" w:rsidRPr="004F24AE">
        <w:rPr>
          <w:rFonts w:ascii="Arial" w:hAnsi="Arial" w:cs="Arial"/>
          <w:sz w:val="22"/>
          <w:szCs w:val="22"/>
        </w:rPr>
        <w:t xml:space="preserve">, </w:t>
      </w:r>
      <w:r w:rsidR="00201A78">
        <w:rPr>
          <w:rFonts w:ascii="Arial" w:hAnsi="Arial" w:cs="Arial"/>
          <w:sz w:val="22"/>
          <w:szCs w:val="22"/>
        </w:rPr>
        <w:t xml:space="preserve">as well as </w:t>
      </w:r>
      <w:r w:rsidR="004F24AE" w:rsidRPr="004F24AE">
        <w:rPr>
          <w:rFonts w:ascii="Arial" w:hAnsi="Arial" w:cs="Arial"/>
          <w:sz w:val="22"/>
          <w:szCs w:val="22"/>
        </w:rPr>
        <w:t>individual and trial</w:t>
      </w:r>
      <w:r w:rsidR="00D06B8D">
        <w:rPr>
          <w:rFonts w:ascii="Arial" w:hAnsi="Arial" w:cs="Arial"/>
          <w:sz w:val="22"/>
          <w:szCs w:val="22"/>
        </w:rPr>
        <w:t>-to-trial</w:t>
      </w:r>
      <w:r w:rsidR="004F24AE" w:rsidRPr="004F24AE">
        <w:rPr>
          <w:rFonts w:ascii="Arial" w:hAnsi="Arial" w:cs="Arial"/>
          <w:sz w:val="22"/>
          <w:szCs w:val="22"/>
        </w:rPr>
        <w:t xml:space="preserve"> variability.</w:t>
      </w:r>
      <w:r w:rsidR="001C6AAA">
        <w:rPr>
          <w:rFonts w:ascii="Arial" w:hAnsi="Arial" w:cs="Arial"/>
          <w:sz w:val="22"/>
          <w:szCs w:val="22"/>
        </w:rPr>
        <w:t xml:space="preserve"> </w:t>
      </w:r>
      <w:commentRangeEnd w:id="47"/>
      <w:r w:rsidR="002574CE">
        <w:rPr>
          <w:rStyle w:val="CommentReference"/>
        </w:rPr>
        <w:commentReference w:id="47"/>
      </w:r>
      <w:commentRangeEnd w:id="48"/>
      <w:r w:rsidR="00DE5A27">
        <w:rPr>
          <w:rStyle w:val="CommentReference"/>
        </w:rPr>
        <w:commentReference w:id="48"/>
      </w:r>
      <w:r w:rsidR="000611C7">
        <w:rPr>
          <w:rFonts w:ascii="Arial" w:hAnsi="Arial" w:cs="Arial"/>
          <w:sz w:val="22"/>
          <w:szCs w:val="22"/>
        </w:rPr>
        <w:t>The results</w:t>
      </w:r>
      <w:r w:rsidR="003265EB" w:rsidRPr="003265EB">
        <w:rPr>
          <w:rFonts w:ascii="Arial" w:hAnsi="Arial" w:cs="Arial"/>
          <w:sz w:val="22"/>
          <w:szCs w:val="22"/>
        </w:rPr>
        <w:t xml:space="preserve"> revealed a significant interaction between the Day 1 TMS condition and the </w:t>
      </w:r>
      <w:r w:rsidR="003265EB">
        <w:rPr>
          <w:rFonts w:ascii="Arial" w:hAnsi="Arial" w:cs="Arial"/>
          <w:sz w:val="22"/>
          <w:szCs w:val="22"/>
        </w:rPr>
        <w:t>TMS</w:t>
      </w:r>
      <w:r w:rsidR="003265EB" w:rsidRPr="003265EB">
        <w:rPr>
          <w:rFonts w:ascii="Arial" w:hAnsi="Arial" w:cs="Arial"/>
          <w:sz w:val="22"/>
          <w:szCs w:val="22"/>
        </w:rPr>
        <w:t xml:space="preserve"> target</w:t>
      </w:r>
      <w:r w:rsidR="003265EB">
        <w:rPr>
          <w:rFonts w:ascii="Arial" w:hAnsi="Arial" w:cs="Arial"/>
          <w:sz w:val="22"/>
          <w:szCs w:val="22"/>
        </w:rPr>
        <w:t>ed location</w:t>
      </w:r>
      <w:r w:rsidR="00627EDF">
        <w:rPr>
          <w:rFonts w:ascii="Arial" w:hAnsi="Arial" w:cs="Arial"/>
          <w:sz w:val="22"/>
          <w:szCs w:val="22"/>
        </w:rPr>
        <w:t xml:space="preserve"> on set B stimuli</w:t>
      </w:r>
      <w:r w:rsidR="004B0D38">
        <w:rPr>
          <w:rFonts w:ascii="Arial" w:hAnsi="Arial" w:cs="Arial"/>
          <w:sz w:val="22"/>
          <w:szCs w:val="22"/>
        </w:rPr>
        <w:t xml:space="preserve"> </w:t>
      </w:r>
      <w:r w:rsidR="004B0D38" w:rsidRPr="003265EB">
        <w:rPr>
          <w:rFonts w:ascii="Arial" w:hAnsi="Arial" w:cs="Arial"/>
          <w:sz w:val="22"/>
          <w:szCs w:val="22"/>
        </w:rPr>
        <w:t xml:space="preserve">(β = 0.532, SE = 0.215, </w:t>
      </w:r>
      <w:r w:rsidR="004B0D38" w:rsidRPr="003265EB">
        <w:rPr>
          <w:rFonts w:ascii="Arial" w:hAnsi="Arial" w:cs="Arial"/>
          <w:i/>
          <w:iCs/>
          <w:sz w:val="22"/>
          <w:szCs w:val="22"/>
        </w:rPr>
        <w:t>p</w:t>
      </w:r>
      <w:r w:rsidR="004B0D38" w:rsidRPr="003265EB">
        <w:rPr>
          <w:rFonts w:ascii="Arial" w:hAnsi="Arial" w:cs="Arial"/>
          <w:sz w:val="22"/>
          <w:szCs w:val="22"/>
        </w:rPr>
        <w:t xml:space="preserve"> = 0.013)</w:t>
      </w:r>
      <w:r w:rsidR="004B0D38">
        <w:rPr>
          <w:rFonts w:ascii="Arial" w:hAnsi="Arial" w:cs="Arial"/>
          <w:sz w:val="22"/>
          <w:szCs w:val="22"/>
        </w:rPr>
        <w:t>. Post-hoc examination show</w:t>
      </w:r>
      <w:r w:rsidR="005128C4">
        <w:rPr>
          <w:rFonts w:ascii="Arial" w:hAnsi="Arial" w:cs="Arial"/>
          <w:sz w:val="22"/>
          <w:szCs w:val="22"/>
        </w:rPr>
        <w:t>ed</w:t>
      </w:r>
      <w:r w:rsidR="004B0D38">
        <w:rPr>
          <w:rFonts w:ascii="Arial" w:hAnsi="Arial" w:cs="Arial"/>
          <w:sz w:val="22"/>
          <w:szCs w:val="22"/>
        </w:rPr>
        <w:t xml:space="preserve"> that </w:t>
      </w:r>
      <w:r w:rsidR="003265EB" w:rsidRPr="003265EB">
        <w:rPr>
          <w:rFonts w:ascii="Arial" w:hAnsi="Arial" w:cs="Arial"/>
          <w:sz w:val="22"/>
          <w:szCs w:val="22"/>
        </w:rPr>
        <w:t>participants who received pOFC</w:t>
      </w:r>
      <w:r w:rsidR="00944EE0">
        <w:rPr>
          <w:rFonts w:ascii="Arial" w:hAnsi="Arial" w:cs="Arial"/>
          <w:sz w:val="22"/>
          <w:szCs w:val="22"/>
        </w:rPr>
        <w:t>-targeted</w:t>
      </w:r>
      <w:r w:rsidR="003265EB" w:rsidRPr="003265EB">
        <w:rPr>
          <w:rFonts w:ascii="Arial" w:hAnsi="Arial" w:cs="Arial"/>
          <w:sz w:val="22"/>
          <w:szCs w:val="22"/>
        </w:rPr>
        <w:t xml:space="preserve"> cTBS were more likely to select the sated odor compared to the sham</w:t>
      </w:r>
      <w:r w:rsidR="009F1D8D">
        <w:rPr>
          <w:rFonts w:ascii="Arial" w:hAnsi="Arial" w:cs="Arial"/>
          <w:sz w:val="22"/>
          <w:szCs w:val="22"/>
        </w:rPr>
        <w:t xml:space="preserve"> (</w:t>
      </w:r>
      <w:r w:rsidR="009F1D8D" w:rsidRPr="00357AAA">
        <w:rPr>
          <w:rFonts w:ascii="Arial" w:hAnsi="Arial" w:cs="Arial"/>
          <w:i/>
          <w:iCs/>
          <w:sz w:val="22"/>
          <w:szCs w:val="22"/>
        </w:rPr>
        <w:t>p</w:t>
      </w:r>
      <w:r w:rsidR="00357AAA">
        <w:rPr>
          <w:rFonts w:ascii="Arial" w:hAnsi="Arial" w:cs="Arial"/>
          <w:sz w:val="22"/>
          <w:szCs w:val="22"/>
        </w:rPr>
        <w:t xml:space="preserve"> </w:t>
      </w:r>
      <w:r w:rsidR="009F1D8D">
        <w:rPr>
          <w:rFonts w:ascii="Arial" w:hAnsi="Arial" w:cs="Arial"/>
          <w:sz w:val="22"/>
          <w:szCs w:val="22"/>
        </w:rPr>
        <w:t>=</w:t>
      </w:r>
      <w:r w:rsidR="00357AAA">
        <w:rPr>
          <w:rFonts w:ascii="Arial" w:hAnsi="Arial" w:cs="Arial"/>
          <w:sz w:val="22"/>
          <w:szCs w:val="22"/>
        </w:rPr>
        <w:t xml:space="preserve"> </w:t>
      </w:r>
      <w:r w:rsidR="009F1D8D">
        <w:rPr>
          <w:rFonts w:ascii="Arial" w:hAnsi="Arial" w:cs="Arial"/>
          <w:sz w:val="22"/>
          <w:szCs w:val="22"/>
        </w:rPr>
        <w:t>0.031)</w:t>
      </w:r>
      <w:r w:rsidR="004B0D38">
        <w:rPr>
          <w:rFonts w:ascii="Arial" w:hAnsi="Arial" w:cs="Arial"/>
          <w:sz w:val="22"/>
          <w:szCs w:val="22"/>
        </w:rPr>
        <w:t xml:space="preserve">, </w:t>
      </w:r>
      <w:r w:rsidR="003265EB" w:rsidRPr="003265EB">
        <w:rPr>
          <w:rFonts w:ascii="Arial" w:hAnsi="Arial" w:cs="Arial"/>
          <w:sz w:val="22"/>
          <w:szCs w:val="22"/>
        </w:rPr>
        <w:t>indicating a significant impairment in outcome devaluation</w:t>
      </w:r>
      <w:r w:rsidR="001E3FF9">
        <w:rPr>
          <w:rFonts w:ascii="Arial" w:hAnsi="Arial" w:cs="Arial"/>
          <w:sz w:val="22"/>
          <w:szCs w:val="22"/>
        </w:rPr>
        <w:t xml:space="preserve"> only</w:t>
      </w:r>
      <w:r w:rsidR="003265EB" w:rsidRPr="003265EB">
        <w:rPr>
          <w:rFonts w:ascii="Arial" w:hAnsi="Arial" w:cs="Arial"/>
          <w:sz w:val="22"/>
          <w:szCs w:val="22"/>
        </w:rPr>
        <w:t xml:space="preserve"> following pOFC-targeted </w:t>
      </w:r>
      <w:r w:rsidR="00944EE0">
        <w:rPr>
          <w:rFonts w:ascii="Arial" w:hAnsi="Arial" w:cs="Arial"/>
          <w:sz w:val="22"/>
          <w:szCs w:val="22"/>
        </w:rPr>
        <w:t>cTBS</w:t>
      </w:r>
      <w:r w:rsidR="003265EB" w:rsidRPr="003265EB">
        <w:rPr>
          <w:rFonts w:ascii="Arial" w:hAnsi="Arial" w:cs="Arial"/>
          <w:sz w:val="22"/>
          <w:szCs w:val="22"/>
        </w:rPr>
        <w:t xml:space="preserve">. </w:t>
      </w:r>
      <w:r w:rsidR="00627EDF" w:rsidRPr="00627EDF">
        <w:rPr>
          <w:rFonts w:ascii="Arial" w:hAnsi="Arial" w:cs="Arial"/>
          <w:sz w:val="22"/>
          <w:szCs w:val="22"/>
        </w:rPr>
        <w:t>In contrast, for set A stimuli, the interaction between Day 1 TMS and TMS targeted</w:t>
      </w:r>
      <w:r w:rsidR="00BA7151">
        <w:rPr>
          <w:rFonts w:ascii="Arial" w:hAnsi="Arial" w:cs="Arial"/>
          <w:sz w:val="22"/>
          <w:szCs w:val="22"/>
        </w:rPr>
        <w:t xml:space="preserve"> location</w:t>
      </w:r>
      <w:r w:rsidR="00627EDF" w:rsidRPr="00627EDF">
        <w:rPr>
          <w:rFonts w:ascii="Arial" w:hAnsi="Arial" w:cs="Arial"/>
          <w:sz w:val="22"/>
          <w:szCs w:val="22"/>
        </w:rPr>
        <w:t xml:space="preserve"> was in the opposite direction (</w:t>
      </w:r>
      <m:oMath>
        <m:acc>
          <m:accPr>
            <m:ctrlPr>
              <w:rPr>
                <w:rFonts w:ascii="Cambria Math" w:hAnsi="Cambria Math" w:cs="Arial"/>
                <w:i/>
                <w:iCs/>
                <w:sz w:val="22"/>
                <w:szCs w:val="22"/>
              </w:rPr>
            </m:ctrlPr>
          </m:accPr>
          <m:e>
            <m:r>
              <m:rPr>
                <m:sty m:val="p"/>
              </m:rPr>
              <w:rPr>
                <w:rFonts w:ascii="Cambria Math" w:hAnsi="Cambria Math" w:cs="Arial"/>
                <w:sz w:val="22"/>
                <w:szCs w:val="22"/>
              </w:rPr>
              <m:t>β</m:t>
            </m:r>
          </m:e>
        </m:acc>
      </m:oMath>
      <w:r w:rsidR="00627EDF" w:rsidRPr="00627EDF">
        <w:rPr>
          <w:rFonts w:ascii="Arial" w:hAnsi="Arial" w:cs="Arial"/>
          <w:sz w:val="22"/>
          <w:szCs w:val="22"/>
        </w:rPr>
        <w:t xml:space="preserve"> = -0.599, SE = 0.266, p = 0.024), suggesting that the impairment observed for set B was not present for set A stimuli.</w:t>
      </w:r>
    </w:p>
    <w:p w14:paraId="10198FF0" w14:textId="439AB4CF" w:rsidR="00D05E94" w:rsidRDefault="00975D75" w:rsidP="00D05E94">
      <w:pPr>
        <w:spacing w:before="120" w:after="60"/>
        <w:rPr>
          <w:rFonts w:ascii="Arial" w:hAnsi="Arial" w:cs="Arial"/>
          <w:sz w:val="22"/>
          <w:szCs w:val="22"/>
        </w:rPr>
      </w:pPr>
      <w:commentRangeStart w:id="49"/>
      <w:r>
        <w:rPr>
          <w:rFonts w:ascii="Arial" w:hAnsi="Arial" w:cs="Arial"/>
          <w:sz w:val="22"/>
          <w:szCs w:val="22"/>
        </w:rPr>
        <w:t xml:space="preserve">To </w:t>
      </w:r>
      <w:r w:rsidR="00910136">
        <w:rPr>
          <w:rFonts w:ascii="Arial" w:hAnsi="Arial" w:cs="Arial"/>
          <w:sz w:val="22"/>
          <w:szCs w:val="22"/>
        </w:rPr>
        <w:t>verify</w:t>
      </w:r>
      <w:r>
        <w:rPr>
          <w:rFonts w:ascii="Arial" w:hAnsi="Arial" w:cs="Arial"/>
          <w:sz w:val="22"/>
          <w:szCs w:val="22"/>
        </w:rPr>
        <w:t xml:space="preserve"> how well the</w:t>
      </w:r>
      <w:r w:rsidR="00910136">
        <w:rPr>
          <w:rFonts w:ascii="Arial" w:hAnsi="Arial" w:cs="Arial"/>
          <w:sz w:val="22"/>
          <w:szCs w:val="22"/>
        </w:rPr>
        <w:t xml:space="preserve"> logistic</w:t>
      </w:r>
      <w:r>
        <w:rPr>
          <w:rFonts w:ascii="Arial" w:hAnsi="Arial" w:cs="Arial"/>
          <w:sz w:val="22"/>
          <w:szCs w:val="22"/>
        </w:rPr>
        <w:t xml:space="preserve"> mixed-effect</w:t>
      </w:r>
      <w:r w:rsidR="00910136">
        <w:rPr>
          <w:rFonts w:ascii="Arial" w:hAnsi="Arial" w:cs="Arial"/>
          <w:sz w:val="22"/>
          <w:szCs w:val="22"/>
        </w:rPr>
        <w:t>s</w:t>
      </w:r>
      <w:r>
        <w:rPr>
          <w:rFonts w:ascii="Arial" w:hAnsi="Arial" w:cs="Arial"/>
          <w:sz w:val="22"/>
          <w:szCs w:val="22"/>
        </w:rPr>
        <w:t xml:space="preserve"> models capture</w:t>
      </w:r>
      <w:r w:rsidR="00910136">
        <w:rPr>
          <w:rFonts w:ascii="Arial" w:hAnsi="Arial" w:cs="Arial"/>
          <w:sz w:val="22"/>
          <w:szCs w:val="22"/>
        </w:rPr>
        <w:t>d</w:t>
      </w:r>
      <w:r>
        <w:rPr>
          <w:rFonts w:ascii="Arial" w:hAnsi="Arial" w:cs="Arial"/>
          <w:sz w:val="22"/>
          <w:szCs w:val="22"/>
        </w:rPr>
        <w:t xml:space="preserve"> the experimental data, we </w:t>
      </w:r>
      <w:r w:rsidRPr="00E75234">
        <w:rPr>
          <w:rFonts w:ascii="Arial" w:hAnsi="Arial" w:cs="Arial"/>
          <w:sz w:val="22"/>
          <w:szCs w:val="22"/>
        </w:rPr>
        <w:t>used the fitted mixed-effects model</w:t>
      </w:r>
      <w:r w:rsidR="00910136">
        <w:rPr>
          <w:rFonts w:ascii="Arial" w:hAnsi="Arial" w:cs="Arial"/>
          <w:sz w:val="22"/>
          <w:szCs w:val="22"/>
        </w:rPr>
        <w:t>s</w:t>
      </w:r>
      <w:r w:rsidRPr="00E75234">
        <w:rPr>
          <w:rFonts w:ascii="Arial" w:hAnsi="Arial" w:cs="Arial"/>
          <w:sz w:val="22"/>
          <w:szCs w:val="22"/>
        </w:rPr>
        <w:t xml:space="preserve"> to predict </w:t>
      </w:r>
      <w:r w:rsidR="00910136">
        <w:rPr>
          <w:rFonts w:ascii="Arial" w:hAnsi="Arial" w:cs="Arial"/>
          <w:sz w:val="22"/>
          <w:szCs w:val="22"/>
        </w:rPr>
        <w:t xml:space="preserve">participants’ </w:t>
      </w:r>
      <w:r w:rsidRPr="00E75234">
        <w:rPr>
          <w:rFonts w:ascii="Arial" w:hAnsi="Arial" w:cs="Arial"/>
          <w:sz w:val="22"/>
          <w:szCs w:val="22"/>
        </w:rPr>
        <w:t xml:space="preserve">choices and compared these predictions </w:t>
      </w:r>
      <w:r w:rsidR="00910136">
        <w:rPr>
          <w:rFonts w:ascii="Arial" w:hAnsi="Arial" w:cs="Arial"/>
          <w:sz w:val="22"/>
          <w:szCs w:val="22"/>
        </w:rPr>
        <w:t>to</w:t>
      </w:r>
      <w:r w:rsidRPr="00E75234">
        <w:rPr>
          <w:rFonts w:ascii="Arial" w:hAnsi="Arial" w:cs="Arial"/>
          <w:sz w:val="22"/>
          <w:szCs w:val="22"/>
        </w:rPr>
        <w:t xml:space="preserve"> the</w:t>
      </w:r>
      <w:r w:rsidR="00910136">
        <w:rPr>
          <w:rFonts w:ascii="Arial" w:hAnsi="Arial" w:cs="Arial"/>
          <w:sz w:val="22"/>
          <w:szCs w:val="22"/>
        </w:rPr>
        <w:t xml:space="preserve"> actual</w:t>
      </w:r>
      <w:r w:rsidRPr="00E75234">
        <w:rPr>
          <w:rFonts w:ascii="Arial" w:hAnsi="Arial" w:cs="Arial"/>
          <w:sz w:val="22"/>
          <w:szCs w:val="22"/>
        </w:rPr>
        <w:t xml:space="preserve"> experimental data. The predicted choices were highly correlated with the actual </w:t>
      </w:r>
      <w:r w:rsidR="00910136">
        <w:rPr>
          <w:rFonts w:ascii="Arial" w:hAnsi="Arial" w:cs="Arial"/>
          <w:sz w:val="22"/>
          <w:szCs w:val="22"/>
        </w:rPr>
        <w:t>data</w:t>
      </w:r>
      <w:r w:rsidR="002C210F">
        <w:rPr>
          <w:rFonts w:ascii="Arial" w:hAnsi="Arial" w:cs="Arial"/>
          <w:sz w:val="22"/>
          <w:szCs w:val="22"/>
        </w:rPr>
        <w:t xml:space="preserve"> </w:t>
      </w:r>
      <w:r w:rsidR="002C210F" w:rsidRPr="004839C8">
        <w:rPr>
          <w:rFonts w:ascii="Arial" w:hAnsi="Arial" w:cs="Arial"/>
          <w:sz w:val="22"/>
          <w:szCs w:val="22"/>
        </w:rPr>
        <w:t>in both aOFC-targeted (r = 0.53, p = 0.00015) and pOFC-targeted (r = 0.74, p = 2.4e-9) groups</w:t>
      </w:r>
      <w:r w:rsidR="00910136">
        <w:rPr>
          <w:rFonts w:ascii="Arial" w:hAnsi="Arial" w:cs="Arial"/>
          <w:sz w:val="22"/>
          <w:szCs w:val="22"/>
        </w:rPr>
        <w:t xml:space="preserve">, suggesting that the model successfully captured the key patterns in the data. </w:t>
      </w:r>
      <w:r w:rsidR="00754357" w:rsidRPr="004839C8">
        <w:rPr>
          <w:rFonts w:ascii="Arial" w:hAnsi="Arial" w:cs="Arial"/>
          <w:sz w:val="22"/>
          <w:szCs w:val="22"/>
        </w:rPr>
        <w:t xml:space="preserve">Lastly, we </w:t>
      </w:r>
      <w:r w:rsidR="007160CA">
        <w:rPr>
          <w:rFonts w:ascii="Arial" w:hAnsi="Arial" w:cs="Arial"/>
          <w:sz w:val="22"/>
          <w:szCs w:val="22"/>
        </w:rPr>
        <w:t>confirmed</w:t>
      </w:r>
      <w:r w:rsidR="00E75234" w:rsidRPr="00E75234">
        <w:rPr>
          <w:rFonts w:ascii="Arial" w:hAnsi="Arial" w:cs="Arial"/>
          <w:sz w:val="22"/>
          <w:szCs w:val="22"/>
        </w:rPr>
        <w:t xml:space="preserve"> that the effect of cTBS on set B was not </w:t>
      </w:r>
      <w:r w:rsidR="007160CA">
        <w:rPr>
          <w:rFonts w:ascii="Arial" w:hAnsi="Arial" w:cs="Arial"/>
          <w:sz w:val="22"/>
          <w:szCs w:val="22"/>
        </w:rPr>
        <w:t>driven</w:t>
      </w:r>
      <w:r w:rsidR="00E75234" w:rsidRPr="00E75234">
        <w:rPr>
          <w:rFonts w:ascii="Arial" w:hAnsi="Arial" w:cs="Arial"/>
          <w:sz w:val="22"/>
          <w:szCs w:val="22"/>
        </w:rPr>
        <w:t xml:space="preserve"> by </w:t>
      </w:r>
      <w:r w:rsidR="007160CA">
        <w:rPr>
          <w:rFonts w:ascii="Arial" w:hAnsi="Arial" w:cs="Arial"/>
          <w:sz w:val="22"/>
          <w:szCs w:val="22"/>
        </w:rPr>
        <w:t>a particular</w:t>
      </w:r>
      <w:r w:rsidR="00E75234" w:rsidRPr="00E75234">
        <w:rPr>
          <w:rFonts w:ascii="Arial" w:hAnsi="Arial" w:cs="Arial"/>
          <w:sz w:val="22"/>
          <w:szCs w:val="22"/>
        </w:rPr>
        <w:t xml:space="preserve"> order in which participants received cTBS</w:t>
      </w:r>
      <w:r w:rsidR="0031776E">
        <w:rPr>
          <w:rFonts w:ascii="Arial" w:hAnsi="Arial" w:cs="Arial"/>
          <w:sz w:val="22"/>
          <w:szCs w:val="22"/>
        </w:rPr>
        <w:t xml:space="preserve"> on Day 1</w:t>
      </w:r>
      <w:r w:rsidR="00E75234" w:rsidRPr="00E75234">
        <w:rPr>
          <w:rFonts w:ascii="Arial" w:hAnsi="Arial" w:cs="Arial"/>
          <w:sz w:val="22"/>
          <w:szCs w:val="22"/>
        </w:rPr>
        <w:t xml:space="preserve"> (</w:t>
      </w:r>
      <w:r w:rsidR="00E75234" w:rsidRPr="00735849">
        <w:rPr>
          <w:rFonts w:ascii="Arial" w:hAnsi="Arial" w:cs="Arial"/>
          <w:b/>
          <w:sz w:val="22"/>
          <w:szCs w:val="22"/>
        </w:rPr>
        <w:t>Figure 5</w:t>
      </w:r>
      <w:r w:rsidR="00EB3FAB" w:rsidRPr="00735849">
        <w:rPr>
          <w:rFonts w:ascii="Arial" w:hAnsi="Arial" w:cs="Arial"/>
          <w:b/>
          <w:sz w:val="22"/>
          <w:szCs w:val="22"/>
        </w:rPr>
        <w:t>C</w:t>
      </w:r>
      <w:r w:rsidR="00E75234" w:rsidRPr="00E75234">
        <w:rPr>
          <w:rFonts w:ascii="Arial" w:hAnsi="Arial" w:cs="Arial"/>
          <w:sz w:val="22"/>
          <w:szCs w:val="22"/>
        </w:rPr>
        <w:t xml:space="preserve">). </w:t>
      </w:r>
      <w:r w:rsidR="00455B6E">
        <w:rPr>
          <w:rFonts w:ascii="Arial" w:hAnsi="Arial" w:cs="Arial"/>
          <w:sz w:val="22"/>
          <w:szCs w:val="22"/>
        </w:rPr>
        <w:t xml:space="preserve">We also explored the relationship </w:t>
      </w:r>
      <w:r w:rsidR="0077604F" w:rsidRPr="0077604F">
        <w:rPr>
          <w:rFonts w:ascii="Arial" w:hAnsi="Arial" w:cs="Arial"/>
          <w:sz w:val="22"/>
          <w:szCs w:val="22"/>
        </w:rPr>
        <w:t xml:space="preserve">between </w:t>
      </w:r>
      <w:r w:rsidR="00F8163F">
        <w:rPr>
          <w:rFonts w:ascii="Arial" w:hAnsi="Arial" w:cs="Arial"/>
          <w:sz w:val="22"/>
          <w:szCs w:val="22"/>
        </w:rPr>
        <w:t xml:space="preserve">the </w:t>
      </w:r>
      <w:r w:rsidR="0077604F" w:rsidRPr="0077604F">
        <w:rPr>
          <w:rFonts w:ascii="Arial" w:hAnsi="Arial" w:cs="Arial"/>
          <w:sz w:val="22"/>
          <w:szCs w:val="22"/>
        </w:rPr>
        <w:t>perceived TMS discomfort and intensity and their Day 2 choices across sets and stimulation sites (aOFC and pOFC)</w:t>
      </w:r>
      <w:r w:rsidR="0077604F">
        <w:rPr>
          <w:rFonts w:ascii="Arial" w:hAnsi="Arial" w:cs="Arial"/>
          <w:sz w:val="22"/>
          <w:szCs w:val="22"/>
        </w:rPr>
        <w:t xml:space="preserve"> </w:t>
      </w:r>
      <w:r w:rsidR="00C841A2">
        <w:rPr>
          <w:rFonts w:ascii="Arial" w:hAnsi="Arial" w:cs="Arial"/>
          <w:sz w:val="22"/>
          <w:szCs w:val="22"/>
        </w:rPr>
        <w:t>(Figure 5D)</w:t>
      </w:r>
      <w:r w:rsidR="00414243">
        <w:rPr>
          <w:rFonts w:ascii="Arial" w:hAnsi="Arial" w:cs="Arial"/>
          <w:sz w:val="22"/>
          <w:szCs w:val="22"/>
        </w:rPr>
        <w:t>.</w:t>
      </w:r>
      <w:r w:rsidR="00F8163F">
        <w:rPr>
          <w:rFonts w:ascii="Arial" w:hAnsi="Arial" w:cs="Arial"/>
          <w:sz w:val="22"/>
          <w:szCs w:val="22"/>
        </w:rPr>
        <w:t xml:space="preserve"> </w:t>
      </w:r>
      <w:r w:rsidR="0065377A" w:rsidRPr="0065377A">
        <w:rPr>
          <w:rFonts w:ascii="Arial" w:hAnsi="Arial" w:cs="Arial"/>
          <w:sz w:val="22"/>
          <w:szCs w:val="22"/>
        </w:rPr>
        <w:t>A negative</w:t>
      </w:r>
      <w:r w:rsidR="004A24C3">
        <w:rPr>
          <w:rFonts w:ascii="Arial" w:hAnsi="Arial" w:cs="Arial"/>
          <w:sz w:val="22"/>
          <w:szCs w:val="22"/>
        </w:rPr>
        <w:t xml:space="preserve">, but </w:t>
      </w:r>
      <w:commentRangeStart w:id="50"/>
      <w:commentRangeStart w:id="51"/>
      <w:r w:rsidR="004A24C3">
        <w:rPr>
          <w:rFonts w:ascii="Arial" w:hAnsi="Arial" w:cs="Arial"/>
          <w:sz w:val="22"/>
          <w:szCs w:val="22"/>
        </w:rPr>
        <w:t>not</w:t>
      </w:r>
      <w:commentRangeEnd w:id="50"/>
      <w:r w:rsidR="009D1E38">
        <w:rPr>
          <w:rStyle w:val="CommentReference"/>
        </w:rPr>
        <w:commentReference w:id="50"/>
      </w:r>
      <w:commentRangeEnd w:id="51"/>
      <w:r w:rsidR="006A619D">
        <w:rPr>
          <w:rStyle w:val="CommentReference"/>
        </w:rPr>
        <w:commentReference w:id="51"/>
      </w:r>
      <w:r w:rsidR="004A24C3">
        <w:rPr>
          <w:rFonts w:ascii="Arial" w:hAnsi="Arial" w:cs="Arial"/>
          <w:sz w:val="22"/>
          <w:szCs w:val="22"/>
        </w:rPr>
        <w:t>,</w:t>
      </w:r>
      <w:r w:rsidR="0065377A" w:rsidRPr="0065377A">
        <w:rPr>
          <w:rFonts w:ascii="Arial" w:hAnsi="Arial" w:cs="Arial"/>
          <w:sz w:val="22"/>
          <w:szCs w:val="22"/>
        </w:rPr>
        <w:t xml:space="preserve"> correlation was found between </w:t>
      </w:r>
      <w:r w:rsidR="0065377A">
        <w:rPr>
          <w:rFonts w:ascii="Arial" w:hAnsi="Arial" w:cs="Arial"/>
          <w:sz w:val="22"/>
          <w:szCs w:val="22"/>
        </w:rPr>
        <w:t>the update in</w:t>
      </w:r>
      <w:r w:rsidR="0065377A" w:rsidRPr="0065377A">
        <w:rPr>
          <w:rFonts w:ascii="Arial" w:hAnsi="Arial" w:cs="Arial"/>
          <w:sz w:val="22"/>
          <w:szCs w:val="22"/>
        </w:rPr>
        <w:t xml:space="preserve"> post-meal sated odor choices and perceived TMS effects, </w:t>
      </w:r>
      <w:r w:rsidR="00584DB3">
        <w:rPr>
          <w:rFonts w:ascii="Arial" w:hAnsi="Arial" w:cs="Arial"/>
          <w:sz w:val="22"/>
          <w:szCs w:val="22"/>
        </w:rPr>
        <w:t>only</w:t>
      </w:r>
      <w:r w:rsidR="0065377A" w:rsidRPr="0065377A">
        <w:rPr>
          <w:rFonts w:ascii="Arial" w:hAnsi="Arial" w:cs="Arial"/>
          <w:sz w:val="22"/>
          <w:szCs w:val="22"/>
        </w:rPr>
        <w:t xml:space="preserve"> for set B</w:t>
      </w:r>
      <w:r w:rsidR="003E363D">
        <w:rPr>
          <w:rFonts w:ascii="Arial" w:hAnsi="Arial" w:cs="Arial"/>
          <w:sz w:val="22"/>
          <w:szCs w:val="22"/>
        </w:rPr>
        <w:t xml:space="preserve"> (</w:t>
      </w:r>
      <w:r w:rsidR="003E363D" w:rsidRPr="00E525B2">
        <w:rPr>
          <w:rFonts w:ascii="Arial" w:hAnsi="Arial" w:cs="Arial"/>
          <w:bCs/>
          <w:color w:val="000000" w:themeColor="text1"/>
          <w:sz w:val="22"/>
          <w:szCs w:val="22"/>
        </w:rPr>
        <w:t xml:space="preserve">r = </w:t>
      </w:r>
      <w:r w:rsidR="003E363D">
        <w:rPr>
          <w:rFonts w:ascii="Arial" w:hAnsi="Arial" w:cs="Arial"/>
          <w:bCs/>
          <w:color w:val="000000" w:themeColor="text1"/>
          <w:sz w:val="22"/>
          <w:szCs w:val="22"/>
        </w:rPr>
        <w:t>-</w:t>
      </w:r>
      <w:r w:rsidR="003E363D" w:rsidRPr="00E525B2">
        <w:rPr>
          <w:rFonts w:ascii="Arial" w:hAnsi="Arial" w:cs="Arial"/>
          <w:bCs/>
          <w:color w:val="000000" w:themeColor="text1"/>
          <w:sz w:val="22"/>
          <w:szCs w:val="22"/>
        </w:rPr>
        <w:t>0.</w:t>
      </w:r>
      <w:r w:rsidR="003E363D">
        <w:rPr>
          <w:rFonts w:ascii="Arial" w:hAnsi="Arial" w:cs="Arial"/>
          <w:bCs/>
          <w:color w:val="000000" w:themeColor="text1"/>
          <w:sz w:val="22"/>
          <w:szCs w:val="22"/>
        </w:rPr>
        <w:t>41</w:t>
      </w:r>
      <w:r w:rsidR="003E363D" w:rsidRPr="00E525B2">
        <w:rPr>
          <w:rFonts w:ascii="Arial" w:hAnsi="Arial" w:cs="Arial"/>
          <w:bCs/>
          <w:color w:val="000000" w:themeColor="text1"/>
          <w:sz w:val="22"/>
          <w:szCs w:val="22"/>
        </w:rPr>
        <w:t>, p = 0.</w:t>
      </w:r>
      <w:commentRangeStart w:id="52"/>
      <w:r w:rsidR="003E363D">
        <w:rPr>
          <w:rFonts w:ascii="Arial" w:hAnsi="Arial" w:cs="Arial"/>
          <w:bCs/>
          <w:color w:val="000000" w:themeColor="text1"/>
          <w:sz w:val="22"/>
          <w:szCs w:val="22"/>
        </w:rPr>
        <w:t>045</w:t>
      </w:r>
      <w:commentRangeEnd w:id="52"/>
      <w:r w:rsidR="009D1E38">
        <w:rPr>
          <w:rStyle w:val="CommentReference"/>
        </w:rPr>
        <w:commentReference w:id="52"/>
      </w:r>
      <w:r w:rsidR="003E363D">
        <w:rPr>
          <w:rFonts w:ascii="Arial" w:hAnsi="Arial" w:cs="Arial"/>
          <w:sz w:val="22"/>
          <w:szCs w:val="22"/>
        </w:rPr>
        <w:t>)</w:t>
      </w:r>
      <w:r w:rsidR="002A1835">
        <w:rPr>
          <w:rFonts w:ascii="Arial" w:hAnsi="Arial" w:cs="Arial"/>
          <w:sz w:val="22"/>
          <w:szCs w:val="22"/>
        </w:rPr>
        <w:t>, suggesting that the cTBS effect on</w:t>
      </w:r>
      <w:r w:rsidR="00F257BD">
        <w:rPr>
          <w:rFonts w:ascii="Arial" w:hAnsi="Arial" w:cs="Arial"/>
          <w:sz w:val="22"/>
          <w:szCs w:val="22"/>
        </w:rPr>
        <w:t xml:space="preserve"> increased sated</w:t>
      </w:r>
      <w:r w:rsidR="002A1835">
        <w:rPr>
          <w:rFonts w:ascii="Arial" w:hAnsi="Arial" w:cs="Arial"/>
          <w:sz w:val="22"/>
          <w:szCs w:val="22"/>
        </w:rPr>
        <w:t xml:space="preserve"> choices was unlikely to be driven by any</w:t>
      </w:r>
      <w:r w:rsidR="00CF4047">
        <w:rPr>
          <w:rFonts w:ascii="Arial" w:hAnsi="Arial" w:cs="Arial"/>
          <w:sz w:val="22"/>
          <w:szCs w:val="22"/>
        </w:rPr>
        <w:t xml:space="preserve"> TMS-related</w:t>
      </w:r>
      <w:r w:rsidR="002A1835">
        <w:rPr>
          <w:rFonts w:ascii="Arial" w:hAnsi="Arial" w:cs="Arial"/>
          <w:sz w:val="22"/>
          <w:szCs w:val="22"/>
        </w:rPr>
        <w:t xml:space="preserve"> discomfort.</w:t>
      </w:r>
      <w:commentRangeEnd w:id="49"/>
      <w:r w:rsidR="009D1E38">
        <w:rPr>
          <w:rStyle w:val="CommentReference"/>
        </w:rPr>
        <w:commentReference w:id="49"/>
      </w:r>
    </w:p>
    <w:p w14:paraId="5EF22972" w14:textId="11D3333C" w:rsidR="00A94799" w:rsidRDefault="00A94799" w:rsidP="00D05E94">
      <w:pPr>
        <w:spacing w:before="120" w:after="60"/>
        <w:rPr>
          <w:rFonts w:ascii="Arial" w:hAnsi="Arial" w:cs="Arial"/>
          <w:color w:val="000000" w:themeColor="text1"/>
          <w:sz w:val="22"/>
          <w:szCs w:val="22"/>
        </w:rPr>
      </w:pPr>
      <w:r w:rsidRPr="00A94799">
        <w:rPr>
          <w:rFonts w:ascii="Arial" w:hAnsi="Arial" w:cs="Arial"/>
          <w:color w:val="000000" w:themeColor="text1"/>
          <w:sz w:val="22"/>
          <w:szCs w:val="22"/>
        </w:rPr>
        <w:t xml:space="preserve">These findings support our </w:t>
      </w:r>
      <w:commentRangeStart w:id="53"/>
      <w:commentRangeStart w:id="54"/>
      <w:r w:rsidRPr="00A94799">
        <w:rPr>
          <w:rFonts w:ascii="Arial" w:hAnsi="Arial" w:cs="Arial"/>
          <w:color w:val="000000" w:themeColor="text1"/>
          <w:sz w:val="22"/>
          <w:szCs w:val="22"/>
        </w:rPr>
        <w:t>hypothesis that pOFC-targeted cTBS on Day 1 impaired outcome devaluation on Day 2</w:t>
      </w:r>
      <w:commentRangeEnd w:id="53"/>
      <w:r w:rsidR="009D1E38">
        <w:rPr>
          <w:rStyle w:val="CommentReference"/>
        </w:rPr>
        <w:commentReference w:id="53"/>
      </w:r>
      <w:commentRangeEnd w:id="54"/>
      <w:r w:rsidR="004A1991">
        <w:rPr>
          <w:rStyle w:val="CommentReference"/>
        </w:rPr>
        <w:commentReference w:id="54"/>
      </w:r>
      <w:r w:rsidRPr="00A94799">
        <w:rPr>
          <w:rFonts w:ascii="Arial" w:hAnsi="Arial" w:cs="Arial"/>
          <w:color w:val="000000" w:themeColor="text1"/>
          <w:sz w:val="22"/>
          <w:szCs w:val="22"/>
        </w:rPr>
        <w:t xml:space="preserve">, whereas aOFC-targeted cTBS had no such effect. Importantly, this result is </w:t>
      </w:r>
      <w:r>
        <w:rPr>
          <w:rFonts w:ascii="Arial" w:hAnsi="Arial" w:cs="Arial"/>
          <w:color w:val="000000" w:themeColor="text1"/>
          <w:sz w:val="22"/>
          <w:szCs w:val="22"/>
        </w:rPr>
        <w:t xml:space="preserve">separated </w:t>
      </w:r>
      <w:r w:rsidRPr="00A94799">
        <w:rPr>
          <w:rFonts w:ascii="Arial" w:hAnsi="Arial" w:cs="Arial"/>
          <w:color w:val="000000" w:themeColor="text1"/>
          <w:sz w:val="22"/>
          <w:szCs w:val="22"/>
        </w:rPr>
        <w:t xml:space="preserve">from the Day 2 TMS effect and aligns with previous research highlighting the pOFC’s critical role in representing reward identity during learning. This further underscores the specific involvement of the pOFC </w:t>
      </w:r>
      <w:r w:rsidR="00C0757D">
        <w:rPr>
          <w:rFonts w:ascii="Arial" w:hAnsi="Arial" w:cs="Arial"/>
          <w:color w:val="000000" w:themeColor="text1"/>
          <w:sz w:val="22"/>
          <w:szCs w:val="22"/>
        </w:rPr>
        <w:t xml:space="preserve">during association learning for outcome devaluation. </w:t>
      </w:r>
    </w:p>
    <w:p w14:paraId="73B717C3" w14:textId="77777777" w:rsidR="0071184F" w:rsidRDefault="0071184F" w:rsidP="00394DEA">
      <w:pPr>
        <w:spacing w:before="120" w:after="60"/>
        <w:rPr>
          <w:rFonts w:ascii="Arial" w:hAnsi="Arial" w:cs="Arial"/>
          <w:sz w:val="22"/>
          <w:szCs w:val="22"/>
        </w:rPr>
      </w:pPr>
    </w:p>
    <w:p w14:paraId="11AEA6AF" w14:textId="77777777" w:rsidR="0065377A" w:rsidRDefault="0065377A" w:rsidP="00394DEA">
      <w:pPr>
        <w:spacing w:before="120" w:after="60"/>
        <w:rPr>
          <w:rFonts w:ascii="Arial" w:hAnsi="Arial" w:cs="Arial"/>
          <w:sz w:val="22"/>
          <w:szCs w:val="22"/>
        </w:rPr>
      </w:pPr>
    </w:p>
    <w:p w14:paraId="1711345A" w14:textId="77777777" w:rsidR="00F84790" w:rsidRDefault="00F84790" w:rsidP="00394DEA">
      <w:pPr>
        <w:spacing w:before="120" w:after="60"/>
        <w:rPr>
          <w:rFonts w:ascii="Arial" w:hAnsi="Arial" w:cs="Arial"/>
          <w:sz w:val="22"/>
          <w:szCs w:val="22"/>
        </w:rPr>
      </w:pPr>
    </w:p>
    <w:p w14:paraId="6EB5A3D0" w14:textId="77777777" w:rsidR="00F6712B" w:rsidRDefault="00F6712B" w:rsidP="008C5BB5">
      <w:pPr>
        <w:keepNext/>
        <w:spacing w:after="120"/>
        <w:jc w:val="center"/>
      </w:pPr>
      <w:r w:rsidRPr="00F6712B">
        <w:rPr>
          <w:rFonts w:ascii="Arial" w:hAnsi="Arial" w:cs="Arial"/>
          <w:noProof/>
          <w:color w:val="000000" w:themeColor="text1"/>
          <w:sz w:val="22"/>
          <w:szCs w:val="22"/>
        </w:rPr>
        <w:lastRenderedPageBreak/>
        <w:drawing>
          <wp:inline distT="0" distB="0" distL="0" distR="0" wp14:anchorId="28167929" wp14:editId="642B6A94">
            <wp:extent cx="5016320" cy="8115410"/>
            <wp:effectExtent l="0" t="0" r="635" b="0"/>
            <wp:docPr id="831821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2128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8831" cy="8151828"/>
                    </a:xfrm>
                    <a:prstGeom prst="rect">
                      <a:avLst/>
                    </a:prstGeom>
                  </pic:spPr>
                </pic:pic>
              </a:graphicData>
            </a:graphic>
          </wp:inline>
        </w:drawing>
      </w:r>
    </w:p>
    <w:p w14:paraId="6A11AAAF" w14:textId="220173CA" w:rsidR="00332ECB" w:rsidRPr="00171003" w:rsidRDefault="00F6712B" w:rsidP="005115C2">
      <w:pPr>
        <w:pStyle w:val="Caption"/>
        <w:rPr>
          <w:i w:val="0"/>
          <w:iCs w:val="0"/>
          <w:color w:val="auto"/>
        </w:rPr>
      </w:pPr>
      <w:r w:rsidRPr="00171003">
        <w:rPr>
          <w:b/>
          <w:bCs/>
          <w:i w:val="0"/>
          <w:iCs w:val="0"/>
          <w:color w:val="auto"/>
        </w:rPr>
        <w:t xml:space="preserve">Figure </w:t>
      </w:r>
      <w:r w:rsidR="00E645A9">
        <w:rPr>
          <w:b/>
          <w:bCs/>
          <w:i w:val="0"/>
          <w:iCs w:val="0"/>
          <w:color w:val="auto"/>
        </w:rPr>
        <w:t>5</w:t>
      </w:r>
      <w:r w:rsidR="00BE57B7" w:rsidRPr="00171003">
        <w:rPr>
          <w:b/>
          <w:bCs/>
          <w:i w:val="0"/>
          <w:iCs w:val="0"/>
          <w:color w:val="auto"/>
        </w:rPr>
        <w:t>.</w:t>
      </w:r>
      <w:r w:rsidR="00BE57B7" w:rsidRPr="00171003">
        <w:rPr>
          <w:i w:val="0"/>
          <w:iCs w:val="0"/>
          <w:color w:val="auto"/>
        </w:rPr>
        <w:t xml:space="preserve"> </w:t>
      </w:r>
      <w:r w:rsidR="00BE57B7" w:rsidRPr="00171003">
        <w:rPr>
          <w:b/>
          <w:bCs/>
          <w:i w:val="0"/>
          <w:iCs w:val="0"/>
          <w:color w:val="auto"/>
        </w:rPr>
        <w:t xml:space="preserve">Posterior, but not anterior, </w:t>
      </w:r>
      <w:r w:rsidR="00AD6C99" w:rsidRPr="00171003">
        <w:rPr>
          <w:b/>
          <w:bCs/>
          <w:i w:val="0"/>
          <w:iCs w:val="0"/>
          <w:color w:val="auto"/>
        </w:rPr>
        <w:t>OFC-</w:t>
      </w:r>
      <w:r w:rsidR="00BE57B7" w:rsidRPr="00171003">
        <w:rPr>
          <w:b/>
          <w:bCs/>
          <w:i w:val="0"/>
          <w:iCs w:val="0"/>
          <w:color w:val="auto"/>
        </w:rPr>
        <w:t xml:space="preserve">targeted </w:t>
      </w:r>
      <w:r w:rsidR="00AD6C99" w:rsidRPr="00171003">
        <w:rPr>
          <w:b/>
          <w:bCs/>
          <w:i w:val="0"/>
          <w:iCs w:val="0"/>
          <w:color w:val="auto"/>
        </w:rPr>
        <w:t>cTBS</w:t>
      </w:r>
      <w:r w:rsidR="00BE57B7" w:rsidRPr="00171003">
        <w:rPr>
          <w:b/>
          <w:bCs/>
          <w:i w:val="0"/>
          <w:iCs w:val="0"/>
          <w:color w:val="auto"/>
        </w:rPr>
        <w:t xml:space="preserve"> </w:t>
      </w:r>
      <w:r w:rsidR="00FC19BC" w:rsidRPr="00171003">
        <w:rPr>
          <w:b/>
          <w:bCs/>
          <w:i w:val="0"/>
          <w:iCs w:val="0"/>
          <w:color w:val="auto"/>
        </w:rPr>
        <w:t>before discrimination task</w:t>
      </w:r>
      <w:r w:rsidR="00BE57B7" w:rsidRPr="00171003">
        <w:rPr>
          <w:b/>
          <w:bCs/>
          <w:i w:val="0"/>
          <w:iCs w:val="0"/>
          <w:color w:val="auto"/>
        </w:rPr>
        <w:t xml:space="preserve"> on Day </w:t>
      </w:r>
      <w:r w:rsidR="00D76C45" w:rsidRPr="00171003">
        <w:rPr>
          <w:b/>
          <w:bCs/>
          <w:i w:val="0"/>
          <w:iCs w:val="0"/>
          <w:color w:val="auto"/>
        </w:rPr>
        <w:t>1</w:t>
      </w:r>
      <w:r w:rsidR="00BE57B7" w:rsidRPr="00171003">
        <w:rPr>
          <w:b/>
          <w:bCs/>
          <w:i w:val="0"/>
          <w:iCs w:val="0"/>
          <w:color w:val="auto"/>
        </w:rPr>
        <w:t xml:space="preserve"> impaired</w:t>
      </w:r>
      <w:r w:rsidR="00FC19BC" w:rsidRPr="00171003">
        <w:rPr>
          <w:b/>
          <w:bCs/>
          <w:i w:val="0"/>
          <w:iCs w:val="0"/>
          <w:color w:val="auto"/>
        </w:rPr>
        <w:t xml:space="preserve"> </w:t>
      </w:r>
      <w:r w:rsidR="0059512E">
        <w:rPr>
          <w:b/>
          <w:bCs/>
          <w:i w:val="0"/>
          <w:iCs w:val="0"/>
          <w:color w:val="auto"/>
        </w:rPr>
        <w:t>subsequent</w:t>
      </w:r>
      <w:r w:rsidR="00BE57B7" w:rsidRPr="00171003">
        <w:rPr>
          <w:b/>
          <w:bCs/>
          <w:i w:val="0"/>
          <w:iCs w:val="0"/>
          <w:color w:val="auto"/>
        </w:rPr>
        <w:t xml:space="preserve"> outcome devaluation</w:t>
      </w:r>
      <w:r w:rsidR="00BE57B7" w:rsidRPr="00171003">
        <w:rPr>
          <w:i w:val="0"/>
          <w:iCs w:val="0"/>
          <w:color w:val="auto"/>
        </w:rPr>
        <w:t xml:space="preserve">. </w:t>
      </w:r>
      <w:r w:rsidR="00332ECB" w:rsidRPr="00171003">
        <w:rPr>
          <w:b/>
          <w:bCs/>
          <w:i w:val="0"/>
          <w:iCs w:val="0"/>
          <w:color w:val="auto"/>
        </w:rPr>
        <w:t>A.</w:t>
      </w:r>
      <w:r w:rsidR="00332ECB" w:rsidRPr="00171003">
        <w:rPr>
          <w:i w:val="0"/>
          <w:iCs w:val="0"/>
          <w:color w:val="auto"/>
        </w:rPr>
        <w:t xml:space="preserve"> Probability of selecting the sated odor (post-meal minus pre-meal)</w:t>
      </w:r>
      <w:r w:rsidR="00B3178C" w:rsidRPr="00171003">
        <w:rPr>
          <w:i w:val="0"/>
          <w:iCs w:val="0"/>
          <w:color w:val="auto"/>
        </w:rPr>
        <w:t xml:space="preserve"> in set A</w:t>
      </w:r>
      <w:r w:rsidR="00BA10BB" w:rsidRPr="00171003">
        <w:rPr>
          <w:i w:val="0"/>
          <w:iCs w:val="0"/>
          <w:color w:val="auto"/>
        </w:rPr>
        <w:t xml:space="preserve"> and set B</w:t>
      </w:r>
      <w:r w:rsidR="00B3178C" w:rsidRPr="00171003">
        <w:rPr>
          <w:i w:val="0"/>
          <w:iCs w:val="0"/>
          <w:color w:val="auto"/>
        </w:rPr>
        <w:t xml:space="preserve"> stimuli</w:t>
      </w:r>
      <w:r w:rsidR="00595940" w:rsidRPr="00171003">
        <w:rPr>
          <w:i w:val="0"/>
          <w:iCs w:val="0"/>
          <w:color w:val="auto"/>
        </w:rPr>
        <w:t xml:space="preserve">, compared </w:t>
      </w:r>
      <w:r w:rsidR="008D0F30" w:rsidRPr="00171003">
        <w:rPr>
          <w:i w:val="0"/>
          <w:iCs w:val="0"/>
          <w:color w:val="auto"/>
        </w:rPr>
        <w:t>between</w:t>
      </w:r>
      <w:r w:rsidR="00595940" w:rsidRPr="00171003">
        <w:rPr>
          <w:i w:val="0"/>
          <w:iCs w:val="0"/>
          <w:color w:val="auto"/>
        </w:rPr>
        <w:t xml:space="preserve"> sham-sham and cTBS-sham sessions.</w:t>
      </w:r>
      <w:r w:rsidR="00410D10" w:rsidRPr="00171003">
        <w:rPr>
          <w:i w:val="0"/>
          <w:iCs w:val="0"/>
          <w:color w:val="auto"/>
        </w:rPr>
        <w:t xml:space="preserve"> </w:t>
      </w:r>
      <w:r w:rsidR="00332ECB" w:rsidRPr="00171003">
        <w:rPr>
          <w:i w:val="0"/>
          <w:iCs w:val="0"/>
          <w:color w:val="auto"/>
        </w:rPr>
        <w:t xml:space="preserve">The effect of Day 1 </w:t>
      </w:r>
      <w:r w:rsidR="0052105D" w:rsidRPr="00171003">
        <w:rPr>
          <w:i w:val="0"/>
          <w:iCs w:val="0"/>
          <w:color w:val="auto"/>
        </w:rPr>
        <w:t>cTBS</w:t>
      </w:r>
      <w:r w:rsidR="00332ECB" w:rsidRPr="00171003">
        <w:rPr>
          <w:i w:val="0"/>
          <w:iCs w:val="0"/>
          <w:color w:val="auto"/>
        </w:rPr>
        <w:t xml:space="preserve"> was assessed using set B</w:t>
      </w:r>
      <w:r w:rsidR="0032512F" w:rsidRPr="00171003">
        <w:rPr>
          <w:i w:val="0"/>
          <w:iCs w:val="0"/>
          <w:color w:val="auto"/>
        </w:rPr>
        <w:t xml:space="preserve"> stimuli</w:t>
      </w:r>
      <w:r w:rsidR="00332ECB" w:rsidRPr="00171003">
        <w:rPr>
          <w:i w:val="0"/>
          <w:iCs w:val="0"/>
          <w:color w:val="auto"/>
        </w:rPr>
        <w:t xml:space="preserve">, which reveals potential impairments in stimulus-identity </w:t>
      </w:r>
      <w:r w:rsidR="00332ECB" w:rsidRPr="00171003">
        <w:rPr>
          <w:i w:val="0"/>
          <w:iCs w:val="0"/>
          <w:color w:val="auto"/>
        </w:rPr>
        <w:lastRenderedPageBreak/>
        <w:t>association</w:t>
      </w:r>
      <w:r w:rsidR="0052105D" w:rsidRPr="00171003">
        <w:rPr>
          <w:i w:val="0"/>
          <w:iCs w:val="0"/>
          <w:color w:val="auto"/>
        </w:rPr>
        <w:t>.</w:t>
      </w:r>
      <w:r w:rsidR="000C2AE2" w:rsidRPr="00171003">
        <w:rPr>
          <w:i w:val="0"/>
          <w:iCs w:val="0"/>
          <w:color w:val="auto"/>
        </w:rPr>
        <w:t xml:space="preserve"> </w:t>
      </w:r>
      <w:r w:rsidR="0032512F" w:rsidRPr="00171003">
        <w:rPr>
          <w:i w:val="0"/>
          <w:iCs w:val="0"/>
          <w:color w:val="auto"/>
        </w:rPr>
        <w:t>A l</w:t>
      </w:r>
      <w:r w:rsidR="00B776A0" w:rsidRPr="00171003">
        <w:rPr>
          <w:i w:val="0"/>
          <w:iCs w:val="0"/>
          <w:color w:val="auto"/>
        </w:rPr>
        <w:t xml:space="preserve">ogistic mixed-effect model </w:t>
      </w:r>
      <w:r w:rsidR="0032512F" w:rsidRPr="00171003">
        <w:rPr>
          <w:i w:val="0"/>
          <w:iCs w:val="0"/>
          <w:color w:val="auto"/>
        </w:rPr>
        <w:t xml:space="preserve">identified </w:t>
      </w:r>
      <w:r w:rsidR="00D536EB" w:rsidRPr="00171003">
        <w:rPr>
          <w:i w:val="0"/>
          <w:iCs w:val="0"/>
          <w:color w:val="auto"/>
        </w:rPr>
        <w:t>a significant interaction between Day 1 TMS</w:t>
      </w:r>
      <w:r w:rsidR="0032512F" w:rsidRPr="00171003">
        <w:rPr>
          <w:i w:val="0"/>
          <w:iCs w:val="0"/>
          <w:color w:val="auto"/>
        </w:rPr>
        <w:t xml:space="preserve"> (sham, cTBS)</w:t>
      </w:r>
      <w:r w:rsidR="00D536EB" w:rsidRPr="00171003">
        <w:rPr>
          <w:i w:val="0"/>
          <w:iCs w:val="0"/>
          <w:color w:val="auto"/>
        </w:rPr>
        <w:t xml:space="preserve"> and </w:t>
      </w:r>
      <w:r w:rsidR="0032512F" w:rsidRPr="00171003">
        <w:rPr>
          <w:i w:val="0"/>
          <w:iCs w:val="0"/>
          <w:color w:val="auto"/>
        </w:rPr>
        <w:t>TMS</w:t>
      </w:r>
      <w:r w:rsidR="00D536EB" w:rsidRPr="00171003">
        <w:rPr>
          <w:i w:val="0"/>
          <w:iCs w:val="0"/>
          <w:color w:val="auto"/>
        </w:rPr>
        <w:t xml:space="preserve"> targeted location</w:t>
      </w:r>
      <w:r w:rsidR="00695AC3" w:rsidRPr="00171003">
        <w:rPr>
          <w:i w:val="0"/>
          <w:iCs w:val="0"/>
          <w:color w:val="auto"/>
        </w:rPr>
        <w:t xml:space="preserve"> (aOFC, pOFC)</w:t>
      </w:r>
      <w:r w:rsidR="00D536EB" w:rsidRPr="00171003">
        <w:rPr>
          <w:i w:val="0"/>
          <w:iCs w:val="0"/>
          <w:color w:val="auto"/>
        </w:rPr>
        <w:t xml:space="preserve"> on the probability of selecting</w:t>
      </w:r>
      <w:r w:rsidR="00A54913" w:rsidRPr="00171003">
        <w:rPr>
          <w:i w:val="0"/>
          <w:iCs w:val="0"/>
          <w:color w:val="auto"/>
        </w:rPr>
        <w:t xml:space="preserve"> the</w:t>
      </w:r>
      <w:r w:rsidR="00D536EB" w:rsidRPr="00171003">
        <w:rPr>
          <w:i w:val="0"/>
          <w:iCs w:val="0"/>
          <w:color w:val="auto"/>
        </w:rPr>
        <w:t xml:space="preserve"> sated odor </w:t>
      </w:r>
      <w:r w:rsidR="00A54913" w:rsidRPr="00171003">
        <w:rPr>
          <w:i w:val="0"/>
          <w:iCs w:val="0"/>
          <w:color w:val="auto"/>
        </w:rPr>
        <w:t>for</w:t>
      </w:r>
      <w:r w:rsidR="00D536EB" w:rsidRPr="00171003">
        <w:rPr>
          <w:i w:val="0"/>
          <w:iCs w:val="0"/>
          <w:color w:val="auto"/>
        </w:rPr>
        <w:t xml:space="preserve"> set B stimuli</w:t>
      </w:r>
      <w:r w:rsidR="00F44BBD" w:rsidRPr="00171003">
        <w:rPr>
          <w:i w:val="0"/>
          <w:iCs w:val="0"/>
          <w:color w:val="auto"/>
        </w:rPr>
        <w:t xml:space="preserve"> (</w:t>
      </w:r>
      <m:oMath>
        <m:acc>
          <m:accPr>
            <m:ctrlPr>
              <w:rPr>
                <w:rFonts w:ascii="Cambria Math" w:hAnsi="Cambria Math"/>
                <w:i w:val="0"/>
                <w:iCs w:val="0"/>
                <w:color w:val="auto"/>
              </w:rPr>
            </m:ctrlPr>
          </m:accPr>
          <m:e>
            <m:r>
              <w:rPr>
                <w:rFonts w:ascii="Cambria Math" w:hAnsi="Cambria Math"/>
                <w:color w:val="auto"/>
              </w:rPr>
              <m:t>β</m:t>
            </m:r>
          </m:e>
        </m:acc>
      </m:oMath>
      <w:r w:rsidR="00C3675A" w:rsidRPr="00171003">
        <w:rPr>
          <w:i w:val="0"/>
          <w:iCs w:val="0"/>
          <w:color w:val="auto"/>
        </w:rPr>
        <w:t xml:space="preserve"> = 0.532, SE = 0.215, p = 0.013</w:t>
      </w:r>
      <w:r w:rsidR="00F44BBD" w:rsidRPr="00171003">
        <w:rPr>
          <w:i w:val="0"/>
          <w:iCs w:val="0"/>
          <w:color w:val="auto"/>
        </w:rPr>
        <w:t>)</w:t>
      </w:r>
      <w:r w:rsidR="00D536EB" w:rsidRPr="00171003">
        <w:rPr>
          <w:i w:val="0"/>
          <w:iCs w:val="0"/>
          <w:color w:val="auto"/>
        </w:rPr>
        <w:t>.</w:t>
      </w:r>
      <w:r w:rsidR="00392BE8" w:rsidRPr="00171003">
        <w:rPr>
          <w:i w:val="0"/>
          <w:iCs w:val="0"/>
          <w:color w:val="auto"/>
        </w:rPr>
        <w:t xml:space="preserve"> </w:t>
      </w:r>
      <w:r w:rsidR="00695AC3" w:rsidRPr="00171003">
        <w:rPr>
          <w:i w:val="0"/>
          <w:iCs w:val="0"/>
          <w:color w:val="auto"/>
        </w:rPr>
        <w:t xml:space="preserve">Specifically, </w:t>
      </w:r>
      <w:r w:rsidR="00332ECB" w:rsidRPr="00171003">
        <w:rPr>
          <w:i w:val="0"/>
          <w:iCs w:val="0"/>
          <w:color w:val="auto"/>
        </w:rPr>
        <w:t>Participants</w:t>
      </w:r>
      <w:r w:rsidR="00695AC3" w:rsidRPr="00171003">
        <w:rPr>
          <w:i w:val="0"/>
          <w:iCs w:val="0"/>
          <w:color w:val="auto"/>
        </w:rPr>
        <w:t xml:space="preserve"> who </w:t>
      </w:r>
      <w:r w:rsidR="00CC1EBF" w:rsidRPr="00171003">
        <w:rPr>
          <w:i w:val="0"/>
          <w:iCs w:val="0"/>
          <w:color w:val="auto"/>
        </w:rPr>
        <w:t>received</w:t>
      </w:r>
      <w:r w:rsidR="00F823D5" w:rsidRPr="00171003">
        <w:rPr>
          <w:i w:val="0"/>
          <w:iCs w:val="0"/>
          <w:color w:val="auto"/>
        </w:rPr>
        <w:t xml:space="preserve"> cTBS targeting the pOFC during</w:t>
      </w:r>
      <w:r w:rsidR="00332ECB" w:rsidRPr="00171003">
        <w:rPr>
          <w:i w:val="0"/>
          <w:iCs w:val="0"/>
          <w:color w:val="auto"/>
        </w:rPr>
        <w:t xml:space="preserve"> the cTBS-sham condition were</w:t>
      </w:r>
      <w:r w:rsidR="00F823D5" w:rsidRPr="00171003">
        <w:rPr>
          <w:i w:val="0"/>
          <w:iCs w:val="0"/>
          <w:color w:val="auto"/>
        </w:rPr>
        <w:t xml:space="preserve"> significantly more likely </w:t>
      </w:r>
      <w:r w:rsidR="00332ECB" w:rsidRPr="00171003">
        <w:rPr>
          <w:i w:val="0"/>
          <w:iCs w:val="0"/>
          <w:color w:val="auto"/>
        </w:rPr>
        <w:t xml:space="preserve">to choose the sated odor compared to the sham-sham condition, indicating </w:t>
      </w:r>
      <w:r w:rsidR="00A75871" w:rsidRPr="00171003">
        <w:rPr>
          <w:i w:val="0"/>
          <w:iCs w:val="0"/>
          <w:color w:val="auto"/>
        </w:rPr>
        <w:t>impair</w:t>
      </w:r>
      <w:r w:rsidR="00F823D5" w:rsidRPr="00171003">
        <w:rPr>
          <w:i w:val="0"/>
          <w:iCs w:val="0"/>
          <w:color w:val="auto"/>
        </w:rPr>
        <w:t xml:space="preserve">ed outcome devaluation following pOFC stimulation. </w:t>
      </w:r>
      <w:r w:rsidR="00856341" w:rsidRPr="00171003">
        <w:rPr>
          <w:i w:val="0"/>
          <w:iCs w:val="0"/>
          <w:color w:val="auto"/>
        </w:rPr>
        <w:t xml:space="preserve">In contrast, </w:t>
      </w:r>
      <w:r w:rsidR="004C39A3" w:rsidRPr="00171003">
        <w:rPr>
          <w:i w:val="0"/>
          <w:iCs w:val="0"/>
          <w:color w:val="auto"/>
        </w:rPr>
        <w:t xml:space="preserve">for set A stimuli, </w:t>
      </w:r>
      <w:r w:rsidR="000A3878" w:rsidRPr="00171003">
        <w:rPr>
          <w:i w:val="0"/>
          <w:iCs w:val="0"/>
          <w:color w:val="auto"/>
        </w:rPr>
        <w:t xml:space="preserve">the interaction between Day 1 TMS and </w:t>
      </w:r>
      <w:r w:rsidR="00856341" w:rsidRPr="00171003">
        <w:rPr>
          <w:i w:val="0"/>
          <w:iCs w:val="0"/>
          <w:color w:val="auto"/>
        </w:rPr>
        <w:t>TMS</w:t>
      </w:r>
      <w:r w:rsidR="000A3878" w:rsidRPr="00171003">
        <w:rPr>
          <w:i w:val="0"/>
          <w:iCs w:val="0"/>
          <w:color w:val="auto"/>
        </w:rPr>
        <w:t xml:space="preserve"> targeted was in the opposite direction</w:t>
      </w:r>
      <w:r w:rsidR="007C367D" w:rsidRPr="00171003">
        <w:rPr>
          <w:i w:val="0"/>
          <w:iCs w:val="0"/>
          <w:color w:val="auto"/>
        </w:rPr>
        <w:t xml:space="preserve"> (</w:t>
      </w:r>
      <m:oMath>
        <m:acc>
          <m:accPr>
            <m:ctrlPr>
              <w:rPr>
                <w:rFonts w:ascii="Cambria Math" w:hAnsi="Cambria Math"/>
                <w:i w:val="0"/>
                <w:iCs w:val="0"/>
                <w:color w:val="auto"/>
              </w:rPr>
            </m:ctrlPr>
          </m:accPr>
          <m:e>
            <m:r>
              <w:rPr>
                <w:rFonts w:ascii="Cambria Math" w:hAnsi="Cambria Math"/>
                <w:color w:val="auto"/>
              </w:rPr>
              <m:t>β</m:t>
            </m:r>
          </m:e>
        </m:acc>
      </m:oMath>
      <w:r w:rsidR="00902C31" w:rsidRPr="00171003">
        <w:rPr>
          <w:i w:val="0"/>
          <w:iCs w:val="0"/>
          <w:color w:val="auto"/>
        </w:rPr>
        <w:t xml:space="preserve"> </w:t>
      </w:r>
      <w:r w:rsidR="004732BF" w:rsidRPr="00171003">
        <w:rPr>
          <w:i w:val="0"/>
          <w:iCs w:val="0"/>
          <w:color w:val="auto"/>
        </w:rPr>
        <w:t>= -0.599, SE = 0.266, p = 0.024</w:t>
      </w:r>
      <w:r w:rsidR="007C367D" w:rsidRPr="00171003">
        <w:rPr>
          <w:i w:val="0"/>
          <w:iCs w:val="0"/>
          <w:color w:val="auto"/>
        </w:rPr>
        <w:t>)</w:t>
      </w:r>
      <w:r w:rsidR="00D04D75" w:rsidRPr="00171003">
        <w:rPr>
          <w:i w:val="0"/>
          <w:iCs w:val="0"/>
          <w:color w:val="auto"/>
        </w:rPr>
        <w:t>, suggesting</w:t>
      </w:r>
      <w:r w:rsidR="00856341" w:rsidRPr="00171003">
        <w:rPr>
          <w:i w:val="0"/>
          <w:iCs w:val="0"/>
          <w:color w:val="auto"/>
        </w:rPr>
        <w:t xml:space="preserve"> that the impairment observed for set B was not present for set A stimuli. </w:t>
      </w:r>
      <w:r w:rsidR="009047C7" w:rsidRPr="00171003">
        <w:rPr>
          <w:b/>
          <w:bCs/>
          <w:i w:val="0"/>
          <w:iCs w:val="0"/>
          <w:color w:val="auto"/>
        </w:rPr>
        <w:t>B.</w:t>
      </w:r>
      <w:r w:rsidR="009047C7" w:rsidRPr="00171003">
        <w:rPr>
          <w:i w:val="0"/>
          <w:iCs w:val="0"/>
          <w:color w:val="auto"/>
        </w:rPr>
        <w:t xml:space="preserve"> Scatter plot</w:t>
      </w:r>
      <w:r w:rsidR="00F225DC" w:rsidRPr="00171003">
        <w:rPr>
          <w:i w:val="0"/>
          <w:iCs w:val="0"/>
          <w:color w:val="auto"/>
        </w:rPr>
        <w:t>s</w:t>
      </w:r>
      <w:r w:rsidR="009047C7" w:rsidRPr="00171003">
        <w:rPr>
          <w:i w:val="0"/>
          <w:iCs w:val="0"/>
          <w:color w:val="auto"/>
        </w:rPr>
        <w:t xml:space="preserve"> show</w:t>
      </w:r>
      <w:r w:rsidR="00154CF7" w:rsidRPr="00171003">
        <w:rPr>
          <w:i w:val="0"/>
          <w:iCs w:val="0"/>
          <w:color w:val="auto"/>
        </w:rPr>
        <w:t>ing</w:t>
      </w:r>
      <w:r w:rsidR="009047C7" w:rsidRPr="00171003">
        <w:rPr>
          <w:i w:val="0"/>
          <w:iCs w:val="0"/>
          <w:color w:val="auto"/>
        </w:rPr>
        <w:t xml:space="preserve"> the correlation </w:t>
      </w:r>
      <w:r w:rsidR="00D77732" w:rsidRPr="00171003">
        <w:rPr>
          <w:i w:val="0"/>
          <w:iCs w:val="0"/>
          <w:color w:val="auto"/>
        </w:rPr>
        <w:t>between</w:t>
      </w:r>
      <w:r w:rsidR="009047C7" w:rsidRPr="00171003">
        <w:rPr>
          <w:i w:val="0"/>
          <w:iCs w:val="0"/>
          <w:color w:val="auto"/>
        </w:rPr>
        <w:t xml:space="preserve"> predicted and experimental</w:t>
      </w:r>
      <w:r w:rsidR="00D77732" w:rsidRPr="00171003">
        <w:rPr>
          <w:i w:val="0"/>
          <w:iCs w:val="0"/>
          <w:color w:val="auto"/>
        </w:rPr>
        <w:t xml:space="preserve"> choices for set B stimuli, </w:t>
      </w:r>
      <w:r w:rsidR="009047C7" w:rsidRPr="00171003">
        <w:rPr>
          <w:i w:val="0"/>
          <w:iCs w:val="0"/>
          <w:color w:val="auto"/>
        </w:rPr>
        <w:t>across participants and Day 1 TMS conditions</w:t>
      </w:r>
      <w:r w:rsidR="00DB0CB0" w:rsidRPr="00171003">
        <w:rPr>
          <w:i w:val="0"/>
          <w:iCs w:val="0"/>
          <w:color w:val="auto"/>
        </w:rPr>
        <w:t>, in</w:t>
      </w:r>
      <w:r w:rsidR="00154CF7" w:rsidRPr="00171003">
        <w:rPr>
          <w:i w:val="0"/>
          <w:iCs w:val="0"/>
          <w:color w:val="auto"/>
        </w:rPr>
        <w:t xml:space="preserve"> both aOFC-targeted </w:t>
      </w:r>
      <w:r w:rsidR="00285344" w:rsidRPr="00171003">
        <w:rPr>
          <w:i w:val="0"/>
          <w:iCs w:val="0"/>
          <w:color w:val="auto"/>
        </w:rPr>
        <w:t xml:space="preserve">(r = 0.53, p = 0.00015) </w:t>
      </w:r>
      <w:r w:rsidR="00DB0CB0" w:rsidRPr="00171003">
        <w:rPr>
          <w:i w:val="0"/>
          <w:iCs w:val="0"/>
          <w:color w:val="auto"/>
        </w:rPr>
        <w:t>and pOFC-targeted</w:t>
      </w:r>
      <w:r w:rsidR="009047C7" w:rsidRPr="00171003">
        <w:rPr>
          <w:i w:val="0"/>
          <w:iCs w:val="0"/>
          <w:color w:val="auto"/>
        </w:rPr>
        <w:t xml:space="preserve"> (r = 0.74, p = 2.4e-9)</w:t>
      </w:r>
      <w:r w:rsidR="00AF377C" w:rsidRPr="00171003">
        <w:rPr>
          <w:i w:val="0"/>
          <w:iCs w:val="0"/>
          <w:color w:val="auto"/>
        </w:rPr>
        <w:t xml:space="preserve"> groups</w:t>
      </w:r>
      <w:r w:rsidR="009047C7" w:rsidRPr="00171003">
        <w:rPr>
          <w:i w:val="0"/>
          <w:iCs w:val="0"/>
          <w:color w:val="auto"/>
        </w:rPr>
        <w:t xml:space="preserve">. The dotted line represents the regression fit, with the shaded area representing the </w:t>
      </w:r>
      <w:r w:rsidR="004C3718" w:rsidRPr="00171003">
        <w:rPr>
          <w:i w:val="0"/>
          <w:iCs w:val="0"/>
          <w:color w:val="auto"/>
        </w:rPr>
        <w:t xml:space="preserve">95% </w:t>
      </w:r>
      <w:r w:rsidR="009047C7" w:rsidRPr="00171003">
        <w:rPr>
          <w:i w:val="0"/>
          <w:iCs w:val="0"/>
          <w:color w:val="auto"/>
        </w:rPr>
        <w:t>confidence interval</w:t>
      </w:r>
      <w:r w:rsidR="00D758BB" w:rsidRPr="00171003">
        <w:rPr>
          <w:i w:val="0"/>
          <w:iCs w:val="0"/>
          <w:color w:val="auto"/>
        </w:rPr>
        <w:t xml:space="preserve">. </w:t>
      </w:r>
      <w:r w:rsidR="009047C7" w:rsidRPr="00171003">
        <w:rPr>
          <w:b/>
          <w:bCs/>
          <w:i w:val="0"/>
          <w:iCs w:val="0"/>
          <w:color w:val="auto"/>
        </w:rPr>
        <w:t>C</w:t>
      </w:r>
      <w:r w:rsidR="00332ECB" w:rsidRPr="00171003">
        <w:rPr>
          <w:b/>
          <w:bCs/>
          <w:i w:val="0"/>
          <w:iCs w:val="0"/>
          <w:color w:val="auto"/>
        </w:rPr>
        <w:t>.</w:t>
      </w:r>
      <w:r w:rsidR="00332ECB" w:rsidRPr="00171003">
        <w:rPr>
          <w:i w:val="0"/>
          <w:iCs w:val="0"/>
          <w:color w:val="auto"/>
        </w:rPr>
        <w:t xml:space="preserve"> The effect of Day 1 cTBS on outcome devaluation was </w:t>
      </w:r>
      <w:r w:rsidR="009B2906" w:rsidRPr="00171003">
        <w:rPr>
          <w:i w:val="0"/>
          <w:iCs w:val="0"/>
          <w:color w:val="auto"/>
        </w:rPr>
        <w:t>not driven by a particular order in which</w:t>
      </w:r>
      <w:r w:rsidR="00332ECB" w:rsidRPr="00171003">
        <w:rPr>
          <w:i w:val="0"/>
          <w:iCs w:val="0"/>
          <w:color w:val="auto"/>
        </w:rPr>
        <w:t xml:space="preserve"> participants received</w:t>
      </w:r>
      <w:r w:rsidR="00374BE0" w:rsidRPr="00171003">
        <w:rPr>
          <w:i w:val="0"/>
          <w:iCs w:val="0"/>
          <w:color w:val="auto"/>
        </w:rPr>
        <w:t xml:space="preserve"> Day 1</w:t>
      </w:r>
      <w:r w:rsidR="00332ECB" w:rsidRPr="00171003">
        <w:rPr>
          <w:i w:val="0"/>
          <w:iCs w:val="0"/>
          <w:color w:val="auto"/>
        </w:rPr>
        <w:t xml:space="preserve"> cTBS. </w:t>
      </w:r>
      <w:r w:rsidR="00A4118E" w:rsidRPr="00A4118E">
        <w:rPr>
          <w:b/>
          <w:bCs/>
          <w:i w:val="0"/>
          <w:iCs w:val="0"/>
          <w:color w:val="auto"/>
        </w:rPr>
        <w:t>D.</w:t>
      </w:r>
      <w:r w:rsidR="00A4118E" w:rsidRPr="00A4118E">
        <w:rPr>
          <w:i w:val="0"/>
          <w:iCs w:val="0"/>
          <w:color w:val="auto"/>
        </w:rPr>
        <w:t xml:space="preserve"> Relationship between perceived TMS discomfort and intensity and the change in sated odor choices on Day 2. Scatter plots show the correlation between perceived TMS discomfort/intensity and their post-meal sated odor choice across two sets (set A and set B) and two </w:t>
      </w:r>
      <w:r w:rsidR="00EB0D37">
        <w:rPr>
          <w:i w:val="0"/>
          <w:iCs w:val="0"/>
          <w:color w:val="auto"/>
        </w:rPr>
        <w:t>TMS-targeted locations</w:t>
      </w:r>
      <w:r w:rsidR="00A4118E" w:rsidRPr="00A4118E">
        <w:rPr>
          <w:i w:val="0"/>
          <w:iCs w:val="0"/>
          <w:color w:val="auto"/>
        </w:rPr>
        <w:t xml:space="preserve"> (aOFC and pOFC). </w:t>
      </w:r>
    </w:p>
    <w:p w14:paraId="0C83FC43" w14:textId="77777777" w:rsidR="00576A9E" w:rsidRPr="00244866" w:rsidRDefault="00576A9E" w:rsidP="0091089C">
      <w:pPr>
        <w:spacing w:after="120"/>
        <w:rPr>
          <w:rFonts w:ascii="Arial" w:hAnsi="Arial" w:cs="Arial"/>
          <w:b/>
          <w:bCs/>
          <w:color w:val="000000" w:themeColor="text1"/>
          <w:sz w:val="22"/>
          <w:szCs w:val="22"/>
        </w:rPr>
      </w:pPr>
    </w:p>
    <w:p w14:paraId="4EB10292" w14:textId="3F0DB921" w:rsidR="000E168D" w:rsidRPr="008D3771" w:rsidRDefault="0075086A" w:rsidP="0091089C">
      <w:pPr>
        <w:pStyle w:val="Heading2"/>
        <w:spacing w:before="0" w:after="120"/>
        <w:rPr>
          <w:rFonts w:ascii="Arial" w:hAnsi="Arial" w:cs="Arial"/>
          <w:b/>
          <w:bCs/>
          <w:color w:val="000000" w:themeColor="text1"/>
          <w:sz w:val="22"/>
          <w:szCs w:val="22"/>
        </w:rPr>
      </w:pPr>
      <w:r w:rsidRPr="008D3771">
        <w:rPr>
          <w:rFonts w:ascii="Arial" w:hAnsi="Arial" w:cs="Arial"/>
          <w:b/>
          <w:bCs/>
          <w:color w:val="000000" w:themeColor="text1"/>
          <w:sz w:val="22"/>
          <w:szCs w:val="22"/>
        </w:rPr>
        <w:t>Methods</w:t>
      </w:r>
    </w:p>
    <w:p w14:paraId="61927510" w14:textId="2EF87EAC" w:rsidR="00BC1EEE" w:rsidRPr="008D3771" w:rsidRDefault="00F321D3"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Participants</w:t>
      </w:r>
    </w:p>
    <w:p w14:paraId="67705F67" w14:textId="1950D19F" w:rsidR="008A2BC0" w:rsidRDefault="008A2BC0" w:rsidP="0091089C">
      <w:pPr>
        <w:spacing w:after="120"/>
        <w:rPr>
          <w:rFonts w:ascii="Arial" w:hAnsi="Arial" w:cs="Arial"/>
          <w:color w:val="000000" w:themeColor="text1"/>
          <w:sz w:val="22"/>
          <w:szCs w:val="22"/>
        </w:rPr>
      </w:pPr>
      <w:r>
        <w:rPr>
          <w:rFonts w:ascii="Arial" w:hAnsi="Arial" w:cs="Arial"/>
          <w:color w:val="000000" w:themeColor="text1"/>
          <w:sz w:val="22"/>
          <w:szCs w:val="22"/>
        </w:rPr>
        <w:t>E</w:t>
      </w:r>
      <w:r w:rsidRPr="008A2BC0">
        <w:rPr>
          <w:rFonts w:ascii="Arial" w:hAnsi="Arial" w:cs="Arial"/>
          <w:color w:val="000000" w:themeColor="text1"/>
          <w:sz w:val="22"/>
          <w:szCs w:val="22"/>
        </w:rPr>
        <w:t>ighty-eight healthy, right-handed participants (ages 18-40) with no history of psychiatric or neurological disease provided informed written consent</w:t>
      </w:r>
      <w:r w:rsidR="006D04F6">
        <w:rPr>
          <w:rFonts w:ascii="Arial" w:hAnsi="Arial" w:cs="Arial"/>
          <w:color w:val="000000" w:themeColor="text1"/>
          <w:sz w:val="22"/>
          <w:szCs w:val="22"/>
        </w:rPr>
        <w:t xml:space="preserve"> to participate in this study</w:t>
      </w:r>
      <w:r w:rsidRPr="008A2BC0">
        <w:rPr>
          <w:rFonts w:ascii="Arial" w:hAnsi="Arial" w:cs="Arial"/>
          <w:color w:val="000000" w:themeColor="text1"/>
          <w:sz w:val="22"/>
          <w:szCs w:val="22"/>
        </w:rPr>
        <w:t xml:space="preserve">. Of these, 48 participants (16 males; </w:t>
      </w:r>
      <w:r w:rsidR="006D04F6" w:rsidRPr="008A2BC0">
        <w:rPr>
          <w:rFonts w:ascii="Arial" w:hAnsi="Arial" w:cs="Arial"/>
          <w:color w:val="000000" w:themeColor="text1"/>
          <w:sz w:val="22"/>
          <w:szCs w:val="22"/>
        </w:rPr>
        <w:t>ages 18-40</w:t>
      </w:r>
      <w:r w:rsidR="006D04F6">
        <w:rPr>
          <w:rFonts w:ascii="Arial" w:hAnsi="Arial" w:cs="Arial"/>
          <w:color w:val="000000" w:themeColor="text1"/>
          <w:sz w:val="22"/>
          <w:szCs w:val="22"/>
        </w:rPr>
        <w:t xml:space="preserve">, </w:t>
      </w:r>
      <w:r w:rsidRPr="008A2BC0">
        <w:rPr>
          <w:rFonts w:ascii="Arial" w:hAnsi="Arial" w:cs="Arial"/>
          <w:color w:val="000000" w:themeColor="text1"/>
          <w:sz w:val="22"/>
          <w:szCs w:val="22"/>
        </w:rPr>
        <w:t xml:space="preserve">mean = 25.17, SD = 4.14) completed all sessions. For one participant, behavioral data from the cTBS-sham session were unavailable due to a technical error, but data from the other two sessions were included in the analysis when appropriate. </w:t>
      </w:r>
      <w:r w:rsidR="000716C2" w:rsidRPr="000716C2">
        <w:rPr>
          <w:rFonts w:ascii="Arial" w:hAnsi="Arial" w:cs="Arial"/>
          <w:color w:val="000000" w:themeColor="text1"/>
          <w:sz w:val="22"/>
          <w:szCs w:val="22"/>
        </w:rPr>
        <w:t>MRI data for five resting-state scans were not obtained and were excluded from analysis.</w:t>
      </w:r>
      <w:r w:rsidR="000716C2">
        <w:rPr>
          <w:rFonts w:ascii="Arial" w:hAnsi="Arial" w:cs="Arial"/>
          <w:color w:val="000000" w:themeColor="text1"/>
          <w:sz w:val="22"/>
          <w:szCs w:val="22"/>
        </w:rPr>
        <w:t xml:space="preserve"> </w:t>
      </w:r>
      <w:r w:rsidRPr="008A2BC0">
        <w:rPr>
          <w:rFonts w:ascii="Arial" w:hAnsi="Arial" w:cs="Arial"/>
          <w:color w:val="000000" w:themeColor="text1"/>
          <w:sz w:val="22"/>
          <w:szCs w:val="22"/>
        </w:rPr>
        <w:t>All participants fasted for at least 4 hours before each study visit.</w:t>
      </w:r>
    </w:p>
    <w:p w14:paraId="51DE3092" w14:textId="4815D558" w:rsidR="0074024C" w:rsidRPr="008D3771" w:rsidRDefault="0074024C"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Study design</w:t>
      </w:r>
    </w:p>
    <w:p w14:paraId="0C06A237" w14:textId="2DF96C42" w:rsidR="00173604" w:rsidRDefault="008E5F54" w:rsidP="0091089C">
      <w:pPr>
        <w:spacing w:after="120"/>
        <w:rPr>
          <w:rFonts w:ascii="Arial" w:hAnsi="Arial" w:cs="Arial"/>
          <w:color w:val="000000" w:themeColor="text1"/>
          <w:sz w:val="22"/>
          <w:szCs w:val="22"/>
        </w:rPr>
      </w:pPr>
      <w:r w:rsidRPr="008E5F54">
        <w:rPr>
          <w:rFonts w:ascii="Arial" w:hAnsi="Arial" w:cs="Arial"/>
          <w:color w:val="000000" w:themeColor="text1"/>
          <w:sz w:val="22"/>
          <w:szCs w:val="22"/>
        </w:rPr>
        <w:t xml:space="preserve">The study consisted of eight visits (Figure 1A, D), </w:t>
      </w:r>
      <w:r w:rsidR="00FB0884">
        <w:rPr>
          <w:rFonts w:ascii="Arial" w:hAnsi="Arial" w:cs="Arial"/>
          <w:color w:val="000000" w:themeColor="text1"/>
          <w:sz w:val="22"/>
          <w:szCs w:val="22"/>
        </w:rPr>
        <w:t xml:space="preserve">with </w:t>
      </w:r>
      <w:r w:rsidRPr="008E5F54">
        <w:rPr>
          <w:rFonts w:ascii="Arial" w:hAnsi="Arial" w:cs="Arial"/>
          <w:color w:val="000000" w:themeColor="text1"/>
          <w:sz w:val="22"/>
          <w:szCs w:val="22"/>
        </w:rPr>
        <w:t xml:space="preserve">Day 1 and Day 2 </w:t>
      </w:r>
      <w:r w:rsidR="00FB0884">
        <w:rPr>
          <w:rFonts w:ascii="Arial" w:hAnsi="Arial" w:cs="Arial"/>
          <w:color w:val="000000" w:themeColor="text1"/>
          <w:sz w:val="22"/>
          <w:szCs w:val="22"/>
        </w:rPr>
        <w:t>occurring</w:t>
      </w:r>
      <w:r w:rsidRPr="008E5F54">
        <w:rPr>
          <w:rFonts w:ascii="Arial" w:hAnsi="Arial" w:cs="Arial"/>
          <w:color w:val="000000" w:themeColor="text1"/>
          <w:sz w:val="22"/>
          <w:szCs w:val="22"/>
        </w:rPr>
        <w:t xml:space="preserve"> consecutive</w:t>
      </w:r>
      <w:r w:rsidR="00FB0884">
        <w:rPr>
          <w:rFonts w:ascii="Arial" w:hAnsi="Arial" w:cs="Arial"/>
          <w:color w:val="000000" w:themeColor="text1"/>
          <w:sz w:val="22"/>
          <w:szCs w:val="22"/>
        </w:rPr>
        <w:t>ly</w:t>
      </w:r>
      <w:r w:rsidR="00F52318">
        <w:rPr>
          <w:rFonts w:ascii="Arial" w:hAnsi="Arial" w:cs="Arial"/>
          <w:color w:val="000000" w:themeColor="text1"/>
          <w:sz w:val="22"/>
          <w:szCs w:val="22"/>
        </w:rPr>
        <w:t xml:space="preserve"> and repeated </w:t>
      </w:r>
      <w:r w:rsidR="00FB0884">
        <w:rPr>
          <w:rFonts w:ascii="Arial" w:hAnsi="Arial" w:cs="Arial"/>
          <w:color w:val="000000" w:themeColor="text1"/>
          <w:sz w:val="22"/>
          <w:szCs w:val="22"/>
        </w:rPr>
        <w:t>over</w:t>
      </w:r>
      <w:r w:rsidRPr="008E5F54">
        <w:rPr>
          <w:rFonts w:ascii="Arial" w:hAnsi="Arial" w:cs="Arial"/>
          <w:color w:val="000000" w:themeColor="text1"/>
          <w:sz w:val="22"/>
          <w:szCs w:val="22"/>
        </w:rPr>
        <w:t xml:space="preserve"> three sessions</w:t>
      </w:r>
      <w:r>
        <w:rPr>
          <w:rFonts w:ascii="Arial" w:hAnsi="Arial" w:cs="Arial"/>
          <w:color w:val="000000" w:themeColor="text1"/>
          <w:sz w:val="22"/>
          <w:szCs w:val="22"/>
        </w:rPr>
        <w:t>.</w:t>
      </w:r>
      <w:r w:rsidR="000A3357">
        <w:rPr>
          <w:rFonts w:ascii="Arial" w:hAnsi="Arial" w:cs="Arial"/>
          <w:color w:val="000000" w:themeColor="text1"/>
          <w:sz w:val="22"/>
          <w:szCs w:val="22"/>
        </w:rPr>
        <w:t xml:space="preserve"> </w:t>
      </w:r>
      <w:r w:rsidR="008C70BA" w:rsidRPr="008C70BA">
        <w:rPr>
          <w:rFonts w:ascii="Arial" w:hAnsi="Arial" w:cs="Arial"/>
          <w:color w:val="000000" w:themeColor="text1"/>
          <w:sz w:val="22"/>
          <w:szCs w:val="22"/>
        </w:rPr>
        <w:t xml:space="preserve">Sessions were spaced by at least 1 week, with a median gap of 13.5 days, a mean of 18.02 days (SD = 9.09), and a range of </w:t>
      </w:r>
      <w:r w:rsidR="008C70BA">
        <w:rPr>
          <w:rFonts w:ascii="Arial" w:hAnsi="Arial" w:cs="Arial"/>
          <w:color w:val="000000" w:themeColor="text1"/>
          <w:sz w:val="22"/>
          <w:szCs w:val="22"/>
        </w:rPr>
        <w:t>7</w:t>
      </w:r>
      <w:r w:rsidR="008C70BA" w:rsidRPr="008C70BA">
        <w:rPr>
          <w:rFonts w:ascii="Arial" w:hAnsi="Arial" w:cs="Arial"/>
          <w:color w:val="000000" w:themeColor="text1"/>
          <w:sz w:val="22"/>
          <w:szCs w:val="22"/>
        </w:rPr>
        <w:t xml:space="preserve"> to 6</w:t>
      </w:r>
      <w:r w:rsidR="008C70BA">
        <w:rPr>
          <w:rFonts w:ascii="Arial" w:hAnsi="Arial" w:cs="Arial"/>
          <w:color w:val="000000" w:themeColor="text1"/>
          <w:sz w:val="22"/>
          <w:szCs w:val="22"/>
        </w:rPr>
        <w:t>3</w:t>
      </w:r>
      <w:r w:rsidR="008C70BA" w:rsidRPr="008C70BA">
        <w:rPr>
          <w:rFonts w:ascii="Arial" w:hAnsi="Arial" w:cs="Arial"/>
          <w:color w:val="000000" w:themeColor="text1"/>
          <w:sz w:val="22"/>
          <w:szCs w:val="22"/>
        </w:rPr>
        <w:t xml:space="preserve"> days.</w:t>
      </w:r>
      <w:r w:rsidR="00173604">
        <w:rPr>
          <w:rFonts w:ascii="Arial" w:hAnsi="Arial" w:cs="Arial"/>
          <w:color w:val="000000" w:themeColor="text1"/>
          <w:sz w:val="22"/>
          <w:szCs w:val="22"/>
        </w:rPr>
        <w:t xml:space="preserve"> </w:t>
      </w:r>
      <w:r w:rsidRPr="008E5F54">
        <w:rPr>
          <w:rFonts w:ascii="Arial" w:hAnsi="Arial" w:cs="Arial"/>
          <w:color w:val="000000" w:themeColor="text1"/>
          <w:sz w:val="22"/>
          <w:szCs w:val="22"/>
        </w:rPr>
        <w:t xml:space="preserve">On each Day 1 and Day 2, participants received either continuous theta-burst stimulation (cTBS, labeled C) or sham stimulation (S). Across the three sessions, </w:t>
      </w:r>
      <w:r w:rsidR="003246F6">
        <w:rPr>
          <w:rFonts w:ascii="Arial" w:hAnsi="Arial" w:cs="Arial"/>
          <w:color w:val="000000" w:themeColor="text1"/>
          <w:sz w:val="22"/>
          <w:szCs w:val="22"/>
        </w:rPr>
        <w:t>they</w:t>
      </w:r>
      <w:r w:rsidRPr="008E5F54">
        <w:rPr>
          <w:rFonts w:ascii="Arial" w:hAnsi="Arial" w:cs="Arial"/>
          <w:color w:val="000000" w:themeColor="text1"/>
          <w:sz w:val="22"/>
          <w:szCs w:val="22"/>
        </w:rPr>
        <w:t xml:space="preserve"> experienced three TMS conditions: cTBS-sham (CS), sham-cTBS (SC), and sham-sham (SS). The order of these conditions was counterbalanced</w:t>
      </w:r>
      <w:r w:rsidR="00162C2F">
        <w:rPr>
          <w:rFonts w:ascii="Arial" w:hAnsi="Arial" w:cs="Arial"/>
          <w:color w:val="000000" w:themeColor="text1"/>
          <w:sz w:val="22"/>
          <w:szCs w:val="22"/>
        </w:rPr>
        <w:t xml:space="preserve">, with </w:t>
      </w:r>
      <w:r w:rsidRPr="008E5F54">
        <w:rPr>
          <w:rFonts w:ascii="Arial" w:hAnsi="Arial" w:cs="Arial"/>
          <w:color w:val="000000" w:themeColor="text1"/>
          <w:sz w:val="22"/>
          <w:szCs w:val="22"/>
        </w:rPr>
        <w:t>9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C-SS, 7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S-SC, and</w:t>
      </w:r>
      <w:r w:rsidR="00162C2F">
        <w:rPr>
          <w:rFonts w:ascii="Arial" w:hAnsi="Arial" w:cs="Arial"/>
          <w:color w:val="000000" w:themeColor="text1"/>
          <w:sz w:val="22"/>
          <w:szCs w:val="22"/>
        </w:rPr>
        <w:t xml:space="preserve"> 8 in</w:t>
      </w:r>
      <w:r w:rsidRPr="008E5F54">
        <w:rPr>
          <w:rFonts w:ascii="Arial" w:hAnsi="Arial" w:cs="Arial"/>
          <w:color w:val="000000" w:themeColor="text1"/>
          <w:sz w:val="22"/>
          <w:szCs w:val="22"/>
        </w:rPr>
        <w:t xml:space="preserve"> the remaining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one of the other four possible order</w:t>
      </w:r>
      <w:r w:rsidR="00162C2F">
        <w:rPr>
          <w:rFonts w:ascii="Arial" w:hAnsi="Arial" w:cs="Arial"/>
          <w:color w:val="000000" w:themeColor="text1"/>
          <w:sz w:val="22"/>
          <w:szCs w:val="22"/>
        </w:rPr>
        <w:t>s</w:t>
      </w:r>
      <w:r w:rsidRPr="008E5F54">
        <w:rPr>
          <w:rFonts w:ascii="Arial" w:hAnsi="Arial" w:cs="Arial"/>
          <w:color w:val="000000" w:themeColor="text1"/>
          <w:sz w:val="22"/>
          <w:szCs w:val="22"/>
        </w:rPr>
        <w:t>.</w:t>
      </w:r>
      <w:r w:rsidR="00162C2F">
        <w:rPr>
          <w:rFonts w:ascii="Arial" w:hAnsi="Arial" w:cs="Arial"/>
          <w:color w:val="000000" w:themeColor="text1"/>
          <w:sz w:val="22"/>
          <w:szCs w:val="22"/>
        </w:rPr>
        <w:t xml:space="preserve"> </w:t>
      </w:r>
    </w:p>
    <w:p w14:paraId="20537110" w14:textId="77777777" w:rsidR="00173604" w:rsidRDefault="00F40E24" w:rsidP="00173604">
      <w:pPr>
        <w:spacing w:after="120"/>
        <w:rPr>
          <w:rFonts w:ascii="Arial" w:hAnsi="Arial" w:cs="Arial"/>
          <w:color w:val="000000" w:themeColor="text1"/>
          <w:sz w:val="22"/>
          <w:szCs w:val="22"/>
        </w:rPr>
      </w:pPr>
      <w:r w:rsidRPr="00F40E24">
        <w:rPr>
          <w:rFonts w:ascii="Arial" w:hAnsi="Arial" w:cs="Arial"/>
          <w:color w:val="000000" w:themeColor="text1"/>
          <w:sz w:val="22"/>
          <w:szCs w:val="22"/>
        </w:rPr>
        <w:t xml:space="preserve">To prevent differences in stimulation location from affecting participants’ experience across sessions, each participant consistently received TMS targeting either the </w:t>
      </w:r>
      <w:r w:rsidR="00D164B6">
        <w:rPr>
          <w:rFonts w:ascii="Arial" w:hAnsi="Arial" w:cs="Arial"/>
          <w:color w:val="000000" w:themeColor="text1"/>
          <w:sz w:val="22"/>
          <w:szCs w:val="22"/>
        </w:rPr>
        <w:t xml:space="preserve">anterior or posterior portion of the lateral </w:t>
      </w:r>
      <w:r w:rsidRPr="00F40E24">
        <w:rPr>
          <w:rFonts w:ascii="Arial" w:hAnsi="Arial" w:cs="Arial"/>
          <w:color w:val="000000" w:themeColor="text1"/>
          <w:sz w:val="22"/>
          <w:szCs w:val="22"/>
        </w:rPr>
        <w:t xml:space="preserve">OFC in all three </w:t>
      </w:r>
      <w:r>
        <w:rPr>
          <w:rFonts w:ascii="Arial" w:hAnsi="Arial" w:cs="Arial"/>
          <w:color w:val="000000" w:themeColor="text1"/>
          <w:sz w:val="22"/>
          <w:szCs w:val="22"/>
        </w:rPr>
        <w:t>sessions</w:t>
      </w:r>
      <w:r w:rsidRPr="00F40E24">
        <w:rPr>
          <w:rFonts w:ascii="Arial" w:hAnsi="Arial" w:cs="Arial"/>
          <w:color w:val="000000" w:themeColor="text1"/>
          <w:sz w:val="22"/>
          <w:szCs w:val="22"/>
        </w:rPr>
        <w:t xml:space="preserve">. Of the participants, 16 of 32 females and 9 of 16 males received TMS targeted to the </w:t>
      </w:r>
      <w:r w:rsidR="00D164B6">
        <w:rPr>
          <w:rFonts w:ascii="Arial" w:hAnsi="Arial" w:cs="Arial"/>
          <w:color w:val="000000" w:themeColor="text1"/>
          <w:sz w:val="22"/>
          <w:szCs w:val="22"/>
        </w:rPr>
        <w:t>posterior portion</w:t>
      </w:r>
      <w:r w:rsidRPr="00F40E24">
        <w:rPr>
          <w:rFonts w:ascii="Arial" w:hAnsi="Arial" w:cs="Arial"/>
          <w:color w:val="000000" w:themeColor="text1"/>
          <w:sz w:val="22"/>
          <w:szCs w:val="22"/>
        </w:rPr>
        <w:t>.</w:t>
      </w:r>
      <w:r w:rsidR="00173604">
        <w:rPr>
          <w:rFonts w:ascii="Arial" w:hAnsi="Arial" w:cs="Arial"/>
          <w:color w:val="000000" w:themeColor="text1"/>
          <w:sz w:val="22"/>
          <w:szCs w:val="22"/>
        </w:rPr>
        <w:t xml:space="preserve"> </w:t>
      </w:r>
      <w:r w:rsidR="00173604" w:rsidRPr="00244866">
        <w:rPr>
          <w:rFonts w:ascii="Arial" w:hAnsi="Arial" w:cs="Arial"/>
          <w:color w:val="000000" w:themeColor="text1"/>
          <w:sz w:val="22"/>
          <w:szCs w:val="22"/>
        </w:rPr>
        <w:t>We also counterbalanced the order</w:t>
      </w:r>
      <w:r w:rsidR="00173604">
        <w:rPr>
          <w:rFonts w:ascii="Arial" w:hAnsi="Arial" w:cs="Arial"/>
          <w:color w:val="000000" w:themeColor="text1"/>
          <w:sz w:val="22"/>
          <w:szCs w:val="22"/>
        </w:rPr>
        <w:t xml:space="preserve"> of satiation, with half the participants receiving a sweet meal in the first session and the other half receiving a savory meal. The sated odor type alternated for each participant across the three sessions (e.g., savory-sweet- savory or sweet-savory-sweet). </w:t>
      </w:r>
    </w:p>
    <w:p w14:paraId="088475C6" w14:textId="697FAAB8" w:rsidR="00530846" w:rsidRPr="008D3771" w:rsidRDefault="00530846"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Screening </w:t>
      </w:r>
      <w:r w:rsidR="00ED2E83">
        <w:rPr>
          <w:rFonts w:ascii="Arial" w:hAnsi="Arial" w:cs="Arial"/>
          <w:b/>
          <w:bCs/>
          <w:i w:val="0"/>
          <w:iCs w:val="0"/>
          <w:color w:val="000000" w:themeColor="text1"/>
          <w:sz w:val="22"/>
          <w:szCs w:val="22"/>
        </w:rPr>
        <w:t>session</w:t>
      </w:r>
    </w:p>
    <w:p w14:paraId="7FA8C684" w14:textId="77777777" w:rsidR="009E30B8" w:rsidRPr="009E30B8" w:rsidRDefault="009E30B8" w:rsidP="009E30B8">
      <w:pPr>
        <w:spacing w:after="120"/>
        <w:rPr>
          <w:rFonts w:ascii="Arial" w:hAnsi="Arial" w:cs="Arial"/>
          <w:color w:val="000000" w:themeColor="text1"/>
          <w:sz w:val="22"/>
          <w:szCs w:val="22"/>
        </w:rPr>
      </w:pPr>
      <w:r w:rsidRPr="009E30B8">
        <w:rPr>
          <w:rFonts w:ascii="Arial" w:hAnsi="Arial" w:cs="Arial"/>
          <w:color w:val="000000" w:themeColor="text1"/>
          <w:sz w:val="22"/>
          <w:szCs w:val="22"/>
        </w:rPr>
        <w:t>After providing informed consent and completing eligibility screening, participants rated the pleasantness of eight food odors. These odors, supplied by International Flavors and Fragrances (New York, NY), included four savory (garlic, potato chip, pizza, barbecue) and four sweet (chocolate, yellow cake, pineapple cake, gingerbread) odors.</w:t>
      </w:r>
    </w:p>
    <w:p w14:paraId="70519D9F" w14:textId="50A1A124" w:rsidR="009E30B8" w:rsidRDefault="00763058" w:rsidP="000B718D">
      <w:pPr>
        <w:spacing w:after="120"/>
        <w:rPr>
          <w:rFonts w:ascii="Arial" w:hAnsi="Arial" w:cs="Arial"/>
          <w:color w:val="000000" w:themeColor="text1"/>
          <w:sz w:val="22"/>
          <w:szCs w:val="22"/>
        </w:rPr>
      </w:pPr>
      <w:r w:rsidRPr="00763058">
        <w:rPr>
          <w:rFonts w:ascii="Arial" w:hAnsi="Arial" w:cs="Arial"/>
          <w:color w:val="000000" w:themeColor="text1"/>
          <w:sz w:val="22"/>
          <w:szCs w:val="22"/>
        </w:rPr>
        <w:t>In each trial, participants smelled a food odor for 2 seconds and rated their liking on a visual analog scale ranging from “Most Disliked Sensation Imaginable” to “Most Liked Sensation Imaginable.” Ratings were made using a scroll wheel and keyboard press. Each odor was presented three times in a pseudo-randomized order, and ratings were averaged per odor. Based on these ratings, two odors (one savory, one sweet) that were pleasant (above neutral) and closely matched were selected for the discrimination and choice tasks. These odors were used across all three sessions. Participants were excluded if no suitable odors were identified.</w:t>
      </w:r>
    </w:p>
    <w:p w14:paraId="254BE0B6" w14:textId="72E840BD" w:rsidR="0076772B" w:rsidRDefault="0076772B" w:rsidP="000B718D">
      <w:pPr>
        <w:spacing w:after="120"/>
        <w:rPr>
          <w:rFonts w:ascii="Arial" w:hAnsi="Arial" w:cs="Arial"/>
          <w:color w:val="000000" w:themeColor="text1"/>
          <w:sz w:val="22"/>
          <w:szCs w:val="22"/>
        </w:rPr>
      </w:pPr>
      <w:r w:rsidRPr="0076772B">
        <w:rPr>
          <w:rFonts w:ascii="Arial" w:hAnsi="Arial" w:cs="Arial"/>
          <w:color w:val="000000" w:themeColor="text1"/>
          <w:sz w:val="22"/>
          <w:szCs w:val="22"/>
        </w:rPr>
        <w:lastRenderedPageBreak/>
        <w:t xml:space="preserve">A custom-built, computer-controlled olfactometer was used to deliver the odors with precise timing to nasal masks worn by participants. The olfactometer directed medical-grade air through </w:t>
      </w:r>
      <w:r w:rsidRPr="00352105">
        <w:rPr>
          <w:rFonts w:ascii="Arial" w:hAnsi="Arial" w:cs="Arial"/>
          <w:color w:val="000000" w:themeColor="text1"/>
          <w:sz w:val="22"/>
          <w:szCs w:val="22"/>
        </w:rPr>
        <w:t xml:space="preserve">the headspace of </w:t>
      </w:r>
      <w:r w:rsidRPr="0076772B">
        <w:rPr>
          <w:rFonts w:ascii="Arial" w:hAnsi="Arial" w:cs="Arial"/>
          <w:color w:val="000000" w:themeColor="text1"/>
          <w:sz w:val="22"/>
          <w:szCs w:val="22"/>
        </w:rPr>
        <w:t xml:space="preserve">amber bottles containing the odor solutions at a constant flow rate of 3.2 L/min. Using </w:t>
      </w:r>
      <w:r w:rsidRPr="00352105">
        <w:rPr>
          <w:rFonts w:ascii="Arial" w:hAnsi="Arial" w:cs="Arial"/>
          <w:color w:val="000000" w:themeColor="text1"/>
          <w:sz w:val="22"/>
          <w:szCs w:val="22"/>
        </w:rPr>
        <w:t xml:space="preserve">two independent </w:t>
      </w:r>
      <w:r w:rsidRPr="0076772B">
        <w:rPr>
          <w:rFonts w:ascii="Arial" w:hAnsi="Arial" w:cs="Arial"/>
          <w:color w:val="000000" w:themeColor="text1"/>
          <w:sz w:val="22"/>
          <w:szCs w:val="22"/>
        </w:rPr>
        <w:t xml:space="preserve">mass flow controllers (Alicat, Tucson, AZ), the device </w:t>
      </w:r>
      <w:r>
        <w:rPr>
          <w:rFonts w:ascii="Arial" w:hAnsi="Arial" w:cs="Arial"/>
          <w:color w:val="000000" w:themeColor="text1"/>
          <w:sz w:val="22"/>
          <w:szCs w:val="22"/>
        </w:rPr>
        <w:t>enabled</w:t>
      </w:r>
      <w:r w:rsidRPr="0076772B">
        <w:rPr>
          <w:rFonts w:ascii="Arial" w:hAnsi="Arial" w:cs="Arial"/>
          <w:color w:val="000000" w:themeColor="text1"/>
          <w:sz w:val="22"/>
          <w:szCs w:val="22"/>
        </w:rPr>
        <w:t xml:space="preserve"> precise dilution of the odorized air with odorless air. Throughout the experiment, a constant stream of odorless air was delivered, and odorized air was mixed in at specific time points without altering the overall flow rate or causing somatosensory stimulation.</w:t>
      </w:r>
    </w:p>
    <w:p w14:paraId="5481FE4E" w14:textId="2B13D9AD" w:rsidR="00D066C4" w:rsidRPr="00C5149C" w:rsidRDefault="00D066C4" w:rsidP="000B718D">
      <w:pPr>
        <w:pStyle w:val="Heading5"/>
        <w:spacing w:before="0" w:after="120"/>
        <w:rPr>
          <w:rFonts w:ascii="Arial" w:hAnsi="Arial" w:cs="Arial"/>
          <w:b/>
          <w:bCs/>
          <w:i/>
          <w:iCs/>
          <w:color w:val="000000" w:themeColor="text1"/>
          <w:sz w:val="22"/>
          <w:szCs w:val="22"/>
        </w:rPr>
      </w:pPr>
      <w:r w:rsidRPr="00C5149C">
        <w:rPr>
          <w:rFonts w:ascii="Arial" w:hAnsi="Arial" w:cs="Arial"/>
          <w:b/>
          <w:bCs/>
          <w:i/>
          <w:iCs/>
          <w:color w:val="000000" w:themeColor="text1"/>
          <w:sz w:val="22"/>
          <w:szCs w:val="22"/>
        </w:rPr>
        <w:t>Day 0: Scan &amp; Motor threshold</w:t>
      </w:r>
    </w:p>
    <w:p w14:paraId="57461766" w14:textId="2336E66F" w:rsidR="00843615" w:rsidRPr="00221491" w:rsidRDefault="00843615" w:rsidP="000B718D">
      <w:pPr>
        <w:spacing w:after="120"/>
        <w:rPr>
          <w:rFonts w:ascii="Arial" w:hAnsi="Arial" w:cs="Arial"/>
          <w:color w:val="000000" w:themeColor="text1"/>
          <w:sz w:val="22"/>
          <w:szCs w:val="22"/>
        </w:rPr>
      </w:pPr>
      <w:r w:rsidRPr="00244866">
        <w:rPr>
          <w:rFonts w:ascii="Arial" w:hAnsi="Arial" w:cs="Arial"/>
          <w:color w:val="000000" w:themeColor="text1"/>
          <w:sz w:val="22"/>
          <w:szCs w:val="22"/>
        </w:rPr>
        <w:t>We acquired a T1-weighted structural MRI scan to assist</w:t>
      </w:r>
      <w:r w:rsidR="00936671">
        <w:rPr>
          <w:rFonts w:ascii="Arial" w:hAnsi="Arial" w:cs="Arial"/>
          <w:color w:val="000000" w:themeColor="text1"/>
          <w:sz w:val="22"/>
          <w:szCs w:val="22"/>
        </w:rPr>
        <w:t xml:space="preserve"> with</w:t>
      </w:r>
      <w:r w:rsidRPr="00244866">
        <w:rPr>
          <w:rFonts w:ascii="Arial" w:hAnsi="Arial" w:cs="Arial"/>
          <w:color w:val="000000" w:themeColor="text1"/>
          <w:sz w:val="22"/>
          <w:szCs w:val="22"/>
        </w:rPr>
        <w:t xml:space="preserve"> TMS neuronavigation and an 8 min multi-echo resting-state fMRI scan (310 volumes, TR = 1.5s) to individually define</w:t>
      </w:r>
      <w:r w:rsidR="00936671">
        <w:rPr>
          <w:rFonts w:ascii="Arial" w:hAnsi="Arial" w:cs="Arial"/>
          <w:color w:val="000000" w:themeColor="text1"/>
          <w:sz w:val="22"/>
          <w:szCs w:val="22"/>
        </w:rPr>
        <w:t xml:space="preserve"> the</w:t>
      </w:r>
      <w:r w:rsidRPr="00244866">
        <w:rPr>
          <w:rFonts w:ascii="Arial" w:hAnsi="Arial" w:cs="Arial"/>
          <w:color w:val="000000" w:themeColor="text1"/>
          <w:sz w:val="22"/>
          <w:szCs w:val="22"/>
        </w:rPr>
        <w:t xml:space="preserve"> OFC-targeted cTBS coordinates</w:t>
      </w:r>
      <w:r w:rsidR="00936671">
        <w:rPr>
          <w:rFonts w:ascii="Arial" w:hAnsi="Arial" w:cs="Arial"/>
          <w:color w:val="000000" w:themeColor="text1"/>
          <w:sz w:val="22"/>
          <w:szCs w:val="22"/>
        </w:rPr>
        <w:t xml:space="preserve"> </w:t>
      </w:r>
      <w:r w:rsidRPr="00244866">
        <w:rPr>
          <w:rFonts w:ascii="Arial" w:hAnsi="Arial" w:cs="Arial"/>
          <w:color w:val="000000" w:themeColor="text1"/>
          <w:sz w:val="22"/>
          <w:szCs w:val="22"/>
        </w:rPr>
        <w:t xml:space="preserve">(see below). </w:t>
      </w:r>
      <w:r>
        <w:rPr>
          <w:rFonts w:ascii="Arial" w:hAnsi="Arial" w:cs="Arial"/>
          <w:color w:val="000000" w:themeColor="text1"/>
          <w:sz w:val="22"/>
          <w:szCs w:val="22"/>
        </w:rPr>
        <w:t xml:space="preserve">The same </w:t>
      </w:r>
      <w:r w:rsidR="00936671">
        <w:rPr>
          <w:rFonts w:ascii="Arial" w:hAnsi="Arial" w:cs="Arial"/>
          <w:color w:val="000000" w:themeColor="text1"/>
          <w:sz w:val="22"/>
          <w:szCs w:val="22"/>
        </w:rPr>
        <w:t>scanning parameters</w:t>
      </w:r>
      <w:r w:rsidR="003C33C2">
        <w:rPr>
          <w:rFonts w:ascii="Arial" w:hAnsi="Arial" w:cs="Arial"/>
          <w:color w:val="000000" w:themeColor="text1"/>
          <w:sz w:val="22"/>
          <w:szCs w:val="22"/>
        </w:rPr>
        <w:t xml:space="preserve"> were</w:t>
      </w:r>
      <w:r>
        <w:rPr>
          <w:rFonts w:ascii="Arial" w:hAnsi="Arial" w:cs="Arial"/>
          <w:color w:val="000000" w:themeColor="text1"/>
          <w:sz w:val="22"/>
          <w:szCs w:val="22"/>
        </w:rPr>
        <w:t xml:space="preserve"> used </w:t>
      </w:r>
      <w:r w:rsidR="00936671">
        <w:rPr>
          <w:rFonts w:ascii="Arial" w:hAnsi="Arial" w:cs="Arial"/>
          <w:color w:val="000000" w:themeColor="text1"/>
          <w:sz w:val="22"/>
          <w:szCs w:val="22"/>
        </w:rPr>
        <w:t>for</w:t>
      </w:r>
      <w:r w:rsidR="003C3F66">
        <w:rPr>
          <w:rFonts w:ascii="Arial" w:hAnsi="Arial" w:cs="Arial"/>
          <w:color w:val="000000" w:themeColor="text1"/>
          <w:sz w:val="22"/>
          <w:szCs w:val="22"/>
        </w:rPr>
        <w:t xml:space="preserve"> other </w:t>
      </w:r>
      <w:r w:rsidR="00936671">
        <w:rPr>
          <w:rFonts w:ascii="Arial" w:hAnsi="Arial" w:cs="Arial"/>
          <w:color w:val="000000" w:themeColor="text1"/>
          <w:sz w:val="22"/>
          <w:szCs w:val="22"/>
        </w:rPr>
        <w:t>resting-state scans</w:t>
      </w:r>
      <w:r>
        <w:rPr>
          <w:rFonts w:ascii="Arial" w:hAnsi="Arial" w:cs="Arial"/>
          <w:color w:val="000000" w:themeColor="text1"/>
          <w:sz w:val="22"/>
          <w:szCs w:val="22"/>
        </w:rPr>
        <w:t xml:space="preserve">. </w:t>
      </w:r>
      <w:r w:rsidRPr="00244866">
        <w:rPr>
          <w:rFonts w:ascii="Arial" w:hAnsi="Arial" w:cs="Arial"/>
          <w:color w:val="000000" w:themeColor="text1"/>
          <w:sz w:val="22"/>
          <w:szCs w:val="22"/>
        </w:rPr>
        <w:t>We then measured</w:t>
      </w:r>
      <w:r w:rsidR="00B66732">
        <w:rPr>
          <w:rFonts w:ascii="Arial" w:hAnsi="Arial" w:cs="Arial"/>
          <w:color w:val="000000" w:themeColor="text1"/>
          <w:sz w:val="22"/>
          <w:szCs w:val="22"/>
        </w:rPr>
        <w:t xml:space="preserve"> resting motor threshold (</w:t>
      </w:r>
      <w:r w:rsidRPr="00244866">
        <w:rPr>
          <w:rFonts w:ascii="Arial" w:hAnsi="Arial" w:cs="Arial"/>
          <w:color w:val="000000" w:themeColor="text1"/>
          <w:sz w:val="22"/>
          <w:szCs w:val="22"/>
        </w:rPr>
        <w:t>rMT</w:t>
      </w:r>
      <w:r w:rsidR="00B66732">
        <w:rPr>
          <w:rFonts w:ascii="Arial" w:hAnsi="Arial" w:cs="Arial"/>
          <w:color w:val="000000" w:themeColor="text1"/>
          <w:sz w:val="22"/>
          <w:szCs w:val="22"/>
        </w:rPr>
        <w:t>)</w:t>
      </w:r>
      <w:r w:rsidRPr="00244866">
        <w:rPr>
          <w:rFonts w:ascii="Arial" w:hAnsi="Arial" w:cs="Arial"/>
          <w:color w:val="000000" w:themeColor="text1"/>
          <w:sz w:val="22"/>
          <w:szCs w:val="22"/>
        </w:rPr>
        <w:t xml:space="preserve"> by administering single TMS pulses to the hand area of the left motor cortex. rMT was defined as the lowest percentage of stimulator output required to evoke 5 visible thumb movements from 10 pulses.</w:t>
      </w:r>
    </w:p>
    <w:p w14:paraId="5EC97028" w14:textId="30F8CC4E" w:rsidR="00E40B0F" w:rsidRPr="00C5149C" w:rsidRDefault="00E40B0F" w:rsidP="000B718D">
      <w:pPr>
        <w:pStyle w:val="Heading5"/>
        <w:spacing w:before="0" w:after="120"/>
        <w:rPr>
          <w:rFonts w:ascii="Arial" w:hAnsi="Arial" w:cs="Arial"/>
          <w:b/>
          <w:bCs/>
          <w:i/>
          <w:iCs/>
          <w:color w:val="000000" w:themeColor="text1"/>
          <w:sz w:val="22"/>
          <w:szCs w:val="22"/>
        </w:rPr>
      </w:pPr>
      <w:r w:rsidRPr="00C5149C">
        <w:rPr>
          <w:rFonts w:ascii="Arial" w:hAnsi="Arial" w:cs="Arial"/>
          <w:b/>
          <w:bCs/>
          <w:i/>
          <w:iCs/>
          <w:color w:val="000000" w:themeColor="text1"/>
          <w:sz w:val="22"/>
          <w:szCs w:val="22"/>
        </w:rPr>
        <w:t xml:space="preserve">Day 1: </w:t>
      </w:r>
      <w:r w:rsidR="00A47AE5" w:rsidRPr="00C5149C">
        <w:rPr>
          <w:rFonts w:ascii="Arial" w:hAnsi="Arial" w:cs="Arial"/>
          <w:b/>
          <w:bCs/>
          <w:i/>
          <w:iCs/>
          <w:color w:val="000000" w:themeColor="text1"/>
          <w:sz w:val="22"/>
          <w:szCs w:val="22"/>
        </w:rPr>
        <w:t>Discrimination task</w:t>
      </w:r>
    </w:p>
    <w:p w14:paraId="2A1CE39F" w14:textId="19588466" w:rsidR="00B4403E" w:rsidRPr="00D8455D" w:rsidRDefault="00F321D3" w:rsidP="0091089C">
      <w:pPr>
        <w:spacing w:after="120"/>
        <w:rPr>
          <w:rFonts w:ascii="Arial" w:hAnsi="Arial" w:cs="Arial"/>
          <w:color w:val="000000" w:themeColor="text1"/>
          <w:sz w:val="22"/>
          <w:szCs w:val="22"/>
        </w:rPr>
      </w:pPr>
      <w:r>
        <w:rPr>
          <w:rFonts w:ascii="Arial" w:hAnsi="Arial" w:cs="Arial"/>
          <w:color w:val="000000" w:themeColor="text1"/>
          <w:sz w:val="22"/>
          <w:szCs w:val="22"/>
        </w:rPr>
        <w:t>Participants</w:t>
      </w:r>
      <w:r w:rsidR="00A7158C" w:rsidRPr="00244866">
        <w:rPr>
          <w:rFonts w:ascii="Arial" w:hAnsi="Arial" w:cs="Arial"/>
          <w:color w:val="000000" w:themeColor="text1"/>
          <w:sz w:val="22"/>
          <w:szCs w:val="22"/>
        </w:rPr>
        <w:t xml:space="preserve"> first </w:t>
      </w:r>
      <w:r w:rsidR="00B216F1">
        <w:rPr>
          <w:rFonts w:ascii="Arial" w:hAnsi="Arial" w:cs="Arial"/>
          <w:color w:val="000000" w:themeColor="text1"/>
          <w:sz w:val="22"/>
          <w:szCs w:val="22"/>
        </w:rPr>
        <w:t>underwent a TMS session</w:t>
      </w:r>
      <w:r w:rsidR="00DF3891">
        <w:rPr>
          <w:rFonts w:ascii="Arial" w:hAnsi="Arial" w:cs="Arial"/>
          <w:color w:val="000000" w:themeColor="text1"/>
          <w:sz w:val="22"/>
          <w:szCs w:val="22"/>
        </w:rPr>
        <w:t xml:space="preserve"> (cTBS or sham</w:t>
      </w:r>
      <w:r w:rsidR="005845C7">
        <w:rPr>
          <w:rFonts w:ascii="Arial" w:hAnsi="Arial" w:cs="Arial"/>
          <w:color w:val="000000" w:themeColor="text1"/>
          <w:sz w:val="22"/>
          <w:szCs w:val="22"/>
        </w:rPr>
        <w:t>, see below</w:t>
      </w:r>
      <w:r w:rsidR="00DF3891">
        <w:rPr>
          <w:rFonts w:ascii="Arial" w:hAnsi="Arial" w:cs="Arial"/>
          <w:color w:val="000000" w:themeColor="text1"/>
          <w:sz w:val="22"/>
          <w:szCs w:val="22"/>
        </w:rPr>
        <w:t>)</w:t>
      </w:r>
      <w:r w:rsidR="00B216F1">
        <w:rPr>
          <w:rFonts w:ascii="Arial" w:hAnsi="Arial" w:cs="Arial"/>
          <w:color w:val="000000" w:themeColor="text1"/>
          <w:sz w:val="22"/>
          <w:szCs w:val="22"/>
        </w:rPr>
        <w:t xml:space="preserve">, </w:t>
      </w:r>
      <w:r w:rsidR="001425CF" w:rsidRPr="00244866">
        <w:rPr>
          <w:rFonts w:ascii="Arial" w:hAnsi="Arial" w:cs="Arial"/>
          <w:color w:val="000000" w:themeColor="text1"/>
          <w:sz w:val="22"/>
          <w:szCs w:val="22"/>
        </w:rPr>
        <w:t xml:space="preserve">followed by </w:t>
      </w:r>
      <w:r w:rsidR="00BD5E71" w:rsidRPr="00244866">
        <w:rPr>
          <w:rFonts w:ascii="Arial" w:hAnsi="Arial" w:cs="Arial"/>
          <w:color w:val="000000" w:themeColor="text1"/>
          <w:sz w:val="22"/>
          <w:szCs w:val="22"/>
        </w:rPr>
        <w:t>a resting-state scan</w:t>
      </w:r>
      <w:r w:rsidR="007B43DC" w:rsidRPr="00244866">
        <w:rPr>
          <w:rFonts w:ascii="Arial" w:hAnsi="Arial" w:cs="Arial"/>
          <w:color w:val="000000" w:themeColor="text1"/>
          <w:sz w:val="22"/>
          <w:szCs w:val="22"/>
        </w:rPr>
        <w:t xml:space="preserve">. </w:t>
      </w:r>
      <w:r w:rsidR="00F6456F" w:rsidRPr="00244866">
        <w:rPr>
          <w:rFonts w:ascii="Arial" w:hAnsi="Arial" w:cs="Arial"/>
          <w:color w:val="000000" w:themeColor="text1"/>
          <w:sz w:val="22"/>
          <w:szCs w:val="22"/>
        </w:rPr>
        <w:t xml:space="preserve">Then </w:t>
      </w:r>
      <w:r w:rsidR="002111AE">
        <w:rPr>
          <w:rFonts w:ascii="Arial" w:hAnsi="Arial" w:cs="Arial"/>
          <w:color w:val="000000" w:themeColor="text1"/>
          <w:sz w:val="22"/>
          <w:szCs w:val="22"/>
        </w:rPr>
        <w:t xml:space="preserve">they completed five </w:t>
      </w:r>
      <w:r w:rsidR="00A7158C" w:rsidRPr="00244866">
        <w:rPr>
          <w:rFonts w:ascii="Arial" w:hAnsi="Arial" w:cs="Arial"/>
          <w:color w:val="000000" w:themeColor="text1"/>
          <w:sz w:val="22"/>
          <w:szCs w:val="22"/>
        </w:rPr>
        <w:t xml:space="preserve">runs of </w:t>
      </w:r>
      <w:r w:rsidR="00BB2D84">
        <w:rPr>
          <w:rFonts w:ascii="Arial" w:hAnsi="Arial" w:cs="Arial"/>
          <w:color w:val="000000" w:themeColor="text1"/>
          <w:sz w:val="22"/>
          <w:szCs w:val="22"/>
        </w:rPr>
        <w:t>a</w:t>
      </w:r>
      <w:r w:rsidR="00A7158C" w:rsidRPr="00244866">
        <w:rPr>
          <w:rFonts w:ascii="Arial" w:hAnsi="Arial" w:cs="Arial"/>
          <w:color w:val="000000" w:themeColor="text1"/>
          <w:sz w:val="22"/>
          <w:szCs w:val="22"/>
        </w:rPr>
        <w:t xml:space="preserve"> </w:t>
      </w:r>
      <w:r w:rsidR="00E6089B">
        <w:rPr>
          <w:rFonts w:ascii="Arial" w:hAnsi="Arial" w:cs="Arial"/>
          <w:color w:val="000000" w:themeColor="text1"/>
          <w:sz w:val="22"/>
          <w:szCs w:val="22"/>
        </w:rPr>
        <w:t>discrimination</w:t>
      </w:r>
      <w:r w:rsidR="00A7158C" w:rsidRPr="00244866">
        <w:rPr>
          <w:rFonts w:ascii="Arial" w:hAnsi="Arial" w:cs="Arial"/>
          <w:color w:val="000000" w:themeColor="text1"/>
          <w:sz w:val="22"/>
          <w:szCs w:val="22"/>
        </w:rPr>
        <w:t xml:space="preserve"> task</w:t>
      </w:r>
      <w:r w:rsidR="00F6456F" w:rsidRPr="00244866">
        <w:rPr>
          <w:rFonts w:ascii="Arial" w:hAnsi="Arial" w:cs="Arial"/>
          <w:color w:val="000000" w:themeColor="text1"/>
          <w:sz w:val="22"/>
          <w:szCs w:val="22"/>
        </w:rPr>
        <w:t xml:space="preserve">. </w:t>
      </w:r>
      <w:r w:rsidR="00FC3D18">
        <w:rPr>
          <w:rFonts w:ascii="Arial" w:hAnsi="Arial" w:cs="Arial"/>
          <w:color w:val="000000" w:themeColor="text1"/>
          <w:sz w:val="22"/>
          <w:szCs w:val="22"/>
        </w:rPr>
        <w:t>In</w:t>
      </w:r>
      <w:r w:rsidR="00104B6B">
        <w:rPr>
          <w:rFonts w:ascii="Arial" w:hAnsi="Arial" w:cs="Arial"/>
          <w:color w:val="000000" w:themeColor="text1"/>
          <w:sz w:val="22"/>
          <w:szCs w:val="22"/>
        </w:rPr>
        <w:t xml:space="preserve"> each trial, </w:t>
      </w:r>
      <w:r>
        <w:rPr>
          <w:rFonts w:ascii="Arial" w:hAnsi="Arial" w:cs="Arial"/>
          <w:color w:val="000000" w:themeColor="text1"/>
          <w:sz w:val="22"/>
          <w:szCs w:val="22"/>
        </w:rPr>
        <w:t>participants</w:t>
      </w:r>
      <w:r w:rsidR="002C03C1" w:rsidRPr="00244866">
        <w:rPr>
          <w:rFonts w:ascii="Arial" w:hAnsi="Arial" w:cs="Arial"/>
          <w:color w:val="000000" w:themeColor="text1"/>
          <w:sz w:val="22"/>
          <w:szCs w:val="22"/>
        </w:rPr>
        <w:t xml:space="preserve"> chose</w:t>
      </w:r>
      <w:r w:rsidR="00E470DB">
        <w:rPr>
          <w:rFonts w:ascii="Arial" w:hAnsi="Arial" w:cs="Arial"/>
          <w:color w:val="000000" w:themeColor="text1"/>
          <w:sz w:val="22"/>
          <w:szCs w:val="22"/>
        </w:rPr>
        <w:t xml:space="preserve"> between two stimuli</w:t>
      </w:r>
      <w:r w:rsidR="00FC3D18">
        <w:rPr>
          <w:rFonts w:ascii="Arial" w:hAnsi="Arial" w:cs="Arial"/>
          <w:color w:val="000000" w:themeColor="text1"/>
          <w:sz w:val="22"/>
          <w:szCs w:val="22"/>
        </w:rPr>
        <w:t xml:space="preserve">: </w:t>
      </w:r>
      <w:r w:rsidR="00E470DB">
        <w:rPr>
          <w:rFonts w:ascii="Arial" w:hAnsi="Arial" w:cs="Arial"/>
          <w:color w:val="000000" w:themeColor="text1"/>
          <w:sz w:val="22"/>
          <w:szCs w:val="22"/>
        </w:rPr>
        <w:t xml:space="preserve">one associated with a savory or sweet odor, and </w:t>
      </w:r>
      <w:r w:rsidR="00FC3D18">
        <w:rPr>
          <w:rFonts w:ascii="Arial" w:hAnsi="Arial" w:cs="Arial"/>
          <w:color w:val="000000" w:themeColor="text1"/>
          <w:sz w:val="22"/>
          <w:szCs w:val="22"/>
        </w:rPr>
        <w:t>the other</w:t>
      </w:r>
      <w:r w:rsidR="00E470DB">
        <w:rPr>
          <w:rFonts w:ascii="Arial" w:hAnsi="Arial" w:cs="Arial"/>
          <w:color w:val="000000" w:themeColor="text1"/>
          <w:sz w:val="22"/>
          <w:szCs w:val="22"/>
        </w:rPr>
        <w:t xml:space="preserve"> with clean air. </w:t>
      </w:r>
      <w:r w:rsidR="00CE4DCF">
        <w:rPr>
          <w:rFonts w:ascii="Arial" w:hAnsi="Arial" w:cs="Arial"/>
          <w:color w:val="000000" w:themeColor="text1"/>
          <w:sz w:val="22"/>
          <w:szCs w:val="22"/>
        </w:rPr>
        <w:t xml:space="preserve">Stimuli were displayed for 3 seconds, followed by a decision phase (maximum 3 seconds). If participants selected a stimulus leading to an odor, the odor was delivered for 2 seconds. The inter-trial interval ranged from 4 to 8 seconds. </w:t>
      </w:r>
      <w:r w:rsidR="005D7ABC">
        <w:rPr>
          <w:rFonts w:ascii="Arial" w:hAnsi="Arial" w:cs="Arial"/>
          <w:color w:val="000000" w:themeColor="text1"/>
          <w:sz w:val="22"/>
          <w:szCs w:val="22"/>
        </w:rPr>
        <w:t xml:space="preserve">Each run </w:t>
      </w:r>
      <w:r w:rsidR="00D8455D">
        <w:rPr>
          <w:rFonts w:ascii="Arial" w:hAnsi="Arial" w:cs="Arial"/>
          <w:color w:val="000000" w:themeColor="text1"/>
          <w:sz w:val="22"/>
          <w:szCs w:val="22"/>
        </w:rPr>
        <w:t>consisted of</w:t>
      </w:r>
      <w:r w:rsidR="005D7ABC">
        <w:rPr>
          <w:rFonts w:ascii="Arial" w:hAnsi="Arial" w:cs="Arial"/>
          <w:color w:val="000000" w:themeColor="text1"/>
          <w:sz w:val="22"/>
          <w:szCs w:val="22"/>
        </w:rPr>
        <w:t xml:space="preserve"> </w:t>
      </w:r>
      <w:r w:rsidR="006042E4">
        <w:rPr>
          <w:rFonts w:ascii="Arial" w:hAnsi="Arial" w:cs="Arial"/>
          <w:color w:val="000000" w:themeColor="text1"/>
          <w:sz w:val="22"/>
          <w:szCs w:val="22"/>
        </w:rPr>
        <w:t>24</w:t>
      </w:r>
      <w:r w:rsidR="005D7ABC">
        <w:rPr>
          <w:rFonts w:ascii="Arial" w:hAnsi="Arial" w:cs="Arial"/>
          <w:color w:val="000000" w:themeColor="text1"/>
          <w:sz w:val="22"/>
          <w:szCs w:val="22"/>
        </w:rPr>
        <w:t xml:space="preserve"> trials</w:t>
      </w:r>
      <w:r w:rsidR="00D8455D">
        <w:rPr>
          <w:rFonts w:ascii="Arial" w:hAnsi="Arial" w:cs="Arial"/>
          <w:color w:val="000000" w:themeColor="text1"/>
          <w:sz w:val="22"/>
          <w:szCs w:val="22"/>
        </w:rPr>
        <w:t xml:space="preserve">, using four groups of stimulus pairs: two sets (A and B) crossed with </w:t>
      </w:r>
      <w:r w:rsidR="002C03C1" w:rsidRPr="00244866">
        <w:rPr>
          <w:rFonts w:ascii="Arial" w:hAnsi="Arial" w:cs="Arial"/>
          <w:color w:val="000000" w:themeColor="text1"/>
          <w:sz w:val="22"/>
          <w:szCs w:val="22"/>
        </w:rPr>
        <w:t xml:space="preserve">sweet/savory odors. </w:t>
      </w:r>
      <w:r w:rsidR="00BC33DD">
        <w:rPr>
          <w:rFonts w:ascii="Arial" w:hAnsi="Arial" w:cs="Arial"/>
          <w:color w:val="000000" w:themeColor="text1"/>
          <w:sz w:val="22"/>
          <w:szCs w:val="22"/>
        </w:rPr>
        <w:t xml:space="preserve">Each combination </w:t>
      </w:r>
      <w:r w:rsidR="0080352F">
        <w:rPr>
          <w:rFonts w:ascii="Arial" w:hAnsi="Arial" w:cs="Arial"/>
          <w:color w:val="000000" w:themeColor="text1"/>
          <w:sz w:val="22"/>
          <w:szCs w:val="22"/>
        </w:rPr>
        <w:t>had</w:t>
      </w:r>
      <w:r w:rsidR="00BC33DD">
        <w:rPr>
          <w:rFonts w:ascii="Arial" w:hAnsi="Arial" w:cs="Arial"/>
          <w:color w:val="000000" w:themeColor="text1"/>
          <w:sz w:val="22"/>
          <w:szCs w:val="22"/>
        </w:rPr>
        <w:t xml:space="preserve"> three</w:t>
      </w:r>
      <w:r w:rsidR="002F55C5">
        <w:rPr>
          <w:rFonts w:ascii="Arial" w:hAnsi="Arial" w:cs="Arial"/>
          <w:color w:val="000000" w:themeColor="text1"/>
          <w:sz w:val="22"/>
          <w:szCs w:val="22"/>
        </w:rPr>
        <w:t xml:space="preserve"> non-overlapping</w:t>
      </w:r>
      <w:r w:rsidR="00BC33DD">
        <w:rPr>
          <w:rFonts w:ascii="Arial" w:hAnsi="Arial" w:cs="Arial"/>
          <w:color w:val="000000" w:themeColor="text1"/>
          <w:sz w:val="22"/>
          <w:szCs w:val="22"/>
        </w:rPr>
        <w:t xml:space="preserve"> </w:t>
      </w:r>
      <w:r w:rsidR="0080352F">
        <w:rPr>
          <w:rFonts w:ascii="Arial" w:hAnsi="Arial" w:cs="Arial"/>
          <w:color w:val="000000" w:themeColor="text1"/>
          <w:sz w:val="22"/>
          <w:szCs w:val="22"/>
        </w:rPr>
        <w:t>stimulus pairs</w:t>
      </w:r>
      <w:r w:rsidR="001D67AE">
        <w:rPr>
          <w:rFonts w:ascii="Arial" w:hAnsi="Arial" w:cs="Arial"/>
          <w:color w:val="000000" w:themeColor="text1"/>
          <w:sz w:val="22"/>
          <w:szCs w:val="22"/>
        </w:rPr>
        <w:t xml:space="preserve">, </w:t>
      </w:r>
      <w:r w:rsidR="0080352F">
        <w:rPr>
          <w:rFonts w:ascii="Arial" w:hAnsi="Arial" w:cs="Arial"/>
          <w:color w:val="000000" w:themeColor="text1"/>
          <w:sz w:val="22"/>
          <w:szCs w:val="22"/>
        </w:rPr>
        <w:t>resulting in</w:t>
      </w:r>
      <w:r w:rsidR="001D67AE">
        <w:rPr>
          <w:rFonts w:ascii="Arial" w:hAnsi="Arial" w:cs="Arial"/>
          <w:color w:val="000000" w:themeColor="text1"/>
          <w:sz w:val="22"/>
          <w:szCs w:val="22"/>
        </w:rPr>
        <w:t xml:space="preserve"> 24 distinct stimuli. </w:t>
      </w:r>
      <w:r w:rsidR="00BC33DD" w:rsidRPr="00625CCD">
        <w:rPr>
          <w:rFonts w:ascii="Arial" w:hAnsi="Arial" w:cs="Arial"/>
          <w:color w:val="000000" w:themeColor="text1"/>
          <w:sz w:val="22"/>
          <w:szCs w:val="22"/>
        </w:rPr>
        <w:t>Each</w:t>
      </w:r>
      <w:r w:rsidR="00BC33DD">
        <w:rPr>
          <w:rFonts w:ascii="Arial" w:hAnsi="Arial" w:cs="Arial"/>
          <w:color w:val="000000" w:themeColor="text1"/>
          <w:sz w:val="22"/>
          <w:szCs w:val="22"/>
        </w:rPr>
        <w:t xml:space="preserve"> pair was presented twice </w:t>
      </w:r>
      <w:r w:rsidR="00BC33DD" w:rsidRPr="00625CCD">
        <w:rPr>
          <w:rFonts w:ascii="Arial" w:hAnsi="Arial" w:cs="Arial"/>
          <w:color w:val="000000" w:themeColor="text1"/>
          <w:sz w:val="22"/>
          <w:szCs w:val="22"/>
        </w:rPr>
        <w:t>to counterbalance</w:t>
      </w:r>
      <w:r w:rsidR="00BC33DD">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left and right</w:t>
      </w:r>
      <w:r w:rsidR="00BC33DD">
        <w:rPr>
          <w:rFonts w:ascii="Arial" w:hAnsi="Arial" w:cs="Arial"/>
          <w:color w:val="000000" w:themeColor="text1"/>
          <w:sz w:val="22"/>
          <w:szCs w:val="22"/>
        </w:rPr>
        <w:t xml:space="preserve"> positions</w:t>
      </w:r>
      <w:r w:rsidR="00BC33DD" w:rsidRPr="00625CCD">
        <w:rPr>
          <w:rFonts w:ascii="Arial" w:hAnsi="Arial" w:cs="Arial"/>
          <w:color w:val="000000" w:themeColor="text1"/>
          <w:sz w:val="22"/>
          <w:szCs w:val="22"/>
        </w:rPr>
        <w:t>.</w:t>
      </w:r>
      <w:r w:rsidR="00BC33DD">
        <w:rPr>
          <w:rFonts w:ascii="Arial" w:hAnsi="Arial" w:cs="Arial"/>
          <w:color w:val="000000" w:themeColor="text1"/>
          <w:sz w:val="22"/>
          <w:szCs w:val="22"/>
        </w:rPr>
        <w:t xml:space="preserve"> </w:t>
      </w:r>
      <w:r w:rsidR="002C03C1" w:rsidRPr="00244866">
        <w:rPr>
          <w:rFonts w:ascii="Arial" w:hAnsi="Arial" w:cs="Arial"/>
          <w:color w:val="000000" w:themeColor="text1"/>
          <w:sz w:val="22"/>
          <w:szCs w:val="22"/>
        </w:rPr>
        <w:t>Choice and response times were recorded for each trial</w:t>
      </w:r>
      <w:r w:rsidR="0049506A">
        <w:rPr>
          <w:rFonts w:ascii="Arial" w:hAnsi="Arial" w:cs="Arial"/>
          <w:color w:val="000000" w:themeColor="text1"/>
          <w:sz w:val="22"/>
          <w:szCs w:val="22"/>
        </w:rPr>
        <w:t>, and d</w:t>
      </w:r>
      <w:r w:rsidR="000E4836">
        <w:rPr>
          <w:rFonts w:ascii="ArialMT" w:hAnsi="ArialMT"/>
          <w:sz w:val="22"/>
          <w:szCs w:val="22"/>
        </w:rPr>
        <w:t xml:space="preserve">ifferent visual stimuli were used across the three sessions. </w:t>
      </w:r>
    </w:p>
    <w:p w14:paraId="496879CF" w14:textId="69822D1D" w:rsidR="00F53B9E" w:rsidRPr="00C5149C" w:rsidRDefault="003C3CCD" w:rsidP="005F72DB">
      <w:pPr>
        <w:pStyle w:val="Heading5"/>
        <w:spacing w:before="0" w:after="120"/>
        <w:rPr>
          <w:rFonts w:ascii="Arial" w:hAnsi="Arial" w:cs="Arial"/>
          <w:b/>
          <w:bCs/>
          <w:i/>
          <w:iCs/>
          <w:color w:val="auto"/>
          <w:sz w:val="22"/>
          <w:szCs w:val="22"/>
        </w:rPr>
      </w:pPr>
      <w:r w:rsidRPr="00C5149C">
        <w:rPr>
          <w:rFonts w:ascii="Arial" w:hAnsi="Arial" w:cs="Arial"/>
          <w:b/>
          <w:bCs/>
          <w:i/>
          <w:iCs/>
          <w:color w:val="auto"/>
          <w:sz w:val="22"/>
          <w:szCs w:val="22"/>
        </w:rPr>
        <w:t xml:space="preserve">Day 2: </w:t>
      </w:r>
      <w:r w:rsidR="00185050" w:rsidRPr="00C5149C">
        <w:rPr>
          <w:rFonts w:ascii="Arial" w:hAnsi="Arial" w:cs="Arial"/>
          <w:b/>
          <w:bCs/>
          <w:i/>
          <w:iCs/>
          <w:color w:val="auto"/>
          <w:sz w:val="22"/>
          <w:szCs w:val="22"/>
        </w:rPr>
        <w:t xml:space="preserve">Meal consumption and </w:t>
      </w:r>
      <w:r w:rsidR="00DA0E3E" w:rsidRPr="00C5149C">
        <w:rPr>
          <w:rFonts w:ascii="Arial" w:hAnsi="Arial" w:cs="Arial"/>
          <w:b/>
          <w:bCs/>
          <w:i/>
          <w:iCs/>
          <w:color w:val="auto"/>
          <w:sz w:val="22"/>
          <w:szCs w:val="22"/>
        </w:rPr>
        <w:t>choice task</w:t>
      </w:r>
    </w:p>
    <w:p w14:paraId="32D1F304" w14:textId="6AEA68C2" w:rsidR="00BF541E" w:rsidRPr="00365D66" w:rsidRDefault="00410454" w:rsidP="0091089C">
      <w:pPr>
        <w:spacing w:after="120"/>
        <w:rPr>
          <w:rFonts w:ascii="Arial" w:hAnsi="Arial" w:cs="Arial"/>
          <w:sz w:val="22"/>
          <w:szCs w:val="22"/>
        </w:rPr>
      </w:pPr>
      <w:r w:rsidRPr="006E260B">
        <w:rPr>
          <w:rFonts w:ascii="Arial" w:hAnsi="Arial" w:cs="Arial"/>
          <w:sz w:val="22"/>
          <w:szCs w:val="22"/>
        </w:rPr>
        <w:t>Day 2 start</w:t>
      </w:r>
      <w:r w:rsidR="00C21472">
        <w:rPr>
          <w:rFonts w:ascii="Arial" w:hAnsi="Arial" w:cs="Arial"/>
          <w:sz w:val="22"/>
          <w:szCs w:val="22"/>
        </w:rPr>
        <w:t>ed</w:t>
      </w:r>
      <w:r w:rsidRPr="006E260B">
        <w:rPr>
          <w:rFonts w:ascii="Arial" w:hAnsi="Arial" w:cs="Arial"/>
          <w:sz w:val="22"/>
          <w:szCs w:val="22"/>
        </w:rPr>
        <w:t xml:space="preserve"> with</w:t>
      </w:r>
      <w:r w:rsidR="00F00FFE">
        <w:rPr>
          <w:rFonts w:ascii="Arial" w:hAnsi="Arial" w:cs="Arial"/>
          <w:sz w:val="22"/>
          <w:szCs w:val="22"/>
        </w:rPr>
        <w:t xml:space="preserve"> an odor pleasantness rating </w:t>
      </w:r>
      <w:r w:rsidR="002D6766">
        <w:rPr>
          <w:rFonts w:ascii="Arial" w:hAnsi="Arial" w:cs="Arial"/>
          <w:sz w:val="22"/>
          <w:szCs w:val="22"/>
        </w:rPr>
        <w:t xml:space="preserve">followed by </w:t>
      </w:r>
      <w:r w:rsidRPr="006E260B">
        <w:rPr>
          <w:rFonts w:ascii="Arial" w:hAnsi="Arial" w:cs="Arial"/>
          <w:sz w:val="22"/>
          <w:szCs w:val="22"/>
        </w:rPr>
        <w:t>a choice task</w:t>
      </w:r>
      <w:r w:rsidR="00780B47">
        <w:rPr>
          <w:rFonts w:ascii="Arial" w:hAnsi="Arial" w:cs="Arial"/>
          <w:sz w:val="22"/>
          <w:szCs w:val="22"/>
        </w:rPr>
        <w:t xml:space="preserve"> (pre-meal)</w:t>
      </w:r>
      <w:r w:rsidRPr="006E260B">
        <w:rPr>
          <w:rFonts w:ascii="Arial" w:hAnsi="Arial" w:cs="Arial"/>
          <w:sz w:val="22"/>
          <w:szCs w:val="22"/>
        </w:rPr>
        <w:t xml:space="preserve"> where participants selected between pairs of stimuli. </w:t>
      </w:r>
      <w:r w:rsidR="002D6766">
        <w:rPr>
          <w:rFonts w:ascii="Arial" w:hAnsi="Arial" w:cs="Arial"/>
          <w:sz w:val="22"/>
          <w:szCs w:val="22"/>
        </w:rPr>
        <w:t>Afterwards</w:t>
      </w:r>
      <w:r w:rsidR="00C21472">
        <w:rPr>
          <w:rFonts w:ascii="Arial" w:hAnsi="Arial" w:cs="Arial"/>
          <w:sz w:val="22"/>
          <w:szCs w:val="22"/>
        </w:rPr>
        <w:t>, participants underwent a TMS session</w:t>
      </w:r>
      <w:r w:rsidR="002D6766">
        <w:rPr>
          <w:rFonts w:ascii="Arial" w:hAnsi="Arial" w:cs="Arial"/>
          <w:sz w:val="22"/>
          <w:szCs w:val="22"/>
        </w:rPr>
        <w:t xml:space="preserve"> and then</w:t>
      </w:r>
      <w:r w:rsidR="00BF652B" w:rsidRPr="006E260B">
        <w:rPr>
          <w:rFonts w:ascii="Arial" w:hAnsi="Arial" w:cs="Arial"/>
          <w:color w:val="000000" w:themeColor="text1"/>
          <w:sz w:val="22"/>
          <w:szCs w:val="22"/>
        </w:rPr>
        <w:t xml:space="preserve"> had a meal</w:t>
      </w:r>
      <w:r w:rsidR="00DB7E8E">
        <w:rPr>
          <w:rFonts w:ascii="Arial" w:hAnsi="Arial" w:cs="Arial"/>
          <w:color w:val="000000" w:themeColor="text1"/>
          <w:sz w:val="22"/>
          <w:szCs w:val="22"/>
        </w:rPr>
        <w:t xml:space="preserve"> </w:t>
      </w:r>
      <w:r w:rsidR="001F3FD8">
        <w:rPr>
          <w:rFonts w:ascii="Arial" w:hAnsi="Arial" w:cs="Arial"/>
          <w:color w:val="000000" w:themeColor="text1"/>
          <w:sz w:val="22"/>
          <w:szCs w:val="22"/>
        </w:rPr>
        <w:t>carefully</w:t>
      </w:r>
      <w:r w:rsidR="002D6766">
        <w:rPr>
          <w:rFonts w:ascii="Arial" w:hAnsi="Arial" w:cs="Arial"/>
          <w:color w:val="000000" w:themeColor="text1"/>
          <w:sz w:val="22"/>
          <w:szCs w:val="22"/>
        </w:rPr>
        <w:t xml:space="preserve"> matched</w:t>
      </w:r>
      <w:r w:rsidR="00DB7E8E">
        <w:rPr>
          <w:rFonts w:ascii="Arial" w:hAnsi="Arial" w:cs="Arial"/>
          <w:color w:val="000000" w:themeColor="text1"/>
          <w:sz w:val="22"/>
          <w:szCs w:val="22"/>
        </w:rPr>
        <w:t xml:space="preserve"> in flavor</w:t>
      </w:r>
      <w:r w:rsidR="002D6766">
        <w:rPr>
          <w:rFonts w:ascii="Arial" w:hAnsi="Arial" w:cs="Arial"/>
          <w:color w:val="000000" w:themeColor="text1"/>
          <w:sz w:val="22"/>
          <w:szCs w:val="22"/>
        </w:rPr>
        <w:t xml:space="preserve"> to </w:t>
      </w:r>
      <w:r w:rsidR="00715F48">
        <w:rPr>
          <w:rFonts w:ascii="Arial" w:hAnsi="Arial" w:cs="Arial"/>
          <w:color w:val="000000" w:themeColor="text1"/>
          <w:sz w:val="22"/>
          <w:szCs w:val="22"/>
        </w:rPr>
        <w:t>either the sweet or savory food odor</w:t>
      </w:r>
      <w:r w:rsidR="000440AB">
        <w:rPr>
          <w:rFonts w:ascii="Arial" w:hAnsi="Arial" w:cs="Arial"/>
          <w:color w:val="000000" w:themeColor="text1"/>
          <w:sz w:val="22"/>
          <w:szCs w:val="22"/>
        </w:rPr>
        <w:t xml:space="preserve"> </w:t>
      </w:r>
      <w:r w:rsidR="001F3FD8">
        <w:rPr>
          <w:rFonts w:ascii="Arial" w:hAnsi="Arial" w:cs="Arial"/>
          <w:color w:val="000000" w:themeColor="text1"/>
          <w:sz w:val="22"/>
          <w:szCs w:val="22"/>
        </w:rPr>
        <w:t xml:space="preserve">used in their </w:t>
      </w:r>
      <w:r w:rsidR="0084535C">
        <w:rPr>
          <w:rFonts w:ascii="Arial" w:hAnsi="Arial" w:cs="Arial"/>
          <w:color w:val="000000" w:themeColor="text1"/>
          <w:sz w:val="22"/>
          <w:szCs w:val="22"/>
        </w:rPr>
        <w:t>task</w:t>
      </w:r>
      <w:r w:rsidR="00715F48">
        <w:rPr>
          <w:rFonts w:ascii="Arial" w:hAnsi="Arial" w:cs="Arial"/>
          <w:color w:val="000000" w:themeColor="text1"/>
          <w:sz w:val="22"/>
          <w:szCs w:val="22"/>
        </w:rPr>
        <w:t>.</w:t>
      </w:r>
      <w:r w:rsidR="00395ECE">
        <w:rPr>
          <w:rFonts w:ascii="Arial" w:hAnsi="Arial" w:cs="Arial"/>
          <w:color w:val="000000" w:themeColor="text1"/>
          <w:sz w:val="22"/>
          <w:szCs w:val="22"/>
        </w:rPr>
        <w:t xml:space="preserve"> </w:t>
      </w:r>
      <w:r w:rsidR="00395ECE" w:rsidRPr="00395ECE">
        <w:rPr>
          <w:rFonts w:ascii="Arial" w:hAnsi="Arial" w:cs="Arial"/>
          <w:color w:val="000000" w:themeColor="text1"/>
          <w:sz w:val="22"/>
          <w:szCs w:val="22"/>
        </w:rPr>
        <w:t>Following the meal, participants completed</w:t>
      </w:r>
      <w:r w:rsidR="00410145">
        <w:rPr>
          <w:rFonts w:ascii="Arial" w:hAnsi="Arial" w:cs="Arial"/>
          <w:color w:val="000000" w:themeColor="text1"/>
          <w:sz w:val="22"/>
          <w:szCs w:val="22"/>
        </w:rPr>
        <w:t xml:space="preserve"> another set of</w:t>
      </w:r>
      <w:r w:rsidR="00395ECE" w:rsidRPr="00395ECE">
        <w:rPr>
          <w:rFonts w:ascii="Arial" w:hAnsi="Arial" w:cs="Arial"/>
          <w:color w:val="000000" w:themeColor="text1"/>
          <w:sz w:val="22"/>
          <w:szCs w:val="22"/>
        </w:rPr>
        <w:t xml:space="preserve"> odor pleasantness ratings and </w:t>
      </w:r>
      <w:r w:rsidR="00F03CBD">
        <w:rPr>
          <w:rFonts w:ascii="Arial" w:hAnsi="Arial" w:cs="Arial"/>
          <w:color w:val="000000" w:themeColor="text1"/>
          <w:sz w:val="22"/>
          <w:szCs w:val="22"/>
        </w:rPr>
        <w:t>a second</w:t>
      </w:r>
      <w:r w:rsidR="00395ECE" w:rsidRPr="00395ECE">
        <w:rPr>
          <w:rFonts w:ascii="Arial" w:hAnsi="Arial" w:cs="Arial"/>
          <w:color w:val="000000" w:themeColor="text1"/>
          <w:sz w:val="22"/>
          <w:szCs w:val="22"/>
        </w:rPr>
        <w:t xml:space="preserve"> choice task</w:t>
      </w:r>
      <w:r w:rsidR="00780B47">
        <w:rPr>
          <w:rFonts w:ascii="Arial" w:hAnsi="Arial" w:cs="Arial"/>
          <w:color w:val="000000" w:themeColor="text1"/>
          <w:sz w:val="22"/>
          <w:szCs w:val="22"/>
        </w:rPr>
        <w:t xml:space="preserve"> (post-meal)</w:t>
      </w:r>
      <w:r w:rsidR="00647886">
        <w:rPr>
          <w:rFonts w:ascii="Arial" w:hAnsi="Arial" w:cs="Arial"/>
          <w:color w:val="000000" w:themeColor="text1"/>
          <w:sz w:val="22"/>
          <w:szCs w:val="22"/>
        </w:rPr>
        <w:t xml:space="preserve">. </w:t>
      </w:r>
      <w:r w:rsidR="00BC1716" w:rsidRPr="002152C4">
        <w:rPr>
          <w:rFonts w:ascii="Arial" w:hAnsi="Arial" w:cs="Arial"/>
          <w:color w:val="000000" w:themeColor="text1"/>
          <w:sz w:val="22"/>
          <w:szCs w:val="22"/>
        </w:rPr>
        <w:t xml:space="preserve">Both </w:t>
      </w:r>
      <w:r w:rsidR="00BC1716" w:rsidRPr="006E260B">
        <w:rPr>
          <w:rFonts w:ascii="Arial" w:hAnsi="Arial" w:cs="Arial"/>
          <w:color w:val="000000" w:themeColor="text1"/>
          <w:sz w:val="22"/>
          <w:szCs w:val="22"/>
        </w:rPr>
        <w:t xml:space="preserve">pre-meal </w:t>
      </w:r>
      <w:r w:rsidR="00BC1716">
        <w:rPr>
          <w:rFonts w:ascii="Arial" w:hAnsi="Arial" w:cs="Arial"/>
          <w:color w:val="000000" w:themeColor="text1"/>
          <w:sz w:val="22"/>
          <w:szCs w:val="22"/>
        </w:rPr>
        <w:t xml:space="preserve">and post-meal choice </w:t>
      </w:r>
      <w:r w:rsidR="00BC1716" w:rsidRPr="002152C4">
        <w:rPr>
          <w:rFonts w:ascii="Arial" w:hAnsi="Arial" w:cs="Arial"/>
          <w:color w:val="000000" w:themeColor="text1"/>
          <w:sz w:val="22"/>
          <w:szCs w:val="22"/>
        </w:rPr>
        <w:t>tasks instructed participants to choose based on their current odor preferences.</w:t>
      </w:r>
      <w:r w:rsidR="00BC1716">
        <w:rPr>
          <w:rFonts w:ascii="Arial" w:hAnsi="Arial" w:cs="Arial"/>
          <w:color w:val="000000" w:themeColor="text1"/>
          <w:sz w:val="22"/>
          <w:szCs w:val="22"/>
        </w:rPr>
        <w:t xml:space="preserve"> </w:t>
      </w:r>
      <w:r w:rsidR="003149FD" w:rsidRPr="006E260B">
        <w:rPr>
          <w:rFonts w:ascii="Arial" w:hAnsi="Arial" w:cs="Arial"/>
          <w:color w:val="000000" w:themeColor="text1"/>
          <w:sz w:val="22"/>
          <w:szCs w:val="22"/>
        </w:rPr>
        <w:t>In th</w:t>
      </w:r>
      <w:r w:rsidR="00BF652B" w:rsidRPr="006E260B">
        <w:rPr>
          <w:rFonts w:ascii="Arial" w:hAnsi="Arial" w:cs="Arial"/>
          <w:color w:val="000000" w:themeColor="text1"/>
          <w:sz w:val="22"/>
          <w:szCs w:val="22"/>
        </w:rPr>
        <w:t>e pre-meal</w:t>
      </w:r>
      <w:r w:rsidR="003149FD" w:rsidRPr="006E260B">
        <w:rPr>
          <w:rFonts w:ascii="Arial" w:hAnsi="Arial" w:cs="Arial"/>
          <w:color w:val="000000" w:themeColor="text1"/>
          <w:sz w:val="22"/>
          <w:szCs w:val="22"/>
        </w:rPr>
        <w:t xml:space="preserve"> choice task, </w:t>
      </w:r>
      <w:r w:rsidR="00974CC2" w:rsidRPr="006E260B">
        <w:rPr>
          <w:rFonts w:ascii="Arial" w:hAnsi="Arial" w:cs="Arial"/>
          <w:color w:val="000000" w:themeColor="text1"/>
          <w:sz w:val="22"/>
          <w:szCs w:val="22"/>
        </w:rPr>
        <w:t xml:space="preserve">participants received the odor associated with their </w:t>
      </w:r>
      <w:r w:rsidR="00BF541E">
        <w:rPr>
          <w:rFonts w:ascii="Arial" w:hAnsi="Arial" w:cs="Arial"/>
          <w:color w:val="000000" w:themeColor="text1"/>
          <w:sz w:val="22"/>
          <w:szCs w:val="22"/>
        </w:rPr>
        <w:t xml:space="preserve">selected stimulus. In the </w:t>
      </w:r>
      <w:r w:rsidR="00BF652B" w:rsidRPr="006E260B">
        <w:rPr>
          <w:rFonts w:ascii="Arial" w:hAnsi="Arial" w:cs="Arial"/>
          <w:color w:val="000000" w:themeColor="text1"/>
          <w:sz w:val="22"/>
          <w:szCs w:val="22"/>
        </w:rPr>
        <w:t>post-meal choice task,</w:t>
      </w:r>
      <w:r w:rsidR="00647886">
        <w:rPr>
          <w:rFonts w:ascii="Arial" w:hAnsi="Arial" w:cs="Arial"/>
          <w:color w:val="000000" w:themeColor="text1"/>
          <w:sz w:val="22"/>
          <w:szCs w:val="22"/>
        </w:rPr>
        <w:t xml:space="preserve"> </w:t>
      </w:r>
      <w:r w:rsidR="00D64723">
        <w:rPr>
          <w:rFonts w:ascii="Arial" w:hAnsi="Arial" w:cs="Arial"/>
          <w:color w:val="000000" w:themeColor="text1"/>
          <w:sz w:val="22"/>
          <w:szCs w:val="22"/>
        </w:rPr>
        <w:t xml:space="preserve">no odors were delivered </w:t>
      </w:r>
      <w:r w:rsidR="00BF541E">
        <w:rPr>
          <w:rFonts w:ascii="Arial" w:hAnsi="Arial" w:cs="Arial"/>
          <w:color w:val="000000" w:themeColor="text1"/>
          <w:sz w:val="22"/>
          <w:szCs w:val="22"/>
        </w:rPr>
        <w:t xml:space="preserve">immediately, but participants were told that </w:t>
      </w:r>
      <w:r w:rsidR="00BF541E" w:rsidRPr="006E260B">
        <w:rPr>
          <w:rFonts w:ascii="Arial" w:hAnsi="Arial" w:cs="Arial"/>
          <w:sz w:val="22"/>
          <w:szCs w:val="22"/>
        </w:rPr>
        <w:t>five</w:t>
      </w:r>
      <w:r w:rsidR="00365D66">
        <w:rPr>
          <w:rFonts w:ascii="Arial" w:hAnsi="Arial" w:cs="Arial"/>
          <w:sz w:val="22"/>
          <w:szCs w:val="22"/>
        </w:rPr>
        <w:t xml:space="preserve"> randomly selected</w:t>
      </w:r>
      <w:r w:rsidR="00BF541E" w:rsidRPr="006E260B">
        <w:rPr>
          <w:rFonts w:ascii="Arial" w:hAnsi="Arial" w:cs="Arial"/>
          <w:sz w:val="22"/>
          <w:szCs w:val="22"/>
        </w:rPr>
        <w:t xml:space="preserve"> trials</w:t>
      </w:r>
      <w:r w:rsidR="00365D66">
        <w:rPr>
          <w:rFonts w:ascii="Arial" w:hAnsi="Arial" w:cs="Arial"/>
          <w:sz w:val="22"/>
          <w:szCs w:val="22"/>
        </w:rPr>
        <w:t xml:space="preserve"> would result in odor delivery at the end of all trials. </w:t>
      </w:r>
      <w:r w:rsidR="00DA6970">
        <w:rPr>
          <w:rFonts w:ascii="Arial" w:hAnsi="Arial" w:cs="Arial"/>
          <w:sz w:val="22"/>
          <w:szCs w:val="22"/>
        </w:rPr>
        <w:t xml:space="preserve"> </w:t>
      </w:r>
    </w:p>
    <w:p w14:paraId="3308973B" w14:textId="532AAED9" w:rsidR="00413DB1" w:rsidRDefault="00934907" w:rsidP="0091089C">
      <w:pPr>
        <w:spacing w:after="120"/>
        <w:rPr>
          <w:rFonts w:ascii="Arial" w:hAnsi="Arial" w:cs="Arial"/>
          <w:color w:val="000000" w:themeColor="text1"/>
          <w:sz w:val="22"/>
          <w:szCs w:val="22"/>
        </w:rPr>
      </w:pPr>
      <w:r w:rsidRPr="00625CCD">
        <w:rPr>
          <w:rFonts w:ascii="Arial" w:hAnsi="Arial" w:cs="Arial"/>
          <w:color w:val="000000" w:themeColor="text1"/>
          <w:sz w:val="22"/>
          <w:szCs w:val="22"/>
        </w:rPr>
        <w:t xml:space="preserve">The pre-meal choice task </w:t>
      </w:r>
      <w:r w:rsidR="00BB7761">
        <w:rPr>
          <w:rFonts w:ascii="Arial" w:hAnsi="Arial" w:cs="Arial"/>
          <w:color w:val="000000" w:themeColor="text1"/>
          <w:sz w:val="22"/>
          <w:szCs w:val="22"/>
        </w:rPr>
        <w:t>included</w:t>
      </w:r>
      <w:r w:rsidRPr="00625CCD">
        <w:rPr>
          <w:rFonts w:ascii="Arial" w:hAnsi="Arial" w:cs="Arial"/>
          <w:color w:val="000000" w:themeColor="text1"/>
          <w:sz w:val="22"/>
          <w:szCs w:val="22"/>
        </w:rPr>
        <w:t xml:space="preserve"> 30 trials</w:t>
      </w:r>
      <w:r w:rsidR="00676905">
        <w:rPr>
          <w:rFonts w:ascii="Arial" w:hAnsi="Arial" w:cs="Arial"/>
          <w:color w:val="000000" w:themeColor="text1"/>
          <w:sz w:val="22"/>
          <w:szCs w:val="22"/>
        </w:rPr>
        <w:t xml:space="preserve">, all from </w:t>
      </w:r>
      <w:r w:rsidR="004A577C" w:rsidRPr="00625CCD">
        <w:rPr>
          <w:rFonts w:ascii="Arial" w:hAnsi="Arial" w:cs="Arial"/>
          <w:color w:val="000000" w:themeColor="text1"/>
          <w:sz w:val="22"/>
          <w:szCs w:val="22"/>
        </w:rPr>
        <w:t>set A</w:t>
      </w:r>
      <w:r w:rsidR="006F042F">
        <w:rPr>
          <w:rFonts w:ascii="Arial" w:hAnsi="Arial" w:cs="Arial"/>
          <w:color w:val="000000" w:themeColor="text1"/>
          <w:sz w:val="22"/>
          <w:szCs w:val="22"/>
        </w:rPr>
        <w:t xml:space="preserve">, </w:t>
      </w:r>
      <w:r w:rsidR="00676905">
        <w:rPr>
          <w:rFonts w:ascii="Arial" w:hAnsi="Arial" w:cs="Arial"/>
          <w:color w:val="000000" w:themeColor="text1"/>
          <w:sz w:val="22"/>
          <w:szCs w:val="22"/>
        </w:rPr>
        <w:t>consisting of</w:t>
      </w:r>
      <w:r w:rsidR="00594110">
        <w:rPr>
          <w:rFonts w:ascii="Arial" w:hAnsi="Arial" w:cs="Arial"/>
          <w:color w:val="000000" w:themeColor="text1"/>
          <w:sz w:val="22"/>
          <w:szCs w:val="22"/>
        </w:rPr>
        <w:t xml:space="preserve"> </w:t>
      </w:r>
      <w:r w:rsidR="002566C5" w:rsidRPr="00625CCD">
        <w:rPr>
          <w:rFonts w:ascii="Arial" w:hAnsi="Arial" w:cs="Arial"/>
          <w:color w:val="000000" w:themeColor="text1"/>
          <w:sz w:val="22"/>
          <w:szCs w:val="22"/>
        </w:rPr>
        <w:t>3 sweet</w:t>
      </w:r>
      <w:r w:rsidR="00594110">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3 savory</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xml:space="preserve">, and </w:t>
      </w:r>
      <w:r w:rsidR="00F869F8" w:rsidRPr="00625CCD">
        <w:rPr>
          <w:rFonts w:ascii="Arial" w:hAnsi="Arial" w:cs="Arial"/>
          <w:color w:val="000000" w:themeColor="text1"/>
          <w:sz w:val="22"/>
          <w:szCs w:val="22"/>
        </w:rPr>
        <w:t xml:space="preserve">9 savory </w:t>
      </w:r>
      <w:r w:rsidR="007F7231">
        <w:rPr>
          <w:rFonts w:ascii="Arial" w:hAnsi="Arial" w:cs="Arial"/>
          <w:color w:val="000000" w:themeColor="text1"/>
          <w:sz w:val="22"/>
          <w:szCs w:val="22"/>
        </w:rPr>
        <w:t xml:space="preserve">vs. </w:t>
      </w:r>
      <w:r w:rsidR="00F869F8" w:rsidRPr="00625CCD">
        <w:rPr>
          <w:rFonts w:ascii="Arial" w:hAnsi="Arial" w:cs="Arial"/>
          <w:color w:val="000000" w:themeColor="text1"/>
          <w:sz w:val="22"/>
          <w:szCs w:val="22"/>
        </w:rPr>
        <w:t>sweet</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pairs</w:t>
      </w:r>
      <w:r w:rsidR="00F869F8" w:rsidRPr="00625CCD">
        <w:rPr>
          <w:rFonts w:ascii="Arial" w:hAnsi="Arial" w:cs="Arial"/>
          <w:color w:val="000000" w:themeColor="text1"/>
          <w:sz w:val="22"/>
          <w:szCs w:val="22"/>
        </w:rPr>
        <w:t xml:space="preserve">. </w:t>
      </w:r>
      <w:r w:rsidR="00D61F61">
        <w:rPr>
          <w:rFonts w:ascii="Arial" w:hAnsi="Arial" w:cs="Arial"/>
          <w:color w:val="000000" w:themeColor="text1"/>
          <w:sz w:val="22"/>
          <w:szCs w:val="22"/>
        </w:rPr>
        <w:t xml:space="preserve">Note that </w:t>
      </w:r>
      <w:r w:rsidR="00637EB9">
        <w:rPr>
          <w:rFonts w:ascii="Arial" w:hAnsi="Arial" w:cs="Arial"/>
          <w:color w:val="000000" w:themeColor="text1"/>
          <w:sz w:val="22"/>
          <w:szCs w:val="22"/>
        </w:rPr>
        <w:t>participants did not encounter the savory vs. sweet pairs of stimuli during the</w:t>
      </w:r>
      <w:r w:rsidR="004A5272">
        <w:rPr>
          <w:rFonts w:ascii="Arial" w:hAnsi="Arial" w:cs="Arial"/>
          <w:color w:val="000000" w:themeColor="text1"/>
          <w:sz w:val="22"/>
          <w:szCs w:val="22"/>
        </w:rPr>
        <w:t xml:space="preserve"> Day 1</w:t>
      </w:r>
      <w:r w:rsidR="00637EB9">
        <w:rPr>
          <w:rFonts w:ascii="Arial" w:hAnsi="Arial" w:cs="Arial"/>
          <w:color w:val="000000" w:themeColor="text1"/>
          <w:sz w:val="22"/>
          <w:szCs w:val="22"/>
        </w:rPr>
        <w:t xml:space="preserve"> discrimination task. </w:t>
      </w:r>
      <w:r w:rsidR="004A577C" w:rsidRPr="00625CCD">
        <w:rPr>
          <w:rFonts w:ascii="Arial" w:hAnsi="Arial" w:cs="Arial"/>
          <w:color w:val="000000" w:themeColor="text1"/>
          <w:sz w:val="22"/>
          <w:szCs w:val="22"/>
        </w:rPr>
        <w:t>Each</w:t>
      </w:r>
      <w:r w:rsidR="00FE26C5">
        <w:rPr>
          <w:rFonts w:ascii="Arial" w:hAnsi="Arial" w:cs="Arial"/>
          <w:color w:val="000000" w:themeColor="text1"/>
          <w:sz w:val="22"/>
          <w:szCs w:val="22"/>
        </w:rPr>
        <w:t xml:space="preserve"> pair was presented twice </w:t>
      </w:r>
      <w:r w:rsidR="00F6491C" w:rsidRPr="00625CCD">
        <w:rPr>
          <w:rFonts w:ascii="Arial" w:hAnsi="Arial" w:cs="Arial"/>
          <w:color w:val="000000" w:themeColor="text1"/>
          <w:sz w:val="22"/>
          <w:szCs w:val="22"/>
        </w:rPr>
        <w:t>to counterbalance</w:t>
      </w:r>
      <w:r w:rsidR="00FE26C5">
        <w:rPr>
          <w:rFonts w:ascii="Arial" w:hAnsi="Arial" w:cs="Arial"/>
          <w:color w:val="000000" w:themeColor="text1"/>
          <w:sz w:val="22"/>
          <w:szCs w:val="22"/>
        </w:rPr>
        <w:t xml:space="preserve"> </w:t>
      </w:r>
      <w:r w:rsidR="00F6491C" w:rsidRPr="00625CCD">
        <w:rPr>
          <w:rFonts w:ascii="Arial" w:hAnsi="Arial" w:cs="Arial"/>
          <w:color w:val="000000" w:themeColor="text1"/>
          <w:sz w:val="22"/>
          <w:szCs w:val="22"/>
        </w:rPr>
        <w:t>left and right</w:t>
      </w:r>
      <w:r w:rsidR="00FE26C5">
        <w:rPr>
          <w:rFonts w:ascii="Arial" w:hAnsi="Arial" w:cs="Arial"/>
          <w:color w:val="000000" w:themeColor="text1"/>
          <w:sz w:val="22"/>
          <w:szCs w:val="22"/>
        </w:rPr>
        <w:t xml:space="preserve"> positions</w:t>
      </w:r>
      <w:r w:rsidR="00F6491C" w:rsidRPr="00625CCD">
        <w:rPr>
          <w:rFonts w:ascii="Arial" w:hAnsi="Arial" w:cs="Arial"/>
          <w:color w:val="000000" w:themeColor="text1"/>
          <w:sz w:val="22"/>
          <w:szCs w:val="22"/>
        </w:rPr>
        <w:t xml:space="preserve">. </w:t>
      </w:r>
      <w:r w:rsidR="00557919" w:rsidRPr="00625CCD">
        <w:rPr>
          <w:rFonts w:ascii="Arial" w:hAnsi="Arial" w:cs="Arial"/>
          <w:color w:val="000000" w:themeColor="text1"/>
          <w:sz w:val="22"/>
          <w:szCs w:val="22"/>
        </w:rPr>
        <w:t>The post-meal choice</w:t>
      </w:r>
      <w:r w:rsidR="00FE26C5">
        <w:rPr>
          <w:rFonts w:ascii="Arial" w:hAnsi="Arial" w:cs="Arial"/>
          <w:color w:val="000000" w:themeColor="text1"/>
          <w:sz w:val="22"/>
          <w:szCs w:val="22"/>
        </w:rPr>
        <w:t xml:space="preserve"> task </w:t>
      </w:r>
      <w:r w:rsidR="004A5272">
        <w:rPr>
          <w:rFonts w:ascii="Arial" w:hAnsi="Arial" w:cs="Arial"/>
          <w:color w:val="000000" w:themeColor="text1"/>
          <w:sz w:val="22"/>
          <w:szCs w:val="22"/>
        </w:rPr>
        <w:t>included</w:t>
      </w:r>
      <w:r w:rsidR="00FE26C5">
        <w:rPr>
          <w:rFonts w:ascii="Arial" w:hAnsi="Arial" w:cs="Arial"/>
          <w:color w:val="000000" w:themeColor="text1"/>
          <w:sz w:val="22"/>
          <w:szCs w:val="22"/>
        </w:rPr>
        <w:t xml:space="preserve"> </w:t>
      </w:r>
      <w:r w:rsidR="000B5F44" w:rsidRPr="00625CCD">
        <w:rPr>
          <w:rFonts w:ascii="Arial" w:hAnsi="Arial" w:cs="Arial"/>
          <w:color w:val="000000" w:themeColor="text1"/>
          <w:sz w:val="22"/>
          <w:szCs w:val="22"/>
        </w:rPr>
        <w:t>60</w:t>
      </w:r>
      <w:r w:rsidR="004A5272">
        <w:rPr>
          <w:rFonts w:ascii="Arial" w:hAnsi="Arial" w:cs="Arial"/>
          <w:color w:val="000000" w:themeColor="text1"/>
          <w:sz w:val="22"/>
          <w:szCs w:val="22"/>
        </w:rPr>
        <w:t xml:space="preserve"> trials, from </w:t>
      </w:r>
      <w:r w:rsidR="00494C69">
        <w:rPr>
          <w:rFonts w:ascii="Arial" w:hAnsi="Arial" w:cs="Arial"/>
          <w:color w:val="000000" w:themeColor="text1"/>
          <w:sz w:val="22"/>
          <w:szCs w:val="22"/>
        </w:rPr>
        <w:t>both sets A and B.</w:t>
      </w:r>
      <w:r w:rsidR="00534C3F">
        <w:rPr>
          <w:rFonts w:ascii="Arial" w:hAnsi="Arial" w:cs="Arial"/>
          <w:color w:val="000000" w:themeColor="text1"/>
          <w:sz w:val="22"/>
          <w:szCs w:val="22"/>
        </w:rPr>
        <w:t xml:space="preserve"> </w:t>
      </w:r>
      <w:r w:rsidR="00A54B94" w:rsidRPr="00A54B94">
        <w:rPr>
          <w:rFonts w:ascii="Arial" w:hAnsi="Arial" w:cs="Arial"/>
          <w:color w:val="000000" w:themeColor="text1"/>
          <w:sz w:val="22"/>
          <w:szCs w:val="22"/>
        </w:rPr>
        <w:t xml:space="preserve">The purpose of using two sets </w:t>
      </w:r>
      <w:r w:rsidR="00A54B94">
        <w:rPr>
          <w:rFonts w:ascii="Arial" w:hAnsi="Arial" w:cs="Arial"/>
          <w:color w:val="000000" w:themeColor="text1"/>
          <w:sz w:val="22"/>
          <w:szCs w:val="22"/>
        </w:rPr>
        <w:t>was</w:t>
      </w:r>
      <w:r w:rsidR="00A54B94" w:rsidRPr="00A54B94">
        <w:rPr>
          <w:rFonts w:ascii="Arial" w:hAnsi="Arial" w:cs="Arial"/>
          <w:color w:val="000000" w:themeColor="text1"/>
          <w:sz w:val="22"/>
          <w:szCs w:val="22"/>
        </w:rPr>
        <w:t xml:space="preserve"> to obtain a baseline preference for the odors from set A </w:t>
      </w:r>
      <w:r w:rsidR="00413DB1">
        <w:rPr>
          <w:rFonts w:ascii="Arial" w:hAnsi="Arial" w:cs="Arial"/>
          <w:color w:val="000000" w:themeColor="text1"/>
          <w:sz w:val="22"/>
          <w:szCs w:val="22"/>
        </w:rPr>
        <w:t>in</w:t>
      </w:r>
      <w:r w:rsidR="00A54B94" w:rsidRPr="00A54B94">
        <w:rPr>
          <w:rFonts w:ascii="Arial" w:hAnsi="Arial" w:cs="Arial"/>
          <w:color w:val="000000" w:themeColor="text1"/>
          <w:sz w:val="22"/>
          <w:szCs w:val="22"/>
        </w:rPr>
        <w:t xml:space="preserve"> the pre-meal test</w:t>
      </w:r>
      <w:r w:rsidR="00413DB1">
        <w:rPr>
          <w:rFonts w:ascii="Arial" w:hAnsi="Arial" w:cs="Arial"/>
          <w:color w:val="000000" w:themeColor="text1"/>
          <w:sz w:val="22"/>
          <w:szCs w:val="22"/>
        </w:rPr>
        <w:t xml:space="preserve"> and to use set B to assess any impairment in odor identity learning from the Day 1 cTBS session. </w:t>
      </w:r>
    </w:p>
    <w:p w14:paraId="77C27D99" w14:textId="43AB4C73" w:rsidR="00414870" w:rsidRDefault="00536FDB" w:rsidP="0091089C">
      <w:pPr>
        <w:spacing w:after="120"/>
        <w:rPr>
          <w:rFonts w:ascii="Arial" w:hAnsi="Arial" w:cs="Arial"/>
          <w:color w:val="000000" w:themeColor="text1"/>
          <w:sz w:val="22"/>
          <w:szCs w:val="22"/>
        </w:rPr>
      </w:pPr>
      <w:r>
        <w:rPr>
          <w:rFonts w:ascii="Arial" w:hAnsi="Arial" w:cs="Arial"/>
          <w:color w:val="000000" w:themeColor="text1"/>
          <w:sz w:val="22"/>
          <w:szCs w:val="22"/>
        </w:rPr>
        <w:t>In</w:t>
      </w:r>
      <w:r w:rsidR="00D70AC1">
        <w:rPr>
          <w:rFonts w:ascii="Arial" w:hAnsi="Arial" w:cs="Arial"/>
          <w:color w:val="000000" w:themeColor="text1"/>
          <w:sz w:val="22"/>
          <w:szCs w:val="22"/>
        </w:rPr>
        <w:t xml:space="preserve"> both </w:t>
      </w:r>
      <w:r>
        <w:rPr>
          <w:rFonts w:ascii="Arial" w:hAnsi="Arial" w:cs="Arial"/>
          <w:color w:val="000000" w:themeColor="text1"/>
          <w:sz w:val="22"/>
          <w:szCs w:val="22"/>
        </w:rPr>
        <w:t>task</w:t>
      </w:r>
      <w:r w:rsidR="00D70AC1">
        <w:rPr>
          <w:rFonts w:ascii="Arial" w:hAnsi="Arial" w:cs="Arial"/>
          <w:color w:val="000000" w:themeColor="text1"/>
          <w:sz w:val="22"/>
          <w:szCs w:val="22"/>
        </w:rPr>
        <w:t>s</w:t>
      </w:r>
      <w:r>
        <w:rPr>
          <w:rFonts w:ascii="Arial" w:hAnsi="Arial" w:cs="Arial"/>
          <w:color w:val="000000" w:themeColor="text1"/>
          <w:sz w:val="22"/>
          <w:szCs w:val="22"/>
        </w:rPr>
        <w:t xml:space="preserve">, </w:t>
      </w:r>
      <w:r w:rsidR="00D70AC1">
        <w:rPr>
          <w:rFonts w:ascii="Arial" w:hAnsi="Arial" w:cs="Arial"/>
          <w:color w:val="000000" w:themeColor="text1"/>
          <w:sz w:val="22"/>
          <w:szCs w:val="22"/>
        </w:rPr>
        <w:t>every trial</w:t>
      </w:r>
      <w:r w:rsidR="001E7B99">
        <w:rPr>
          <w:rFonts w:ascii="Arial" w:hAnsi="Arial" w:cs="Arial"/>
          <w:color w:val="000000" w:themeColor="text1"/>
          <w:sz w:val="22"/>
          <w:szCs w:val="22"/>
        </w:rPr>
        <w:t xml:space="preserve"> began with </w:t>
      </w:r>
      <w:r w:rsidR="00D70AC1">
        <w:rPr>
          <w:rFonts w:ascii="Arial" w:hAnsi="Arial" w:cs="Arial"/>
          <w:color w:val="000000" w:themeColor="text1"/>
          <w:sz w:val="22"/>
          <w:szCs w:val="22"/>
        </w:rPr>
        <w:t xml:space="preserve">a pair of stimuli presented for 3 seconds, followed by a </w:t>
      </w:r>
      <w:r w:rsidR="003F2A3B">
        <w:rPr>
          <w:rFonts w:ascii="Arial" w:hAnsi="Arial" w:cs="Arial"/>
          <w:color w:val="000000" w:themeColor="text1"/>
          <w:sz w:val="22"/>
          <w:szCs w:val="22"/>
        </w:rPr>
        <w:t xml:space="preserve">decision phase </w:t>
      </w:r>
      <w:r w:rsidR="000729FC">
        <w:rPr>
          <w:rFonts w:ascii="Arial" w:hAnsi="Arial" w:cs="Arial"/>
          <w:color w:val="000000" w:themeColor="text1"/>
          <w:sz w:val="22"/>
          <w:szCs w:val="22"/>
        </w:rPr>
        <w:t>of</w:t>
      </w:r>
      <w:r w:rsidR="001E7B99">
        <w:rPr>
          <w:rFonts w:ascii="Arial" w:hAnsi="Arial" w:cs="Arial"/>
          <w:color w:val="000000" w:themeColor="text1"/>
          <w:sz w:val="22"/>
          <w:szCs w:val="22"/>
        </w:rPr>
        <w:t xml:space="preserve"> up to </w:t>
      </w:r>
      <w:r w:rsidR="003F2A3B">
        <w:rPr>
          <w:rFonts w:ascii="Arial" w:hAnsi="Arial" w:cs="Arial"/>
          <w:color w:val="000000" w:themeColor="text1"/>
          <w:sz w:val="22"/>
          <w:szCs w:val="22"/>
        </w:rPr>
        <w:t>3</w:t>
      </w:r>
      <w:r w:rsidR="00D70AC1">
        <w:rPr>
          <w:rFonts w:ascii="Arial" w:hAnsi="Arial" w:cs="Arial"/>
          <w:color w:val="000000" w:themeColor="text1"/>
          <w:sz w:val="22"/>
          <w:szCs w:val="22"/>
        </w:rPr>
        <w:t xml:space="preserve"> seconds</w:t>
      </w:r>
      <w:r w:rsidR="003F2A3B">
        <w:rPr>
          <w:rFonts w:ascii="Arial" w:hAnsi="Arial" w:cs="Arial"/>
          <w:color w:val="000000" w:themeColor="text1"/>
          <w:sz w:val="22"/>
          <w:szCs w:val="22"/>
        </w:rPr>
        <w:t>.</w:t>
      </w:r>
      <w:r w:rsidR="006D6BA2">
        <w:rPr>
          <w:rFonts w:ascii="Arial" w:hAnsi="Arial" w:cs="Arial"/>
          <w:color w:val="000000" w:themeColor="text1"/>
          <w:sz w:val="22"/>
          <w:szCs w:val="22"/>
        </w:rPr>
        <w:t xml:space="preserve"> </w:t>
      </w:r>
      <w:r w:rsidR="001E7B99">
        <w:rPr>
          <w:rFonts w:ascii="Arial" w:hAnsi="Arial" w:cs="Arial"/>
          <w:color w:val="000000" w:themeColor="text1"/>
          <w:sz w:val="22"/>
          <w:szCs w:val="22"/>
        </w:rPr>
        <w:t>In</w:t>
      </w:r>
      <w:r w:rsidR="00D70AC1">
        <w:rPr>
          <w:rFonts w:ascii="Arial" w:hAnsi="Arial" w:cs="Arial"/>
          <w:color w:val="000000" w:themeColor="text1"/>
          <w:sz w:val="22"/>
          <w:szCs w:val="22"/>
        </w:rPr>
        <w:t xml:space="preserve"> the pre-meal choice task, </w:t>
      </w:r>
      <w:r w:rsidR="00043DBF">
        <w:rPr>
          <w:rFonts w:ascii="Arial" w:hAnsi="Arial" w:cs="Arial"/>
          <w:color w:val="000000" w:themeColor="text1"/>
          <w:sz w:val="22"/>
          <w:szCs w:val="22"/>
        </w:rPr>
        <w:t xml:space="preserve">if participants selected a stimulus </w:t>
      </w:r>
      <w:r w:rsidR="0067303D">
        <w:rPr>
          <w:rFonts w:ascii="Arial" w:hAnsi="Arial" w:cs="Arial"/>
          <w:color w:val="000000" w:themeColor="text1"/>
          <w:sz w:val="22"/>
          <w:szCs w:val="22"/>
        </w:rPr>
        <w:t>linked to</w:t>
      </w:r>
      <w:r w:rsidR="00043DBF">
        <w:rPr>
          <w:rFonts w:ascii="Arial" w:hAnsi="Arial" w:cs="Arial"/>
          <w:color w:val="000000" w:themeColor="text1"/>
          <w:sz w:val="22"/>
          <w:szCs w:val="22"/>
        </w:rPr>
        <w:t xml:space="preserve"> an odor, </w:t>
      </w:r>
      <w:r w:rsidR="00D70AC1">
        <w:rPr>
          <w:rFonts w:ascii="Arial" w:hAnsi="Arial" w:cs="Arial"/>
          <w:color w:val="000000" w:themeColor="text1"/>
          <w:sz w:val="22"/>
          <w:szCs w:val="22"/>
        </w:rPr>
        <w:t>the</w:t>
      </w:r>
      <w:r w:rsidR="00043DBF">
        <w:rPr>
          <w:rFonts w:ascii="Arial" w:hAnsi="Arial" w:cs="Arial"/>
          <w:color w:val="000000" w:themeColor="text1"/>
          <w:sz w:val="22"/>
          <w:szCs w:val="22"/>
        </w:rPr>
        <w:t xml:space="preserve"> </w:t>
      </w:r>
      <w:r w:rsidR="00D70AC1">
        <w:rPr>
          <w:rFonts w:ascii="Arial" w:hAnsi="Arial" w:cs="Arial"/>
          <w:color w:val="000000" w:themeColor="text1"/>
          <w:sz w:val="22"/>
          <w:szCs w:val="22"/>
        </w:rPr>
        <w:t xml:space="preserve">odor was </w:t>
      </w:r>
      <w:r w:rsidR="0067303D">
        <w:rPr>
          <w:rFonts w:ascii="Arial" w:hAnsi="Arial" w:cs="Arial"/>
          <w:color w:val="000000" w:themeColor="text1"/>
          <w:sz w:val="22"/>
          <w:szCs w:val="22"/>
        </w:rPr>
        <w:t>delivered</w:t>
      </w:r>
      <w:r w:rsidR="00D70AC1">
        <w:rPr>
          <w:rFonts w:ascii="Arial" w:hAnsi="Arial" w:cs="Arial"/>
          <w:color w:val="000000" w:themeColor="text1"/>
          <w:sz w:val="22"/>
          <w:szCs w:val="22"/>
        </w:rPr>
        <w:t xml:space="preserve"> for 2 seconds</w:t>
      </w:r>
      <w:r w:rsidR="004D2A26">
        <w:rPr>
          <w:rFonts w:ascii="Arial" w:hAnsi="Arial" w:cs="Arial"/>
          <w:color w:val="000000" w:themeColor="text1"/>
          <w:sz w:val="22"/>
          <w:szCs w:val="22"/>
        </w:rPr>
        <w:t xml:space="preserve"> after their choice</w:t>
      </w:r>
      <w:r w:rsidR="000729FC">
        <w:rPr>
          <w:rFonts w:ascii="Arial" w:hAnsi="Arial" w:cs="Arial"/>
          <w:color w:val="000000" w:themeColor="text1"/>
          <w:sz w:val="22"/>
          <w:szCs w:val="22"/>
        </w:rPr>
        <w:t>s</w:t>
      </w:r>
      <w:r w:rsidR="00035F89">
        <w:rPr>
          <w:rFonts w:ascii="Arial" w:hAnsi="Arial" w:cs="Arial"/>
          <w:color w:val="000000" w:themeColor="text1"/>
          <w:sz w:val="22"/>
          <w:szCs w:val="22"/>
        </w:rPr>
        <w:t>.</w:t>
      </w:r>
      <w:r w:rsidR="004D2A26">
        <w:rPr>
          <w:rFonts w:ascii="Arial" w:hAnsi="Arial" w:cs="Arial"/>
          <w:color w:val="000000" w:themeColor="text1"/>
          <w:sz w:val="22"/>
          <w:szCs w:val="22"/>
        </w:rPr>
        <w:t xml:space="preserve"> In the post-meal choice task, </w:t>
      </w:r>
      <w:r w:rsidR="000729FC">
        <w:rPr>
          <w:rFonts w:ascii="Arial" w:hAnsi="Arial" w:cs="Arial"/>
          <w:color w:val="000000" w:themeColor="text1"/>
          <w:sz w:val="22"/>
          <w:szCs w:val="22"/>
        </w:rPr>
        <w:t>five odors were delivered</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each for 2 seconds</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after all trials</w:t>
      </w:r>
      <w:r w:rsidR="006D37FA">
        <w:rPr>
          <w:rFonts w:ascii="Arial" w:hAnsi="Arial" w:cs="Arial"/>
          <w:color w:val="000000" w:themeColor="text1"/>
          <w:sz w:val="22"/>
          <w:szCs w:val="22"/>
        </w:rPr>
        <w:t xml:space="preserve"> were completed</w:t>
      </w:r>
      <w:r w:rsidR="000729FC">
        <w:rPr>
          <w:rFonts w:ascii="Arial" w:hAnsi="Arial" w:cs="Arial"/>
          <w:color w:val="000000" w:themeColor="text1"/>
          <w:sz w:val="22"/>
          <w:szCs w:val="22"/>
        </w:rPr>
        <w:t xml:space="preserve">. </w:t>
      </w:r>
      <w:r w:rsidR="004D2A26">
        <w:rPr>
          <w:rFonts w:ascii="Arial" w:hAnsi="Arial" w:cs="Arial"/>
          <w:color w:val="000000" w:themeColor="text1"/>
          <w:sz w:val="22"/>
          <w:szCs w:val="22"/>
        </w:rPr>
        <w:t>The inter-trial interval ranged from 4 to 8 seconds</w:t>
      </w:r>
      <w:r w:rsidR="006F62DF">
        <w:rPr>
          <w:rFonts w:ascii="Arial" w:hAnsi="Arial" w:cs="Arial"/>
          <w:color w:val="000000" w:themeColor="text1"/>
          <w:sz w:val="22"/>
          <w:szCs w:val="22"/>
        </w:rPr>
        <w:t>, and c</w:t>
      </w:r>
      <w:r w:rsidR="000B7668" w:rsidRPr="00244866">
        <w:rPr>
          <w:rFonts w:ascii="Arial" w:hAnsi="Arial" w:cs="Arial"/>
          <w:color w:val="000000" w:themeColor="text1"/>
          <w:sz w:val="22"/>
          <w:szCs w:val="22"/>
        </w:rPr>
        <w:t xml:space="preserve">hoice and response times were recorded for </w:t>
      </w:r>
      <w:r w:rsidR="004324A3">
        <w:rPr>
          <w:rFonts w:ascii="Arial" w:hAnsi="Arial" w:cs="Arial"/>
          <w:color w:val="000000" w:themeColor="text1"/>
          <w:sz w:val="22"/>
          <w:szCs w:val="22"/>
        </w:rPr>
        <w:t>all</w:t>
      </w:r>
      <w:r w:rsidR="000B7668" w:rsidRPr="00244866">
        <w:rPr>
          <w:rFonts w:ascii="Arial" w:hAnsi="Arial" w:cs="Arial"/>
          <w:color w:val="000000" w:themeColor="text1"/>
          <w:sz w:val="22"/>
          <w:szCs w:val="22"/>
        </w:rPr>
        <w:t xml:space="preserve"> trial</w:t>
      </w:r>
      <w:r w:rsidR="004324A3">
        <w:rPr>
          <w:rFonts w:ascii="Arial" w:hAnsi="Arial" w:cs="Arial"/>
          <w:color w:val="000000" w:themeColor="text1"/>
          <w:sz w:val="22"/>
          <w:szCs w:val="22"/>
        </w:rPr>
        <w:t>s</w:t>
      </w:r>
      <w:r w:rsidR="004667F4">
        <w:rPr>
          <w:rFonts w:ascii="Arial" w:hAnsi="Arial" w:cs="Arial"/>
          <w:color w:val="000000" w:themeColor="text1"/>
          <w:sz w:val="22"/>
          <w:szCs w:val="22"/>
        </w:rPr>
        <w:t xml:space="preserve">. </w:t>
      </w:r>
    </w:p>
    <w:p w14:paraId="22CFD63B" w14:textId="77777777" w:rsidR="00217383" w:rsidRDefault="00217383" w:rsidP="0091089C">
      <w:pPr>
        <w:spacing w:after="120"/>
        <w:rPr>
          <w:rFonts w:ascii="Arial" w:hAnsi="Arial" w:cs="Arial"/>
          <w:color w:val="000000" w:themeColor="text1"/>
          <w:sz w:val="22"/>
          <w:szCs w:val="22"/>
        </w:rPr>
      </w:pPr>
    </w:p>
    <w:p w14:paraId="0DB5C58C" w14:textId="40C3F53F" w:rsidR="006177C3" w:rsidRPr="008D3771" w:rsidRDefault="00A377B5"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lastRenderedPageBreak/>
        <w:t xml:space="preserve">MRI data </w:t>
      </w:r>
      <w:r w:rsidR="006177C3" w:rsidRPr="008D3771">
        <w:rPr>
          <w:rFonts w:ascii="Arial" w:hAnsi="Arial" w:cs="Arial"/>
          <w:b/>
          <w:bCs/>
          <w:i w:val="0"/>
          <w:iCs w:val="0"/>
          <w:color w:val="000000" w:themeColor="text1"/>
          <w:sz w:val="22"/>
          <w:szCs w:val="22"/>
        </w:rPr>
        <w:t>acquisition</w:t>
      </w:r>
    </w:p>
    <w:p w14:paraId="3621FFA5" w14:textId="0C2721C7" w:rsidR="0006113F" w:rsidRDefault="004E5C75" w:rsidP="0091089C">
      <w:pPr>
        <w:spacing w:after="120"/>
        <w:rPr>
          <w:rFonts w:ascii="Arial" w:hAnsi="Arial" w:cs="Arial"/>
          <w:color w:val="000000" w:themeColor="text1"/>
          <w:sz w:val="22"/>
          <w:szCs w:val="22"/>
        </w:rPr>
      </w:pPr>
      <w:r>
        <w:rPr>
          <w:rFonts w:ascii="Arial" w:hAnsi="Arial" w:cs="Arial"/>
          <w:color w:val="000000" w:themeColor="text1"/>
          <w:sz w:val="22"/>
          <w:szCs w:val="22"/>
        </w:rPr>
        <w:t>Each TMS session</w:t>
      </w:r>
      <w:r w:rsidR="003613C8">
        <w:rPr>
          <w:rFonts w:ascii="Arial" w:hAnsi="Arial" w:cs="Arial"/>
          <w:color w:val="000000" w:themeColor="text1"/>
          <w:sz w:val="22"/>
          <w:szCs w:val="22"/>
        </w:rPr>
        <w:t xml:space="preserve"> on Day 1 and Day 2</w:t>
      </w:r>
      <w:r>
        <w:rPr>
          <w:rFonts w:ascii="Arial" w:hAnsi="Arial" w:cs="Arial"/>
          <w:color w:val="000000" w:themeColor="text1"/>
          <w:sz w:val="22"/>
          <w:szCs w:val="22"/>
        </w:rPr>
        <w:t xml:space="preserve"> was immediately followed by a resting-state</w:t>
      </w:r>
      <w:r w:rsidR="00393E4C">
        <w:rPr>
          <w:rFonts w:ascii="Arial" w:hAnsi="Arial" w:cs="Arial"/>
          <w:color w:val="000000" w:themeColor="text1"/>
          <w:sz w:val="22"/>
          <w:szCs w:val="22"/>
        </w:rPr>
        <w:t xml:space="preserve"> MRI</w:t>
      </w:r>
      <w:r>
        <w:rPr>
          <w:rFonts w:ascii="Arial" w:hAnsi="Arial" w:cs="Arial"/>
          <w:color w:val="000000" w:themeColor="text1"/>
          <w:sz w:val="22"/>
          <w:szCs w:val="22"/>
        </w:rPr>
        <w:t xml:space="preserve"> scan. </w:t>
      </w:r>
      <w:r w:rsidR="00F01D8F" w:rsidRPr="00244866">
        <w:rPr>
          <w:rFonts w:ascii="Arial" w:hAnsi="Arial" w:cs="Arial"/>
          <w:color w:val="000000" w:themeColor="text1"/>
          <w:sz w:val="22"/>
          <w:szCs w:val="22"/>
        </w:rPr>
        <w:t>MRI data were acquired on a Siemens 3T</w:t>
      </w:r>
      <w:r w:rsidR="001E5414" w:rsidRPr="00244866">
        <w:rPr>
          <w:rFonts w:ascii="Arial" w:hAnsi="Arial" w:cs="Arial"/>
          <w:color w:val="000000" w:themeColor="text1"/>
          <w:sz w:val="22"/>
          <w:szCs w:val="22"/>
        </w:rPr>
        <w:t xml:space="preserve"> PRISMA system equipped </w:t>
      </w:r>
      <w:r w:rsidR="001E5414" w:rsidRPr="000B3082">
        <w:rPr>
          <w:rFonts w:ascii="Arial" w:hAnsi="Arial" w:cs="Arial"/>
          <w:color w:val="000000" w:themeColor="text1"/>
          <w:sz w:val="22"/>
          <w:szCs w:val="22"/>
        </w:rPr>
        <w:t>with a 64-channel h</w:t>
      </w:r>
      <w:r w:rsidR="001E5414" w:rsidRPr="00244866">
        <w:rPr>
          <w:rFonts w:ascii="Arial" w:hAnsi="Arial" w:cs="Arial"/>
          <w:color w:val="000000" w:themeColor="text1"/>
          <w:sz w:val="22"/>
          <w:szCs w:val="22"/>
        </w:rPr>
        <w:t xml:space="preserve">ead-neck coil. </w:t>
      </w:r>
      <w:r w:rsidR="00BC2A2C" w:rsidRPr="00244866">
        <w:rPr>
          <w:rFonts w:ascii="Arial" w:hAnsi="Arial" w:cs="Arial"/>
          <w:color w:val="000000" w:themeColor="text1"/>
          <w:sz w:val="22"/>
          <w:szCs w:val="22"/>
        </w:rPr>
        <w:t>Resting-state fMRI data were collected</w:t>
      </w:r>
      <w:r w:rsidR="00ED393F" w:rsidRPr="00244866">
        <w:rPr>
          <w:rFonts w:ascii="Arial" w:hAnsi="Arial" w:cs="Arial"/>
          <w:color w:val="000000" w:themeColor="text1"/>
          <w:sz w:val="22"/>
          <w:szCs w:val="22"/>
        </w:rPr>
        <w:t xml:space="preserve"> </w:t>
      </w:r>
      <w:r w:rsidR="00782696">
        <w:rPr>
          <w:rFonts w:ascii="Arial" w:hAnsi="Arial" w:cs="Arial"/>
          <w:color w:val="000000" w:themeColor="text1"/>
          <w:sz w:val="22"/>
          <w:szCs w:val="22"/>
        </w:rPr>
        <w:t>across all seven</w:t>
      </w:r>
      <w:r w:rsidR="00ED393F" w:rsidRPr="00244866">
        <w:rPr>
          <w:rFonts w:ascii="Arial" w:hAnsi="Arial" w:cs="Arial"/>
          <w:color w:val="000000" w:themeColor="text1"/>
          <w:sz w:val="22"/>
          <w:szCs w:val="22"/>
        </w:rPr>
        <w:t xml:space="preserve"> sessions</w:t>
      </w:r>
      <w:r w:rsidR="00BC2A2C" w:rsidRPr="00244866">
        <w:rPr>
          <w:rFonts w:ascii="Arial" w:hAnsi="Arial" w:cs="Arial"/>
          <w:color w:val="000000" w:themeColor="text1"/>
          <w:sz w:val="22"/>
          <w:szCs w:val="22"/>
        </w:rPr>
        <w:t xml:space="preserve"> with</w:t>
      </w:r>
      <w:r w:rsidR="008B3EE8"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the same</w:t>
      </w:r>
      <w:r w:rsidR="008B3EE8" w:rsidRPr="00244866">
        <w:rPr>
          <w:rFonts w:ascii="Arial" w:hAnsi="Arial" w:cs="Arial"/>
          <w:color w:val="000000" w:themeColor="text1"/>
          <w:sz w:val="22"/>
          <w:szCs w:val="22"/>
        </w:rPr>
        <w:t xml:space="preserve"> multi-echo sequence</w:t>
      </w:r>
      <w:r w:rsidR="009E7781"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 xml:space="preserve">310 volumes; </w:t>
      </w:r>
      <w:r w:rsidR="009E7781" w:rsidRPr="00244866">
        <w:rPr>
          <w:rFonts w:ascii="Arial" w:hAnsi="Arial" w:cs="Arial"/>
          <w:color w:val="000000" w:themeColor="text1"/>
          <w:sz w:val="22"/>
          <w:szCs w:val="22"/>
        </w:rPr>
        <w:t>TR = 1.5s</w:t>
      </w:r>
      <w:r w:rsidR="00BE2C5F" w:rsidRPr="00244866">
        <w:rPr>
          <w:rFonts w:ascii="Arial" w:hAnsi="Arial" w:cs="Arial"/>
          <w:color w:val="000000" w:themeColor="text1"/>
          <w:sz w:val="22"/>
          <w:szCs w:val="22"/>
        </w:rPr>
        <w:t>; TE</w:t>
      </w:r>
      <w:r w:rsidR="008B3EE8" w:rsidRPr="00244866">
        <w:rPr>
          <w:rFonts w:ascii="Arial" w:hAnsi="Arial" w:cs="Arial"/>
          <w:color w:val="000000" w:themeColor="text1"/>
          <w:sz w:val="22"/>
          <w:szCs w:val="22"/>
        </w:rPr>
        <w:t>1-TE3</w:t>
      </w:r>
      <w:r w:rsidR="00BE2C5F" w:rsidRPr="00244866">
        <w:rPr>
          <w:rFonts w:ascii="Arial" w:hAnsi="Arial" w:cs="Arial"/>
          <w:color w:val="000000" w:themeColor="text1"/>
          <w:sz w:val="22"/>
          <w:szCs w:val="22"/>
        </w:rPr>
        <w:t xml:space="preserve"> = 14.6</w:t>
      </w:r>
      <w:r w:rsidR="00453A8F" w:rsidRPr="00244866">
        <w:rPr>
          <w:rFonts w:ascii="Arial" w:hAnsi="Arial" w:cs="Arial"/>
          <w:color w:val="000000" w:themeColor="text1"/>
          <w:sz w:val="22"/>
          <w:szCs w:val="22"/>
        </w:rPr>
        <w:t>0</w:t>
      </w:r>
      <w:r w:rsidR="00BE2C5F" w:rsidRPr="00244866">
        <w:rPr>
          <w:rFonts w:ascii="Arial" w:hAnsi="Arial" w:cs="Arial"/>
          <w:color w:val="000000" w:themeColor="text1"/>
          <w:sz w:val="22"/>
          <w:szCs w:val="22"/>
        </w:rPr>
        <w:t>ms, 39.04ms, 63.48ms</w:t>
      </w:r>
      <w:r w:rsidR="009E7781" w:rsidRPr="00244866">
        <w:rPr>
          <w:rFonts w:ascii="Arial" w:hAnsi="Arial" w:cs="Arial"/>
          <w:color w:val="000000" w:themeColor="text1"/>
          <w:sz w:val="22"/>
          <w:szCs w:val="22"/>
        </w:rPr>
        <w:t>).</w:t>
      </w:r>
      <w:r w:rsidR="00BE2C5F" w:rsidRPr="00244866">
        <w:rPr>
          <w:rFonts w:ascii="Arial" w:hAnsi="Arial" w:cs="Arial"/>
          <w:color w:val="000000" w:themeColor="text1"/>
          <w:sz w:val="22"/>
          <w:szCs w:val="22"/>
        </w:rPr>
        <w:t xml:space="preserve"> </w:t>
      </w:r>
      <w:r w:rsidR="00D35484" w:rsidRPr="00244866">
        <w:rPr>
          <w:rFonts w:ascii="Arial" w:hAnsi="Arial" w:cs="Arial"/>
          <w:color w:val="000000" w:themeColor="text1"/>
          <w:sz w:val="22"/>
          <w:szCs w:val="22"/>
        </w:rPr>
        <w:t xml:space="preserve">The </w:t>
      </w:r>
      <w:r w:rsidR="00FE040C">
        <w:rPr>
          <w:rFonts w:ascii="Arial" w:hAnsi="Arial" w:cs="Arial"/>
          <w:color w:val="000000" w:themeColor="text1"/>
          <w:sz w:val="22"/>
          <w:szCs w:val="22"/>
        </w:rPr>
        <w:t>short</w:t>
      </w:r>
      <w:r w:rsidR="00D35484" w:rsidRPr="00244866">
        <w:rPr>
          <w:rFonts w:ascii="Arial" w:hAnsi="Arial" w:cs="Arial"/>
          <w:color w:val="000000" w:themeColor="text1"/>
          <w:sz w:val="22"/>
          <w:szCs w:val="22"/>
        </w:rPr>
        <w:t xml:space="preserve"> TE </w:t>
      </w:r>
      <w:r w:rsidR="00BE52E5">
        <w:rPr>
          <w:rFonts w:ascii="Arial" w:hAnsi="Arial" w:cs="Arial"/>
          <w:color w:val="000000" w:themeColor="text1"/>
          <w:sz w:val="22"/>
          <w:szCs w:val="22"/>
        </w:rPr>
        <w:t>of</w:t>
      </w:r>
      <w:r w:rsidR="00D35484" w:rsidRPr="00244866">
        <w:rPr>
          <w:rFonts w:ascii="Arial" w:hAnsi="Arial" w:cs="Arial"/>
          <w:color w:val="000000" w:themeColor="text1"/>
          <w:sz w:val="22"/>
          <w:szCs w:val="22"/>
        </w:rPr>
        <w:t xml:space="preserve"> the</w:t>
      </w:r>
      <w:r w:rsidR="00520069">
        <w:rPr>
          <w:rFonts w:ascii="Arial" w:hAnsi="Arial" w:cs="Arial"/>
          <w:color w:val="000000" w:themeColor="text1"/>
          <w:sz w:val="22"/>
          <w:szCs w:val="22"/>
        </w:rPr>
        <w:t xml:space="preserve"> first </w:t>
      </w:r>
      <w:r w:rsidR="00D35484" w:rsidRPr="00244866">
        <w:rPr>
          <w:rFonts w:ascii="Arial" w:hAnsi="Arial" w:cs="Arial"/>
          <w:color w:val="000000" w:themeColor="text1"/>
          <w:sz w:val="22"/>
          <w:szCs w:val="22"/>
        </w:rPr>
        <w:t xml:space="preserve">echo is beneficial </w:t>
      </w:r>
      <w:r w:rsidR="006E312E" w:rsidRPr="00244866">
        <w:rPr>
          <w:rFonts w:ascii="Arial" w:hAnsi="Arial" w:cs="Arial"/>
          <w:color w:val="000000" w:themeColor="text1"/>
          <w:sz w:val="22"/>
          <w:szCs w:val="22"/>
        </w:rPr>
        <w:t xml:space="preserve">to </w:t>
      </w:r>
      <w:r w:rsidR="00337ECE" w:rsidRPr="00244866">
        <w:rPr>
          <w:rFonts w:ascii="Arial" w:hAnsi="Arial" w:cs="Arial"/>
          <w:color w:val="000000" w:themeColor="text1"/>
          <w:sz w:val="22"/>
          <w:szCs w:val="22"/>
        </w:rPr>
        <w:t>mitigate</w:t>
      </w:r>
      <w:r w:rsidR="006E312E" w:rsidRPr="00244866">
        <w:rPr>
          <w:rFonts w:ascii="Arial" w:hAnsi="Arial" w:cs="Arial"/>
          <w:color w:val="000000" w:themeColor="text1"/>
          <w:sz w:val="22"/>
          <w:szCs w:val="22"/>
        </w:rPr>
        <w:t xml:space="preserve"> signal dropout near the</w:t>
      </w:r>
      <w:r w:rsidR="00D35484" w:rsidRPr="00244866">
        <w:rPr>
          <w:rFonts w:ascii="Arial" w:hAnsi="Arial" w:cs="Arial"/>
          <w:color w:val="000000" w:themeColor="text1"/>
          <w:sz w:val="22"/>
          <w:szCs w:val="22"/>
        </w:rPr>
        <w:t xml:space="preserve"> OFC</w:t>
      </w:r>
      <w:r w:rsidR="00E153E4">
        <w:rPr>
          <w:rFonts w:ascii="Arial" w:hAnsi="Arial" w:cs="Arial"/>
          <w:color w:val="000000" w:themeColor="text1"/>
          <w:sz w:val="22"/>
          <w:szCs w:val="22"/>
        </w:rPr>
        <w:t xml:space="preserve">, </w:t>
      </w:r>
      <w:r w:rsidR="005E7FE7">
        <w:rPr>
          <w:rFonts w:ascii="Arial" w:hAnsi="Arial" w:cs="Arial"/>
          <w:color w:val="000000" w:themeColor="text1"/>
          <w:sz w:val="22"/>
          <w:szCs w:val="22"/>
        </w:rPr>
        <w:t xml:space="preserve">as </w:t>
      </w:r>
      <w:r w:rsidR="00E153E4">
        <w:rPr>
          <w:rFonts w:ascii="Arial" w:hAnsi="Arial" w:cs="Arial"/>
          <w:color w:val="000000" w:themeColor="text1"/>
          <w:sz w:val="22"/>
          <w:szCs w:val="22"/>
        </w:rPr>
        <w:t>demonstrated in</w:t>
      </w:r>
      <w:r w:rsidR="005E7FE7">
        <w:rPr>
          <w:rFonts w:ascii="Arial" w:hAnsi="Arial" w:cs="Arial"/>
          <w:color w:val="000000" w:themeColor="text1"/>
          <w:sz w:val="22"/>
          <w:szCs w:val="22"/>
        </w:rPr>
        <w:t xml:space="preserve"> previous </w:t>
      </w:r>
      <w:r w:rsidR="00E153E4">
        <w:rPr>
          <w:rFonts w:ascii="Arial" w:hAnsi="Arial" w:cs="Arial"/>
          <w:color w:val="000000" w:themeColor="text1"/>
          <w:sz w:val="22"/>
          <w:szCs w:val="22"/>
        </w:rPr>
        <w:t>studies</w:t>
      </w:r>
      <w:r w:rsidR="005E7FE7">
        <w:rPr>
          <w:rFonts w:ascii="Arial" w:hAnsi="Arial" w:cs="Arial"/>
          <w:color w:val="000000" w:themeColor="text1"/>
          <w:sz w:val="22"/>
          <w:szCs w:val="22"/>
        </w:rPr>
        <w:t xml:space="preserve"> using both</w:t>
      </w:r>
      <w:r w:rsidR="00F15C24" w:rsidRPr="00244866">
        <w:rPr>
          <w:rFonts w:ascii="Arial" w:hAnsi="Arial" w:cs="Arial"/>
          <w:color w:val="000000" w:themeColor="text1"/>
          <w:sz w:val="22"/>
          <w:szCs w:val="22"/>
        </w:rPr>
        <w:t xml:space="preserve"> resting-state and task-based fMRI</w:t>
      </w:r>
      <w:r w:rsidR="00B44EA4" w:rsidRPr="00244866">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MTctMjA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0A5727">
        <w:rPr>
          <w:rFonts w:ascii="Arial" w:hAnsi="Arial" w:cs="Arial"/>
          <w:color w:val="000000" w:themeColor="text1"/>
          <w:sz w:val="22"/>
          <w:szCs w:val="22"/>
        </w:rPr>
        <w:instrText xml:space="preserve"> ADDIN EN.CITE </w:instrText>
      </w:r>
      <w:r w:rsidR="000A5727">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MTctMjA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0A5727">
        <w:rPr>
          <w:rFonts w:ascii="Arial" w:hAnsi="Arial" w:cs="Arial"/>
          <w:color w:val="000000" w:themeColor="text1"/>
          <w:sz w:val="22"/>
          <w:szCs w:val="22"/>
        </w:rPr>
        <w:instrText xml:space="preserve"> ADDIN EN.CITE.DATA </w:instrText>
      </w:r>
      <w:r w:rsidR="000A5727">
        <w:rPr>
          <w:rFonts w:ascii="Arial" w:hAnsi="Arial" w:cs="Arial"/>
          <w:color w:val="000000" w:themeColor="text1"/>
          <w:sz w:val="22"/>
          <w:szCs w:val="22"/>
        </w:rPr>
      </w:r>
      <w:r w:rsidR="000A5727">
        <w:rPr>
          <w:rFonts w:ascii="Arial" w:hAnsi="Arial" w:cs="Arial"/>
          <w:color w:val="000000" w:themeColor="text1"/>
          <w:sz w:val="22"/>
          <w:szCs w:val="22"/>
        </w:rPr>
        <w:fldChar w:fldCharType="end"/>
      </w:r>
      <w:r w:rsidR="00B44EA4" w:rsidRPr="00244866">
        <w:rPr>
          <w:rFonts w:ascii="Arial" w:hAnsi="Arial" w:cs="Arial"/>
          <w:color w:val="000000" w:themeColor="text1"/>
          <w:sz w:val="22"/>
          <w:szCs w:val="22"/>
        </w:rPr>
      </w:r>
      <w:r w:rsidR="00B44EA4" w:rsidRPr="00244866">
        <w:rPr>
          <w:rFonts w:ascii="Arial" w:hAnsi="Arial" w:cs="Arial"/>
          <w:color w:val="000000" w:themeColor="text1"/>
          <w:sz w:val="22"/>
          <w:szCs w:val="22"/>
        </w:rPr>
        <w:fldChar w:fldCharType="separate"/>
      </w:r>
      <w:r w:rsidR="000A5727" w:rsidRPr="000A5727">
        <w:rPr>
          <w:rFonts w:ascii="Arial" w:hAnsi="Arial" w:cs="Arial"/>
          <w:noProof/>
          <w:color w:val="000000" w:themeColor="text1"/>
          <w:sz w:val="22"/>
          <w:szCs w:val="22"/>
          <w:vertAlign w:val="superscript"/>
        </w:rPr>
        <w:t>17-20</w:t>
      </w:r>
      <w:r w:rsidR="00B44EA4" w:rsidRPr="00244866">
        <w:rPr>
          <w:rFonts w:ascii="Arial" w:hAnsi="Arial" w:cs="Arial"/>
          <w:color w:val="000000" w:themeColor="text1"/>
          <w:sz w:val="22"/>
          <w:szCs w:val="22"/>
        </w:rPr>
        <w:fldChar w:fldCharType="end"/>
      </w:r>
      <w:r w:rsidR="00D35484" w:rsidRPr="00244866">
        <w:rPr>
          <w:rFonts w:ascii="Arial" w:hAnsi="Arial" w:cs="Arial"/>
          <w:color w:val="000000" w:themeColor="text1"/>
          <w:sz w:val="22"/>
          <w:szCs w:val="22"/>
        </w:rPr>
        <w:t xml:space="preserve">. </w:t>
      </w:r>
      <w:r w:rsidR="0051072E" w:rsidRPr="00244866">
        <w:rPr>
          <w:rFonts w:ascii="Arial" w:hAnsi="Arial" w:cs="Arial"/>
          <w:color w:val="000000" w:themeColor="text1"/>
          <w:sz w:val="22"/>
          <w:szCs w:val="22"/>
        </w:rPr>
        <w:t>Other scanning parameters</w:t>
      </w:r>
      <w:r w:rsidR="00246E4A">
        <w:rPr>
          <w:rFonts w:ascii="Arial" w:hAnsi="Arial" w:cs="Arial"/>
          <w:color w:val="000000" w:themeColor="text1"/>
          <w:sz w:val="22"/>
          <w:szCs w:val="22"/>
        </w:rPr>
        <w:t xml:space="preserve"> included</w:t>
      </w:r>
      <w:r w:rsidR="0051072E" w:rsidRPr="00244866">
        <w:rPr>
          <w:rFonts w:ascii="Arial" w:hAnsi="Arial" w:cs="Arial"/>
          <w:color w:val="000000" w:themeColor="text1"/>
          <w:sz w:val="22"/>
          <w:szCs w:val="22"/>
        </w:rPr>
        <w:t xml:space="preserve">: </w:t>
      </w:r>
      <w:r w:rsidR="001C7592" w:rsidRPr="00244866">
        <w:rPr>
          <w:rFonts w:ascii="Arial" w:hAnsi="Arial" w:cs="Arial"/>
          <w:color w:val="000000" w:themeColor="text1"/>
          <w:sz w:val="22"/>
          <w:szCs w:val="22"/>
        </w:rPr>
        <w:t>flip angle, 72°</w:t>
      </w:r>
      <w:r w:rsidR="00246E4A">
        <w:rPr>
          <w:rFonts w:ascii="Arial" w:hAnsi="Arial" w:cs="Arial"/>
          <w:color w:val="000000" w:themeColor="text1"/>
          <w:sz w:val="22"/>
          <w:szCs w:val="22"/>
        </w:rPr>
        <w:t xml:space="preserve">, </w:t>
      </w:r>
      <w:r w:rsidR="00995662" w:rsidRPr="00244866">
        <w:rPr>
          <w:rFonts w:ascii="Arial" w:hAnsi="Arial" w:cs="Arial"/>
          <w:color w:val="000000" w:themeColor="text1"/>
          <w:sz w:val="22"/>
          <w:szCs w:val="22"/>
        </w:rPr>
        <w:t>slice thickness, 2mm</w:t>
      </w:r>
      <w:r w:rsidR="00246E4A">
        <w:rPr>
          <w:rFonts w:ascii="Arial" w:hAnsi="Arial" w:cs="Arial"/>
          <w:color w:val="000000" w:themeColor="text1"/>
          <w:sz w:val="22"/>
          <w:szCs w:val="22"/>
        </w:rPr>
        <w:t xml:space="preserve"> (</w:t>
      </w:r>
      <w:r w:rsidR="00AE2504">
        <w:rPr>
          <w:rFonts w:ascii="Arial" w:hAnsi="Arial" w:cs="Arial"/>
          <w:color w:val="000000" w:themeColor="text1"/>
          <w:sz w:val="22"/>
          <w:szCs w:val="22"/>
        </w:rPr>
        <w:t>no gap</w:t>
      </w:r>
      <w:r w:rsidR="00246E4A">
        <w:rPr>
          <w:rFonts w:ascii="Arial" w:hAnsi="Arial" w:cs="Arial"/>
          <w:color w:val="000000" w:themeColor="text1"/>
          <w:sz w:val="22"/>
          <w:szCs w:val="22"/>
        </w:rPr>
        <w:t xml:space="preserve">), </w:t>
      </w:r>
      <w:r w:rsidR="00AE28FB" w:rsidRPr="00244866">
        <w:rPr>
          <w:rFonts w:ascii="Arial" w:hAnsi="Arial" w:cs="Arial"/>
          <w:color w:val="000000" w:themeColor="text1"/>
          <w:sz w:val="22"/>
          <w:szCs w:val="22"/>
        </w:rPr>
        <w:t xml:space="preserve">multi-band </w:t>
      </w:r>
      <w:r w:rsidR="00E14505" w:rsidRPr="00244866">
        <w:rPr>
          <w:rFonts w:ascii="Arial" w:hAnsi="Arial" w:cs="Arial"/>
          <w:color w:val="000000" w:themeColor="text1"/>
          <w:sz w:val="22"/>
          <w:szCs w:val="22"/>
        </w:rPr>
        <w:t xml:space="preserve">acceleration factor </w:t>
      </w:r>
      <w:r w:rsidR="00AE28FB" w:rsidRPr="00244866">
        <w:rPr>
          <w:rFonts w:ascii="Arial" w:hAnsi="Arial" w:cs="Arial"/>
          <w:color w:val="000000" w:themeColor="text1"/>
          <w:sz w:val="22"/>
          <w:szCs w:val="22"/>
        </w:rPr>
        <w:t>4</w:t>
      </w:r>
      <w:r w:rsidR="00246E4A">
        <w:rPr>
          <w:rFonts w:ascii="Arial" w:hAnsi="Arial" w:cs="Arial"/>
          <w:color w:val="000000" w:themeColor="text1"/>
          <w:sz w:val="22"/>
          <w:szCs w:val="22"/>
        </w:rPr>
        <w:t xml:space="preserve">, 60 slices with </w:t>
      </w:r>
      <w:r w:rsidR="009B0269" w:rsidRPr="00244866">
        <w:rPr>
          <w:rFonts w:ascii="Arial" w:hAnsi="Arial" w:cs="Arial"/>
          <w:color w:val="000000" w:themeColor="text1"/>
          <w:sz w:val="22"/>
          <w:szCs w:val="22"/>
        </w:rPr>
        <w:t>interleaved acquisitio</w:t>
      </w:r>
      <w:r w:rsidR="00246E4A">
        <w:rPr>
          <w:rFonts w:ascii="Arial" w:hAnsi="Arial" w:cs="Arial"/>
          <w:color w:val="000000" w:themeColor="text1"/>
          <w:sz w:val="22"/>
          <w:szCs w:val="22"/>
        </w:rPr>
        <w:t xml:space="preserve">n, </w:t>
      </w:r>
      <w:r w:rsidR="001E4184">
        <w:rPr>
          <w:rFonts w:ascii="Arial" w:hAnsi="Arial" w:cs="Arial"/>
          <w:color w:val="000000" w:themeColor="text1"/>
          <w:sz w:val="22"/>
          <w:szCs w:val="22"/>
        </w:rPr>
        <w:t xml:space="preserve">matrix size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x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voxels</w:t>
      </w:r>
      <w:r w:rsidR="00246E4A">
        <w:rPr>
          <w:rFonts w:ascii="Arial" w:hAnsi="Arial" w:cs="Arial"/>
          <w:color w:val="000000" w:themeColor="text1"/>
          <w:sz w:val="22"/>
          <w:szCs w:val="22"/>
        </w:rPr>
        <w:t xml:space="preserve">, and </w:t>
      </w:r>
      <w:r w:rsidR="00D77FEB">
        <w:rPr>
          <w:rFonts w:ascii="Arial" w:hAnsi="Arial" w:cs="Arial"/>
          <w:color w:val="000000" w:themeColor="text1"/>
          <w:sz w:val="22"/>
          <w:szCs w:val="22"/>
        </w:rPr>
        <w:t>field of view</w:t>
      </w:r>
      <w:r w:rsidR="00246E4A">
        <w:rPr>
          <w:rFonts w:ascii="Arial" w:hAnsi="Arial" w:cs="Arial"/>
          <w:color w:val="000000" w:themeColor="text1"/>
          <w:sz w:val="22"/>
          <w:szCs w:val="22"/>
        </w:rPr>
        <w:t xml:space="preserve"> </w:t>
      </w:r>
      <w:r w:rsidR="001E3C07">
        <w:rPr>
          <w:rFonts w:ascii="Arial" w:hAnsi="Arial" w:cs="Arial"/>
          <w:color w:val="000000" w:themeColor="text1"/>
          <w:sz w:val="22"/>
          <w:szCs w:val="22"/>
        </w:rPr>
        <w:t xml:space="preserve">208mm x 208mm. </w:t>
      </w:r>
      <w:r w:rsidR="0006113F" w:rsidRPr="00244866">
        <w:rPr>
          <w:rFonts w:ascii="Arial" w:hAnsi="Arial" w:cs="Arial"/>
          <w:color w:val="000000" w:themeColor="text1"/>
          <w:sz w:val="22"/>
          <w:szCs w:val="22"/>
        </w:rPr>
        <w:t xml:space="preserve">A 1mm </w:t>
      </w:r>
      <w:r w:rsidR="0083633E" w:rsidRPr="00244866">
        <w:rPr>
          <w:rFonts w:ascii="Arial" w:hAnsi="Arial" w:cs="Arial"/>
          <w:color w:val="000000" w:themeColor="text1"/>
          <w:sz w:val="22"/>
          <w:szCs w:val="22"/>
        </w:rPr>
        <w:t>isotropic T1-weighted structural scan was acquired</w:t>
      </w:r>
      <w:r w:rsidR="00F46B30">
        <w:rPr>
          <w:rFonts w:ascii="Arial" w:hAnsi="Arial" w:cs="Arial"/>
          <w:color w:val="000000" w:themeColor="text1"/>
          <w:sz w:val="22"/>
          <w:szCs w:val="22"/>
        </w:rPr>
        <w:t xml:space="preserve"> on Day 0 session</w:t>
      </w:r>
      <w:r w:rsidR="0083633E" w:rsidRPr="00244866">
        <w:rPr>
          <w:rFonts w:ascii="Arial" w:hAnsi="Arial" w:cs="Arial"/>
          <w:color w:val="000000" w:themeColor="text1"/>
          <w:sz w:val="22"/>
          <w:szCs w:val="22"/>
        </w:rPr>
        <w:t xml:space="preserve"> for neuronavigation during TMS and to aid spatial normalization. </w:t>
      </w:r>
    </w:p>
    <w:p w14:paraId="05D8568C" w14:textId="57613539" w:rsidR="00D31818" w:rsidRPr="00C27B5C" w:rsidRDefault="006B46E7" w:rsidP="0091089C">
      <w:pPr>
        <w:pStyle w:val="Heading4"/>
        <w:spacing w:before="0" w:after="120"/>
        <w:rPr>
          <w:rFonts w:ascii="Arial" w:hAnsi="Arial" w:cs="Arial"/>
          <w:b/>
          <w:bCs/>
          <w:i w:val="0"/>
          <w:iCs w:val="0"/>
          <w:color w:val="000000" w:themeColor="text1"/>
          <w:sz w:val="22"/>
          <w:szCs w:val="22"/>
        </w:rPr>
      </w:pPr>
      <w:r w:rsidRPr="00C27B5C">
        <w:rPr>
          <w:rFonts w:ascii="Arial" w:hAnsi="Arial" w:cs="Arial"/>
          <w:b/>
          <w:bCs/>
          <w:i w:val="0"/>
          <w:iCs w:val="0"/>
          <w:color w:val="000000" w:themeColor="text1"/>
          <w:sz w:val="22"/>
          <w:szCs w:val="22"/>
        </w:rPr>
        <w:t>Coordination selection for network-targeted TMS</w:t>
      </w:r>
    </w:p>
    <w:p w14:paraId="4D02A4D2" w14:textId="52939909" w:rsidR="000E3353" w:rsidRDefault="00112357" w:rsidP="0091089C">
      <w:pPr>
        <w:spacing w:after="120"/>
        <w:rPr>
          <w:rFonts w:ascii="Arial" w:hAnsi="Arial" w:cs="Arial"/>
          <w:color w:val="000000" w:themeColor="text1"/>
          <w:sz w:val="22"/>
          <w:szCs w:val="22"/>
        </w:rPr>
      </w:pPr>
      <w:r w:rsidRPr="00C27B5C">
        <w:rPr>
          <w:rFonts w:ascii="Arial" w:hAnsi="Arial" w:cs="Arial"/>
          <w:color w:val="000000" w:themeColor="text1"/>
          <w:sz w:val="22"/>
          <w:szCs w:val="22"/>
        </w:rPr>
        <w:t xml:space="preserve">The stimulation coordinates were </w:t>
      </w:r>
      <w:r w:rsidR="00C60946" w:rsidRPr="00C27B5C">
        <w:rPr>
          <w:rFonts w:ascii="Arial" w:hAnsi="Arial" w:cs="Arial"/>
          <w:color w:val="000000" w:themeColor="text1"/>
          <w:sz w:val="22"/>
          <w:szCs w:val="22"/>
        </w:rPr>
        <w:t>computed</w:t>
      </w:r>
      <w:r w:rsidRPr="00C27B5C">
        <w:rPr>
          <w:rFonts w:ascii="Arial" w:hAnsi="Arial" w:cs="Arial"/>
          <w:color w:val="000000" w:themeColor="text1"/>
          <w:sz w:val="22"/>
          <w:szCs w:val="22"/>
        </w:rPr>
        <w:t xml:space="preserve"> based on the multi-echo resting-state MRI data</w:t>
      </w:r>
      <w:r w:rsidR="00E121A7" w:rsidRPr="00C27B5C">
        <w:rPr>
          <w:rFonts w:ascii="Arial" w:hAnsi="Arial" w:cs="Arial"/>
          <w:color w:val="000000" w:themeColor="text1"/>
          <w:sz w:val="22"/>
          <w:szCs w:val="22"/>
        </w:rPr>
        <w:t xml:space="preserve"> collected</w:t>
      </w:r>
      <w:r w:rsidRPr="00C27B5C">
        <w:rPr>
          <w:rFonts w:ascii="Arial" w:hAnsi="Arial" w:cs="Arial"/>
          <w:color w:val="000000" w:themeColor="text1"/>
          <w:sz w:val="22"/>
          <w:szCs w:val="22"/>
        </w:rPr>
        <w:t xml:space="preserve"> from </w:t>
      </w:r>
      <w:r w:rsidR="00AE68B6" w:rsidRPr="00C27B5C">
        <w:rPr>
          <w:rFonts w:ascii="Arial" w:hAnsi="Arial" w:cs="Arial"/>
          <w:color w:val="000000" w:themeColor="text1"/>
          <w:sz w:val="22"/>
          <w:szCs w:val="22"/>
        </w:rPr>
        <w:t>the</w:t>
      </w:r>
      <w:r w:rsidRPr="00C27B5C">
        <w:rPr>
          <w:rFonts w:ascii="Arial" w:hAnsi="Arial" w:cs="Arial"/>
          <w:color w:val="000000" w:themeColor="text1"/>
          <w:sz w:val="22"/>
          <w:szCs w:val="22"/>
        </w:rPr>
        <w:t xml:space="preserve"> Day 0 session.</w:t>
      </w:r>
      <w:r w:rsidR="00610E5F"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defined our stimulation targets </w:t>
      </w:r>
      <w:r w:rsidR="00217861" w:rsidRPr="00C27B5C">
        <w:rPr>
          <w:rFonts w:ascii="Arial" w:hAnsi="Arial" w:cs="Arial"/>
          <w:color w:val="000000" w:themeColor="text1"/>
          <w:sz w:val="22"/>
          <w:szCs w:val="22"/>
        </w:rPr>
        <w:t>in the right hemisphere’s</w:t>
      </w:r>
      <w:r w:rsidRPr="00C27B5C">
        <w:rPr>
          <w:rFonts w:ascii="Arial" w:hAnsi="Arial" w:cs="Arial"/>
          <w:color w:val="000000" w:themeColor="text1"/>
          <w:sz w:val="22"/>
          <w:szCs w:val="22"/>
        </w:rPr>
        <w:t xml:space="preserve"> aOFC and pOFC </w:t>
      </w:r>
      <w:r w:rsidR="00217861" w:rsidRPr="00C27B5C">
        <w:rPr>
          <w:rFonts w:ascii="Arial" w:hAnsi="Arial" w:cs="Arial"/>
          <w:color w:val="000000" w:themeColor="text1"/>
          <w:sz w:val="22"/>
          <w:szCs w:val="22"/>
        </w:rPr>
        <w:t xml:space="preserve">using </w:t>
      </w:r>
      <w:r w:rsidRPr="00C27B5C">
        <w:rPr>
          <w:rFonts w:ascii="Arial" w:hAnsi="Arial" w:cs="Arial"/>
          <w:color w:val="000000" w:themeColor="text1"/>
          <w:sz w:val="22"/>
          <w:szCs w:val="22"/>
        </w:rPr>
        <w:t xml:space="preserve">MNI </w:t>
      </w:r>
      <w:r w:rsidR="00217861" w:rsidRPr="00C27B5C">
        <w:rPr>
          <w:rFonts w:ascii="Arial" w:hAnsi="Arial" w:cs="Arial"/>
          <w:color w:val="000000" w:themeColor="text1"/>
          <w:sz w:val="22"/>
          <w:szCs w:val="22"/>
        </w:rPr>
        <w:t xml:space="preserve">coordinates: </w:t>
      </w:r>
      <w:r w:rsidRPr="00C27B5C">
        <w:rPr>
          <w:rFonts w:ascii="Arial" w:hAnsi="Arial" w:cs="Arial"/>
          <w:color w:val="000000" w:themeColor="text1"/>
          <w:sz w:val="22"/>
          <w:szCs w:val="22"/>
        </w:rPr>
        <w:t>aOFC [34, 54, -14] and pOFC [28, 38, -16]</w:t>
      </w:r>
      <w:r w:rsidR="00F312A9" w:rsidRPr="00C27B5C">
        <w:rPr>
          <w:rFonts w:ascii="Arial" w:hAnsi="Arial" w:cs="Arial"/>
          <w:color w:val="000000" w:themeColor="text1"/>
          <w:sz w:val="22"/>
          <w:szCs w:val="22"/>
        </w:rPr>
        <w:t>. T</w:t>
      </w:r>
      <w:r w:rsidRPr="00C27B5C">
        <w:rPr>
          <w:rFonts w:ascii="Arial" w:hAnsi="Arial" w:cs="Arial"/>
          <w:color w:val="000000" w:themeColor="text1"/>
          <w:sz w:val="22"/>
          <w:szCs w:val="22"/>
        </w:rPr>
        <w:t xml:space="preserve">he pOFC coordinates were identical to </w:t>
      </w:r>
      <w:r w:rsidR="009E3979" w:rsidRPr="00C27B5C">
        <w:rPr>
          <w:rFonts w:ascii="Arial" w:hAnsi="Arial" w:cs="Arial"/>
          <w:color w:val="000000" w:themeColor="text1"/>
          <w:sz w:val="22"/>
          <w:szCs w:val="22"/>
        </w:rPr>
        <w:t>those</w:t>
      </w:r>
      <w:r w:rsidRPr="00C27B5C">
        <w:rPr>
          <w:rFonts w:ascii="Arial" w:hAnsi="Arial" w:cs="Arial"/>
          <w:color w:val="000000" w:themeColor="text1"/>
          <w:sz w:val="22"/>
          <w:szCs w:val="22"/>
        </w:rPr>
        <w:t xml:space="preserve"> used in</w:t>
      </w:r>
      <w:r w:rsidR="00F933B0" w:rsidRPr="00C27B5C">
        <w:rPr>
          <w:rFonts w:ascii="Arial" w:hAnsi="Arial" w:cs="Arial"/>
          <w:color w:val="000000" w:themeColor="text1"/>
          <w:sz w:val="22"/>
          <w:szCs w:val="22"/>
        </w:rPr>
        <w:t xml:space="preserve"> our</w:t>
      </w:r>
      <w:r w:rsidRPr="00C27B5C">
        <w:rPr>
          <w:rFonts w:ascii="Arial" w:hAnsi="Arial" w:cs="Arial"/>
          <w:color w:val="000000" w:themeColor="text1"/>
          <w:sz w:val="22"/>
          <w:szCs w:val="22"/>
        </w:rPr>
        <w:t xml:space="preserve"> previous network-targeted TMS studies</w:t>
      </w:r>
      <w:r w:rsidR="009E0CF2"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ywx
Mi0xNDwvc3R5bGU+PC9EaXNwbGF5VGV4dD48cmVjb3JkPjxyZWMtbnVtYmVyPjUzNjwvcmVjLW51
bWJlcj48Zm9yZWlnbi1rZXlzPjxrZXkgYXBwPSJFTiIgZGItaWQ9InphZjkyMmFzc2EwNXBsZXJ3
d3VwZnNzdnJ6dGVhcHB2YXgyeCIgdGltZXN0YW1wPSIxNzA4ODcyNzQ3Ij41MzY8L2tleT48L2Zv
cmVpZ24ta2V5cz48cmVmLXR5cGUgbmFtZT0iSm91cm5hbCBBcnRpY2xlIj4xNzwvcmVmLXR5cGU+
PGNvbnRyaWJ1dG9ycz48YXV0aG9ycz48YXV0aG9yPkxpdSwgUS48L2F1dGhvcj48YXV0aG9yPlpo
YW8sIFkuPC9hdXRob3I+PGF1dGhvcj5BdHRhbnRpLCBTLjwvYXV0aG9yPjxhdXRob3I+Vm9zcywg
Si4gTC48L2F1dGhvcj48YXV0aG9yPlNjaG9lbmJhdW0sIEcuPC9hdXRob3I+PGF1dGhvcj5LYWhu
dCwgVC48L2F1dGhvcj48L2F1dGhvcnM+PC9jb250cmlidXRvcnM+PGF1dGgtYWRkcmVzcz5OYXRp
b25hbCBJbnN0aXR1dGUgb24gRHJ1ZyBBYnVzZSBJbnRyYW11cmFsIFJlc2VhcmNoIFByb2dyYW0s
IEJhbHRpbW9yZSwgTUQsIDIxMjI0LCBVU0EuJiN4RDtNYXlvIENsaW5pYyBBbGl4IFNjaG9vbCBv
ZiBNZWRpY2luZSwgU2NvdHRzZGFsZSwgQVosIDg1MjU5LCBVU0EuJiN4RDtEZXBhcnRtZW50IG9m
IE5ldXJvbG9neSwgVGhlIFVuaXZlcnNpdHkgb2YgQ2hpY2FnbywgQ2hpY2FnbywgSUwsIDYwNjEx
LCBVU0EuJiN4RDtOYXRpb25hbCBJbnN0aXR1dGUgb24gRHJ1ZyBBYnVzZSBJbnRyYW11cmFsIFJl
c2VhcmNoIFByb2dyYW0sIEJhbHRpbW9yZSwgTUQsIDIxMjI0LCBVU0EuIHRob3JzdGVuLmthaG50
QG5paC5nb3YuPC9hdXRoLWFkZHJlc3M+PHRpdGxlcz48dGl0bGU+TWlkYnJhaW4gc2lnbmFsaW5n
IG9mIGlkZW50aXR5IHByZWRpY3Rpb24gZXJyb3JzIGRlcGVuZHMgb24gb3JiaXRvZnJvbnRhbCBj
b3J0ZXggbmV0d29ya3M8L3RpdGxlPjxzZWNvbmRhcnktdGl0bGU+TmF0IENvbW11bjwvc2Vjb25k
YXJ5LXRpdGxlPjwvdGl0bGVzPjxwZXJpb2RpY2FsPjxmdWxsLXRpdGxlPk5hdHVyZSBDb21tdW5p
Y2F0aW9uczwvZnVsbC10aXRsZT48YWJici0xPk5hdCBDb21tdW48L2FiYnItMT48L3BlcmlvZGlj
YWw+PHBhZ2VzPjE3MDQ8L3BhZ2VzPjx2b2x1bWU+MTU8L3ZvbHVtZT48bnVtYmVyPjE8L251bWJl
cj48ZWRpdGlvbj4yMDI0MDIyNDwvZWRpdGlvbj48ZGF0ZXM+PHllYXI+MjAyNDwveWVhcj48cHVi
LWRhdGVzPjxkYXRlPkZlYiAyNDwvZGF0ZT48L3B1Yi1kYXRlcz48L2RhdGVzPjxpc2JuPjIwNDEt
MTcyMyAoRWxlY3Ryb25pYykmI3hEOzIwNDEtMTcyMyAoTGlua2luZyk8L2lzYm4+PGFjY2Vzc2lv
bi1udW0+Mzg0MDIyMTA8L2FjY2Vzc2lvbi1udW0+PHVybHM+PHJlbGF0ZWQtdXJscz48dXJsPmh0
dHBzOi8vd3d3Lm5jYmkubmxtLm5paC5nb3YvcHVibWVkLzM4NDAyMjEwPC91cmw+PC9yZWxhdGVk
LXVybHM+PC91cmxzPjxlbGVjdHJvbmljLXJlc291cmNlLW51bT4xMC4xMDM4L3M0MTQ2Ny0wMjQt
NDU4ODAtMTwvZWxlY3Ryb25pYy1yZXNvdXJjZS1udW0+PHJlbW90ZS1kYXRhYmFzZS1uYW1lPklu
LVByb2Nlc3M8L3JlbW90ZS1kYXRhYmFzZS1uYW1lPjxyZW1vdGUtZGF0YWJhc2UtcHJvdmlkZXI+
TkxNPC9yZW1vdGUtZGF0YWJhc2UtcHJvdmlkZXI+PC9yZWNvcmQ+PC9DaXRlPjxDaXRlPjxBdXRo
b3I+SG93YXJkPC9BdXRob3I+PFllYXI+MjAyMDwvWWVhcj48UmVjTnVtPjI2PC9SZWNOdW0+PHJl
Y29yZD48cmVjLW51bWJlcj4yNjwvcmVjLW51bWJlcj48Zm9yZWlnbi1rZXlzPjxrZXkgYXBwPSJF
TiIgZGItaWQ9InphZjkyMmFzc2EwNXBsZXJ3d3VwZnNzdnJ6dGVhcHB2YXgyeCIgdGltZXN0YW1w
PSIxNjk4MjY3Mjk4Ij4yNjwva2V5PjwvZm9yZWlnbi1rZXlzPjxyZWYtdHlwZSBuYW1lPSJKb3Vy
bmFsIEFydGljbGUiPjE3PC9yZWYtdHlwZT48Y29udHJpYnV0b3JzPjxhdXRob3JzPjxhdXRob3I+
SG93YXJkLCBKYW1lcyBELjwvYXV0aG9yPjxhdXRob3I+UmV5bm9sZHMsIFJhY2hlbDwvYXV0aG9y
PjxhdXRob3I+U21pdGgsIERldnluIEUuPC9hdXRob3I+PGF1dGhvcj5Wb3NzLCBKb2VsIEwuPC9h
dXRob3I+PGF1dGhvcj5TY2hvZW5iYXVtLCBHZW9mZnJleTwvYXV0aG9yPjxhdXRob3I+S2FobnQs
IFRob3JzdGVuPC9hdXRob3I+PC9hdXRob3JzPjwvY29udHJpYnV0b3JzPjx0aXRsZXM+PHRpdGxl
PlRhcmdldGVkIFN0aW11bGF0aW9uIG9mIEh1bWFuIE9yYml0b2Zyb250YWwgTmV0d29ya3MgRGlz
cnVwdHMgT3V0Y29tZS1HdWlkZWQgQmVoYXZpb3I8L3RpdGxlPjxzZWNvbmRhcnktdGl0bGU+Q3Vy
cmVudCBCaW9sb2d5PC9zZWNvbmRhcnktdGl0bGU+PGFsdC10aXRsZT5DdXJyZW50IEJpb2xvZ3k8
L2FsdC10aXRsZT48L3RpdGxlcz48cGVyaW9kaWNhbD48ZnVsbC10aXRsZT5DdXJyZW50IEJpb2xv
Z3k8L2Z1bGwtdGl0bGU+PGFiYnItMT5DdXJyZW50IEJpb2xvZ3k8L2FiYnItMT48L3BlcmlvZGlj
YWw+PGFsdC1wZXJpb2RpY2FsPjxmdWxsLXRpdGxlPkN1cnJlbnQgQmlvbG9neTwvZnVsbC10aXRs
ZT48YWJici0xPkN1cnJlbnQgQmlvbG9neTwvYWJici0xPjwvYWx0LXBlcmlvZGljYWw+PHBhZ2Vz
PjQ5MC00OTguZTQ8L3BhZ2VzPjx2b2x1bWU+MzA8L3ZvbHVtZT48bnVtYmVyPjM8L251bWJlcj48
ZGF0ZXM+PHllYXI+MjAyMDwveWVhcj48cHViLWRhdGVzPjxkYXRlPjIwMjAvMDIvLzwvZGF0ZT48
L3B1Yi1kYXRlcz48L2RhdGVzPjxpc2JuPjA5NjA5ODIyPC9pc2JuPjx1cmxzPjxyZWxhdGVkLXVy
bHM+PHVybD5odHRwczovL2xpbmtpbmdodWIuZWxzZXZpZXIuY29tL3JldHJpZXZlL3BpaS9TMDk2
MDk4MjIxOTMxNjAyMTwvdXJsPjwvcmVsYXRlZC11cmxzPjwvdXJscz48ZWxlY3Ryb25pYy1yZXNv
dXJjZS1udW0+MTAuMTAxNi9qLmN1Yi4yMDE5LjEyLjAwNzwvZWxlY3Ryb25pYy1yZXNvdXJjZS1u
dW0+PHJlbW90ZS1kYXRhYmFzZS1wcm92aWRlcj5ET0kub3JnIChDcm9zc3JlZik8L3JlbW90ZS1k
YXRhYmFzZS1wcm92aWRlcj48bGFuZ3VhZ2U+ZW48L2xhbmd1YWdlPjxhY2Nlc3MtZGF0ZT4yMDIw
LzA5LzE4LzAxOjQ4OjMzPC9hY2Nlc3MtZGF0ZT48L3JlY29yZD48L0NpdGU+PENpdGU+PEF1dGhv
cj5XYW5nPC9BdXRob3I+PFllYXI+MjAyMDwvWWVhcj48UmVjTnVtPjQ8L1JlY051bT48cmVjb3Jk
PjxyZWMtbnVtYmVyPjQ8L3JlYy1udW1iZXI+PGZvcmVpZ24ta2V5cz48a2V5IGFwcD0iRU4iIGRi
LWlkPSJ6YWY5MjJhc3NhMDVwbGVyd3d1cGZzc3ZyenRlYXBwdmF4MngiIHRpbWVzdGFtcD0iMTY5
ODI2NzI5OCI+NDwva2V5PjwvZm9yZWlnbi1rZXlzPjxyZWYtdHlwZSBuYW1lPSJKb3VybmFsIEFy
dGljbGUiPjE3PC9yZWYtdHlwZT48Y29udHJpYnV0b3JzPjxhdXRob3JzPjxhdXRob3I+V2FuZywg
RmFuZzwvYXV0aG9yPjxhdXRob3I+SG93YXJkLCBKYW1lcyBELjwvYXV0aG9yPjxhdXRob3I+Vm9z
cywgSm9lbCBMLjwvYXV0aG9yPjxhdXRob3I+U2Nob2VuYmF1bSwgR2VvZmZyZXk8L2F1dGhvcj48
YXV0aG9yPkthaG50LCBUaG9yc3RlbjwvYXV0aG9yPjwvYXV0aG9ycz48L2NvbnRyaWJ1dG9ycz48
dGl0bGVzPjx0aXRsZT5UYXJnZXRlZCBTdGltdWxhdGlvbiBvZiBhbiBPcmJpdG9mcm9udGFsIE5l
dHdvcmsgRGlzcnVwdHMgRGVjaXNpb25zIEJhc2VkIG9uIEluZmVycmVkLCBOb3QgRXhwZXJpZW5j
ZWQgT3V0Y29tZXM8L3RpdGxlPjxzZWNvbmRhcnktdGl0bGU+VGhlIEpvdXJuYWwgb2YgTmV1cm9z
Y2llbmNlPC9zZWNvbmRhcnktdGl0bGU+PGFsdC10aXRsZT5KLiBOZXVyb3NjaS48L2FsdC10aXRs
ZT48L3RpdGxlcz48cGVyaW9kaWNhbD48ZnVsbC10aXRsZT5UaGUgSm91cm5hbCBvZiBOZXVyb3Nj
aWVuY2U8L2Z1bGwtdGl0bGU+PGFiYnItMT5KLiBOZXVyb3NjaS48L2FiYnItMT48L3BlcmlvZGlj
YWw+PGFsdC1wZXJpb2RpY2FsPjxmdWxsLXRpdGxlPlRoZSBKb3VybmFsIG9mIE5ldXJvc2NpZW5j
ZTwvZnVsbC10aXRsZT48YWJici0xPkouIE5ldXJvc2NpLjwvYWJici0xPjwvYWx0LXBlcmlvZGlj
YWw+PHBhZ2VzPjg3MjYtODczMzwvcGFnZXM+PHZvbHVtZT40MDwvdm9sdW1lPjxudW1iZXI+NDU8
L251bWJlcj48ZGF0ZXM+PHllYXI+MjAyMDwveWVhcj48cHViLWRhdGVzPjxkYXRlPjIwMjAvMTEv
MDQvPC9kYXRlPjwvcHViLWRhdGVzPjwvZGF0ZXM+PGlzYm4+MDI3MC02NDc0LCAxNTI5LTI0MDE8
L2lzYm4+PHVybHM+PHJlbGF0ZWQtdXJscz48dXJsPmh0dHA6Ly93d3cuam5ldXJvc2NpLm9yZy9s
b29rdXAvZG9pLzEwLjE1MjMvSk5FVVJPU0NJLjE2ODAtMjAuMjAyMDwvdXJsPjwvcmVsYXRlZC11
cmxzPjwvdXJscz48ZWxlY3Ryb25pYy1yZXNvdXJjZS1udW0+MTAuMTUyMy9KTkVVUk9TQ0kuMTY4
MC0yMC4yMDIwPC9lbGVjdHJvbmljLXJlc291cmNlLW51bT48cmVtb3RlLWRhdGFiYXNlLXByb3Zp
ZGVyPkRPSS5vcmcgKENyb3NzcmVmKTwvcmVtb3RlLWRhdGFiYXNlLXByb3ZpZGVyPjxsYW5ndWFn
ZT5lbjwvbGFuZ3VhZ2U+PGFjY2Vzcy1kYXRlPjIwMjAvMTEvMDUvMDM6MDc6MjU8L2FjY2Vzcy1k
YXRlPjwvcmVjb3JkPjwvQ2l0ZT48Q2l0ZT48QXV0aG9yPlRlZ2VsYmVja2VyczwvQXV0aG9yPjxZ
ZWFyPjIwMjM8L1llYXI+PFJlY051bT41NjQ8L1JlY051bT48cmVjb3JkPjxyZWMtbnVtYmVyPjU2
NDwvcmVjLW51bWJlcj48Zm9yZWlnbi1rZXlzPjxrZXkgYXBwPSJFTiIgZGItaWQ9InphZjkyMmFz
c2EwNXBsZXJ3d3VwZnNzdnJ6dGVhcHB2YXgyeCIgdGltZXN0YW1wPSIxNzE2MDQyNDYwIj41NjQ8
L2tleT48L2ZvcmVpZ24ta2V5cz48cmVmLXR5cGUgbmFtZT0iSm91cm5hbCBBcnRpY2xlIj4xNzwv
cmVmLXR5cGU+PGNvbnRyaWJ1dG9ycz48YXV0aG9ycz48YXV0aG9yPlRlZ2VsYmVja2VycywgSmFu
YTwvYXV0aG9yPjxhdXRob3I+UG9ydGVyLCBEYXJpYSBCPC9hdXRob3I+PGF1dGhvcj5Wb3NzLCBK
b2VsIEw8L2F1dGhvcj48YXV0aG9yPlNjaG9lbmJhdW0sIEdlb2ZmcmV5PC9hdXRob3I+PGF1dGhv
cj5LYWhudCwgVGhvcnN0ZW48L2F1dGhvcj48L2F1dGhvcnM+PC9jb250cmlidXRvcnM+PHRpdGxl
cz48dGl0bGU+TGF0ZXJhbCBvcmJpdG9mcm9udGFsIGNvcnRleCBpbnRlZ3JhdGVzIHByZWRpY3Rp
dmUgaW5mb3JtYXRpb24gYWNyb3NzIG11bHRpcGxlIGN1ZXMgdG8gZ3VpZGUgYmVoYXZpb3I8L3Rp
dGxlPjxzZWNvbmRhcnktdGl0bGU+Q3VycmVudCBCaW9sb2d5PC9zZWNvbmRhcnktdGl0bGU+PC90
aXRsZXM+PHBlcmlvZGljYWw+PGZ1bGwtdGl0bGU+Q3VycmVudCBCaW9sb2d5PC9mdWxsLXRpdGxl
PjxhYmJyLTE+Q3VycmVudCBCaW9sb2d5PC9hYmJyLTE+PC9wZXJpb2RpY2FsPjxwYWdlcz40NDk2
LTQ1MDQuIGU1PC9wYWdlcz48dm9sdW1lPjMzPC92b2x1bWU+PG51bWJlcj4yMDwvbnVtYmVyPjxk
YXRlcz48eWVhcj4yMDIzPC95ZWFyPjwvZGF0ZXM+PGlzYm4+MDk2MC05ODIyPC9pc2JuPjx1cmxz
PjwvdXJscz48L3JlY29yZD48L0NpdGU+PC9FbmROb3RlPgB=
</w:fldData>
        </w:fldChar>
      </w:r>
      <w:r w:rsidR="0013717A" w:rsidRPr="00C27B5C">
        <w:rPr>
          <w:rFonts w:ascii="Arial" w:hAnsi="Arial" w:cs="Arial"/>
          <w:color w:val="000000" w:themeColor="text1"/>
          <w:sz w:val="22"/>
          <w:szCs w:val="22"/>
        </w:rPr>
        <w:instrText xml:space="preserve"> ADDIN EN.CITE </w:instrText>
      </w:r>
      <w:r w:rsidR="0013717A"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ywx
Mi0xNDwvc3R5bGU+PC9EaXNwbGF5VGV4dD48cmVjb3JkPjxyZWMtbnVtYmVyPjUzNjwvcmVjLW51
bWJlcj48Zm9yZWlnbi1rZXlzPjxrZXkgYXBwPSJFTiIgZGItaWQ9InphZjkyMmFzc2EwNXBsZXJ3
d3VwZnNzdnJ6dGVhcHB2YXgyeCIgdGltZXN0YW1wPSIxNzA4ODcyNzQ3Ij41MzY8L2tleT48L2Zv
cmVpZ24ta2V5cz48cmVmLXR5cGUgbmFtZT0iSm91cm5hbCBBcnRpY2xlIj4xNzwvcmVmLXR5cGU+
PGNvbnRyaWJ1dG9ycz48YXV0aG9ycz48YXV0aG9yPkxpdSwgUS48L2F1dGhvcj48YXV0aG9yPlpo
YW8sIFkuPC9hdXRob3I+PGF1dGhvcj5BdHRhbnRpLCBTLjwvYXV0aG9yPjxhdXRob3I+Vm9zcywg
Si4gTC48L2F1dGhvcj48YXV0aG9yPlNjaG9lbmJhdW0sIEcuPC9hdXRob3I+PGF1dGhvcj5LYWhu
dCwgVC48L2F1dGhvcj48L2F1dGhvcnM+PC9jb250cmlidXRvcnM+PGF1dGgtYWRkcmVzcz5OYXRp
b25hbCBJbnN0aXR1dGUgb24gRHJ1ZyBBYnVzZSBJbnRyYW11cmFsIFJlc2VhcmNoIFByb2dyYW0s
IEJhbHRpbW9yZSwgTUQsIDIxMjI0LCBVU0EuJiN4RDtNYXlvIENsaW5pYyBBbGl4IFNjaG9vbCBv
ZiBNZWRpY2luZSwgU2NvdHRzZGFsZSwgQVosIDg1MjU5LCBVU0EuJiN4RDtEZXBhcnRtZW50IG9m
IE5ldXJvbG9neSwgVGhlIFVuaXZlcnNpdHkgb2YgQ2hpY2FnbywgQ2hpY2FnbywgSUwsIDYwNjEx
LCBVU0EuJiN4RDtOYXRpb25hbCBJbnN0aXR1dGUgb24gRHJ1ZyBBYnVzZSBJbnRyYW11cmFsIFJl
c2VhcmNoIFByb2dyYW0sIEJhbHRpbW9yZSwgTUQsIDIxMjI0LCBVU0EuIHRob3JzdGVuLmthaG50
QG5paC5nb3YuPC9hdXRoLWFkZHJlc3M+PHRpdGxlcz48dGl0bGU+TWlkYnJhaW4gc2lnbmFsaW5n
IG9mIGlkZW50aXR5IHByZWRpY3Rpb24gZXJyb3JzIGRlcGVuZHMgb24gb3JiaXRvZnJvbnRhbCBj
b3J0ZXggbmV0d29ya3M8L3RpdGxlPjxzZWNvbmRhcnktdGl0bGU+TmF0IENvbW11bjwvc2Vjb25k
YXJ5LXRpdGxlPjwvdGl0bGVzPjxwZXJpb2RpY2FsPjxmdWxsLXRpdGxlPk5hdHVyZSBDb21tdW5p
Y2F0aW9uczwvZnVsbC10aXRsZT48YWJici0xPk5hdCBDb21tdW48L2FiYnItMT48L3BlcmlvZGlj
YWw+PHBhZ2VzPjE3MDQ8L3BhZ2VzPjx2b2x1bWU+MTU8L3ZvbHVtZT48bnVtYmVyPjE8L251bWJl
cj48ZWRpdGlvbj4yMDI0MDIyNDwvZWRpdGlvbj48ZGF0ZXM+PHllYXI+MjAyNDwveWVhcj48cHVi
LWRhdGVzPjxkYXRlPkZlYiAyNDwvZGF0ZT48L3B1Yi1kYXRlcz48L2RhdGVzPjxpc2JuPjIwNDEt
MTcyMyAoRWxlY3Ryb25pYykmI3hEOzIwNDEtMTcyMyAoTGlua2luZyk8L2lzYm4+PGFjY2Vzc2lv
bi1udW0+Mzg0MDIyMTA8L2FjY2Vzc2lvbi1udW0+PHVybHM+PHJlbGF0ZWQtdXJscz48dXJsPmh0
dHBzOi8vd3d3Lm5jYmkubmxtLm5paC5nb3YvcHVibWVkLzM4NDAyMjEwPC91cmw+PC9yZWxhdGVk
LXVybHM+PC91cmxzPjxlbGVjdHJvbmljLXJlc291cmNlLW51bT4xMC4xMDM4L3M0MTQ2Ny0wMjQt
NDU4ODAtMTwvZWxlY3Ryb25pYy1yZXNvdXJjZS1udW0+PHJlbW90ZS1kYXRhYmFzZS1uYW1lPklu
LVByb2Nlc3M8L3JlbW90ZS1kYXRhYmFzZS1uYW1lPjxyZW1vdGUtZGF0YWJhc2UtcHJvdmlkZXI+
TkxNPC9yZW1vdGUtZGF0YWJhc2UtcHJvdmlkZXI+PC9yZWNvcmQ+PC9DaXRlPjxDaXRlPjxBdXRo
b3I+SG93YXJkPC9BdXRob3I+PFllYXI+MjAyMDwvWWVhcj48UmVjTnVtPjI2PC9SZWNOdW0+PHJl
Y29yZD48cmVjLW51bWJlcj4yNjwvcmVjLW51bWJlcj48Zm9yZWlnbi1rZXlzPjxrZXkgYXBwPSJF
TiIgZGItaWQ9InphZjkyMmFzc2EwNXBsZXJ3d3VwZnNzdnJ6dGVhcHB2YXgyeCIgdGltZXN0YW1w
PSIxNjk4MjY3Mjk4Ij4yNjwva2V5PjwvZm9yZWlnbi1rZXlzPjxyZWYtdHlwZSBuYW1lPSJKb3Vy
bmFsIEFydGljbGUiPjE3PC9yZWYtdHlwZT48Y29udHJpYnV0b3JzPjxhdXRob3JzPjxhdXRob3I+
SG93YXJkLCBKYW1lcyBELjwvYXV0aG9yPjxhdXRob3I+UmV5bm9sZHMsIFJhY2hlbDwvYXV0aG9y
PjxhdXRob3I+U21pdGgsIERldnluIEUuPC9hdXRob3I+PGF1dGhvcj5Wb3NzLCBKb2VsIEwuPC9h
dXRob3I+PGF1dGhvcj5TY2hvZW5iYXVtLCBHZW9mZnJleTwvYXV0aG9yPjxhdXRob3I+S2FobnQs
IFRob3JzdGVuPC9hdXRob3I+PC9hdXRob3JzPjwvY29udHJpYnV0b3JzPjx0aXRsZXM+PHRpdGxl
PlRhcmdldGVkIFN0aW11bGF0aW9uIG9mIEh1bWFuIE9yYml0b2Zyb250YWwgTmV0d29ya3MgRGlz
cnVwdHMgT3V0Y29tZS1HdWlkZWQgQmVoYXZpb3I8L3RpdGxlPjxzZWNvbmRhcnktdGl0bGU+Q3Vy
cmVudCBCaW9sb2d5PC9zZWNvbmRhcnktdGl0bGU+PGFsdC10aXRsZT5DdXJyZW50IEJpb2xvZ3k8
L2FsdC10aXRsZT48L3RpdGxlcz48cGVyaW9kaWNhbD48ZnVsbC10aXRsZT5DdXJyZW50IEJpb2xv
Z3k8L2Z1bGwtdGl0bGU+PGFiYnItMT5DdXJyZW50IEJpb2xvZ3k8L2FiYnItMT48L3BlcmlvZGlj
YWw+PGFsdC1wZXJpb2RpY2FsPjxmdWxsLXRpdGxlPkN1cnJlbnQgQmlvbG9neTwvZnVsbC10aXRs
ZT48YWJici0xPkN1cnJlbnQgQmlvbG9neTwvYWJici0xPjwvYWx0LXBlcmlvZGljYWw+PHBhZ2Vz
PjQ5MC00OTguZTQ8L3BhZ2VzPjx2b2x1bWU+MzA8L3ZvbHVtZT48bnVtYmVyPjM8L251bWJlcj48
ZGF0ZXM+PHllYXI+MjAyMDwveWVhcj48cHViLWRhdGVzPjxkYXRlPjIwMjAvMDIvLzwvZGF0ZT48
L3B1Yi1kYXRlcz48L2RhdGVzPjxpc2JuPjA5NjA5ODIyPC9pc2JuPjx1cmxzPjxyZWxhdGVkLXVy
bHM+PHVybD5odHRwczovL2xpbmtpbmdodWIuZWxzZXZpZXIuY29tL3JldHJpZXZlL3BpaS9TMDk2
MDk4MjIxOTMxNjAyMTwvdXJsPjwvcmVsYXRlZC11cmxzPjwvdXJscz48ZWxlY3Ryb25pYy1yZXNv
dXJjZS1udW0+MTAuMTAxNi9qLmN1Yi4yMDE5LjEyLjAwNzwvZWxlY3Ryb25pYy1yZXNvdXJjZS1u
dW0+PHJlbW90ZS1kYXRhYmFzZS1wcm92aWRlcj5ET0kub3JnIChDcm9zc3JlZik8L3JlbW90ZS1k
YXRhYmFzZS1wcm92aWRlcj48bGFuZ3VhZ2U+ZW48L2xhbmd1YWdlPjxhY2Nlc3MtZGF0ZT4yMDIw
LzA5LzE4LzAxOjQ4OjMzPC9hY2Nlc3MtZGF0ZT48L3JlY29yZD48L0NpdGU+PENpdGU+PEF1dGhv
cj5XYW5nPC9BdXRob3I+PFllYXI+MjAyMDwvWWVhcj48UmVjTnVtPjQ8L1JlY051bT48cmVjb3Jk
PjxyZWMtbnVtYmVyPjQ8L3JlYy1udW1iZXI+PGZvcmVpZ24ta2V5cz48a2V5IGFwcD0iRU4iIGRi
LWlkPSJ6YWY5MjJhc3NhMDVwbGVyd3d1cGZzc3ZyenRlYXBwdmF4MngiIHRpbWVzdGFtcD0iMTY5
ODI2NzI5OCI+NDwva2V5PjwvZm9yZWlnbi1rZXlzPjxyZWYtdHlwZSBuYW1lPSJKb3VybmFsIEFy
dGljbGUiPjE3PC9yZWYtdHlwZT48Y29udHJpYnV0b3JzPjxhdXRob3JzPjxhdXRob3I+V2FuZywg
RmFuZzwvYXV0aG9yPjxhdXRob3I+SG93YXJkLCBKYW1lcyBELjwvYXV0aG9yPjxhdXRob3I+Vm9z
cywgSm9lbCBMLjwvYXV0aG9yPjxhdXRob3I+U2Nob2VuYmF1bSwgR2VvZmZyZXk8L2F1dGhvcj48
YXV0aG9yPkthaG50LCBUaG9yc3RlbjwvYXV0aG9yPjwvYXV0aG9ycz48L2NvbnRyaWJ1dG9ycz48
dGl0bGVzPjx0aXRsZT5UYXJnZXRlZCBTdGltdWxhdGlvbiBvZiBhbiBPcmJpdG9mcm9udGFsIE5l
dHdvcmsgRGlzcnVwdHMgRGVjaXNpb25zIEJhc2VkIG9uIEluZmVycmVkLCBOb3QgRXhwZXJpZW5j
ZWQgT3V0Y29tZXM8L3RpdGxlPjxzZWNvbmRhcnktdGl0bGU+VGhlIEpvdXJuYWwgb2YgTmV1cm9z
Y2llbmNlPC9zZWNvbmRhcnktdGl0bGU+PGFsdC10aXRsZT5KLiBOZXVyb3NjaS48L2FsdC10aXRs
ZT48L3RpdGxlcz48cGVyaW9kaWNhbD48ZnVsbC10aXRsZT5UaGUgSm91cm5hbCBvZiBOZXVyb3Nj
aWVuY2U8L2Z1bGwtdGl0bGU+PGFiYnItMT5KLiBOZXVyb3NjaS48L2FiYnItMT48L3BlcmlvZGlj
YWw+PGFsdC1wZXJpb2RpY2FsPjxmdWxsLXRpdGxlPlRoZSBKb3VybmFsIG9mIE5ldXJvc2NpZW5j
ZTwvZnVsbC10aXRsZT48YWJici0xPkouIE5ldXJvc2NpLjwvYWJici0xPjwvYWx0LXBlcmlvZGlj
YWw+PHBhZ2VzPjg3MjYtODczMzwvcGFnZXM+PHZvbHVtZT40MDwvdm9sdW1lPjxudW1iZXI+NDU8
L251bWJlcj48ZGF0ZXM+PHllYXI+MjAyMDwveWVhcj48cHViLWRhdGVzPjxkYXRlPjIwMjAvMTEv
MDQvPC9kYXRlPjwvcHViLWRhdGVzPjwvZGF0ZXM+PGlzYm4+MDI3MC02NDc0LCAxNTI5LTI0MDE8
L2lzYm4+PHVybHM+PHJlbGF0ZWQtdXJscz48dXJsPmh0dHA6Ly93d3cuam5ldXJvc2NpLm9yZy9s
b29rdXAvZG9pLzEwLjE1MjMvSk5FVVJPU0NJLjE2ODAtMjAuMjAyMDwvdXJsPjwvcmVsYXRlZC11
cmxzPjwvdXJscz48ZWxlY3Ryb25pYy1yZXNvdXJjZS1udW0+MTAuMTUyMy9KTkVVUk9TQ0kuMTY4
MC0yMC4yMDIwPC9lbGVjdHJvbmljLXJlc291cmNlLW51bT48cmVtb3RlLWRhdGFiYXNlLXByb3Zp
ZGVyPkRPSS5vcmcgKENyb3NzcmVmKTwvcmVtb3RlLWRhdGFiYXNlLXByb3ZpZGVyPjxsYW5ndWFn
ZT5lbjwvbGFuZ3VhZ2U+PGFjY2Vzcy1kYXRlPjIwMjAvMTEvMDUvMDM6MDc6MjU8L2FjY2Vzcy1k
YXRlPjwvcmVjb3JkPjwvQ2l0ZT48Q2l0ZT48QXV0aG9yPlRlZ2VsYmVja2VyczwvQXV0aG9yPjxZ
ZWFyPjIwMjM8L1llYXI+PFJlY051bT41NjQ8L1JlY051bT48cmVjb3JkPjxyZWMtbnVtYmVyPjU2
NDwvcmVjLW51bWJlcj48Zm9yZWlnbi1rZXlzPjxrZXkgYXBwPSJFTiIgZGItaWQ9InphZjkyMmFz
c2EwNXBsZXJ3d3VwZnNzdnJ6dGVhcHB2YXgyeCIgdGltZXN0YW1wPSIxNzE2MDQyNDYwIj41NjQ8
L2tleT48L2ZvcmVpZ24ta2V5cz48cmVmLXR5cGUgbmFtZT0iSm91cm5hbCBBcnRpY2xlIj4xNzwv
cmVmLXR5cGU+PGNvbnRyaWJ1dG9ycz48YXV0aG9ycz48YXV0aG9yPlRlZ2VsYmVja2VycywgSmFu
YTwvYXV0aG9yPjxhdXRob3I+UG9ydGVyLCBEYXJpYSBCPC9hdXRob3I+PGF1dGhvcj5Wb3NzLCBK
b2VsIEw8L2F1dGhvcj48YXV0aG9yPlNjaG9lbmJhdW0sIEdlb2ZmcmV5PC9hdXRob3I+PGF1dGhv
cj5LYWhudCwgVGhvcnN0ZW48L2F1dGhvcj48L2F1dGhvcnM+PC9jb250cmlidXRvcnM+PHRpdGxl
cz48dGl0bGU+TGF0ZXJhbCBvcmJpdG9mcm9udGFsIGNvcnRleCBpbnRlZ3JhdGVzIHByZWRpY3Rp
dmUgaW5mb3JtYXRpb24gYWNyb3NzIG11bHRpcGxlIGN1ZXMgdG8gZ3VpZGUgYmVoYXZpb3I8L3Rp
dGxlPjxzZWNvbmRhcnktdGl0bGU+Q3VycmVudCBCaW9sb2d5PC9zZWNvbmRhcnktdGl0bGU+PC90
aXRsZXM+PHBlcmlvZGljYWw+PGZ1bGwtdGl0bGU+Q3VycmVudCBCaW9sb2d5PC9mdWxsLXRpdGxl
PjxhYmJyLTE+Q3VycmVudCBCaW9sb2d5PC9hYmJyLTE+PC9wZXJpb2RpY2FsPjxwYWdlcz40NDk2
LTQ1MDQuIGU1PC9wYWdlcz48dm9sdW1lPjMzPC92b2x1bWU+PG51bWJlcj4yMDwvbnVtYmVyPjxk
YXRlcz48eWVhcj4yMDIzPC95ZWFyPjwvZGF0ZXM+PGlzYm4+MDk2MC05ODIyPC9pc2JuPjx1cmxz
PjwvdXJscz48L3JlY29yZD48L0NpdGU+PC9FbmROb3RlPgB=
</w:fldData>
        </w:fldChar>
      </w:r>
      <w:r w:rsidR="0013717A" w:rsidRPr="00C27B5C">
        <w:rPr>
          <w:rFonts w:ascii="Arial" w:hAnsi="Arial" w:cs="Arial"/>
          <w:color w:val="000000" w:themeColor="text1"/>
          <w:sz w:val="22"/>
          <w:szCs w:val="22"/>
        </w:rPr>
        <w:instrText xml:space="preserve"> ADDIN EN.CITE.DATA </w:instrText>
      </w:r>
      <w:r w:rsidR="0013717A" w:rsidRPr="00C27B5C">
        <w:rPr>
          <w:rFonts w:ascii="Arial" w:hAnsi="Arial" w:cs="Arial"/>
          <w:color w:val="000000" w:themeColor="text1"/>
          <w:sz w:val="22"/>
          <w:szCs w:val="22"/>
        </w:rPr>
      </w:r>
      <w:r w:rsidR="0013717A" w:rsidRPr="00C27B5C">
        <w:rPr>
          <w:rFonts w:ascii="Arial" w:hAnsi="Arial" w:cs="Arial"/>
          <w:color w:val="000000" w:themeColor="text1"/>
          <w:sz w:val="22"/>
          <w:szCs w:val="22"/>
        </w:rPr>
        <w:fldChar w:fldCharType="end"/>
      </w:r>
      <w:r w:rsidR="009E0CF2" w:rsidRPr="00C27B5C">
        <w:rPr>
          <w:rFonts w:ascii="Arial" w:hAnsi="Arial" w:cs="Arial"/>
          <w:color w:val="000000" w:themeColor="text1"/>
          <w:sz w:val="22"/>
          <w:szCs w:val="22"/>
        </w:rPr>
      </w:r>
      <w:r w:rsidR="009E0CF2" w:rsidRPr="00C27B5C">
        <w:rPr>
          <w:rFonts w:ascii="Arial" w:hAnsi="Arial" w:cs="Arial"/>
          <w:color w:val="000000" w:themeColor="text1"/>
          <w:sz w:val="22"/>
          <w:szCs w:val="22"/>
        </w:rPr>
        <w:fldChar w:fldCharType="separate"/>
      </w:r>
      <w:r w:rsidR="0013717A" w:rsidRPr="00C27B5C">
        <w:rPr>
          <w:rFonts w:ascii="Arial" w:hAnsi="Arial" w:cs="Arial"/>
          <w:noProof/>
          <w:color w:val="000000" w:themeColor="text1"/>
          <w:sz w:val="22"/>
          <w:szCs w:val="22"/>
          <w:vertAlign w:val="superscript"/>
        </w:rPr>
        <w:t>7,12-14</w:t>
      </w:r>
      <w:r w:rsidR="009E0CF2" w:rsidRPr="00C27B5C">
        <w:rPr>
          <w:rFonts w:ascii="Arial" w:hAnsi="Arial" w:cs="Arial"/>
          <w:color w:val="000000" w:themeColor="text1"/>
          <w:sz w:val="22"/>
          <w:szCs w:val="22"/>
        </w:rPr>
        <w:fldChar w:fldCharType="end"/>
      </w:r>
      <w:r w:rsidR="00E9302D" w:rsidRPr="00C27B5C">
        <w:rPr>
          <w:rFonts w:ascii="Arial" w:hAnsi="Arial" w:cs="Arial"/>
          <w:color w:val="000000" w:themeColor="text1"/>
          <w:sz w:val="22"/>
          <w:szCs w:val="22"/>
        </w:rPr>
        <w:t>, which ha</w:t>
      </w:r>
      <w:r w:rsidR="002515F0" w:rsidRPr="00C27B5C">
        <w:rPr>
          <w:rFonts w:ascii="Arial" w:hAnsi="Arial" w:cs="Arial"/>
          <w:color w:val="000000" w:themeColor="text1"/>
          <w:sz w:val="22"/>
          <w:szCs w:val="22"/>
        </w:rPr>
        <w:t>ve</w:t>
      </w:r>
      <w:r w:rsidR="00E9302D" w:rsidRPr="00C27B5C">
        <w:rPr>
          <w:rFonts w:ascii="Arial" w:hAnsi="Arial" w:cs="Arial"/>
          <w:color w:val="000000" w:themeColor="text1"/>
          <w:sz w:val="22"/>
          <w:szCs w:val="22"/>
        </w:rPr>
        <w:t xml:space="preserve"> been found to correlate with the identity of reward outcomes</w:t>
      </w:r>
      <w:r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3LDEz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0A5727" w:rsidRPr="00C27B5C">
        <w:rPr>
          <w:rFonts w:ascii="Arial" w:hAnsi="Arial" w:cs="Arial"/>
          <w:color w:val="000000" w:themeColor="text1"/>
          <w:sz w:val="22"/>
          <w:szCs w:val="22"/>
        </w:rPr>
        <w:instrText xml:space="preserve"> ADDIN EN.CITE </w:instrText>
      </w:r>
      <w:r w:rsidR="000A5727"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3LDEz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0A5727" w:rsidRPr="00C27B5C">
        <w:rPr>
          <w:rFonts w:ascii="Arial" w:hAnsi="Arial" w:cs="Arial"/>
          <w:color w:val="000000" w:themeColor="text1"/>
          <w:sz w:val="22"/>
          <w:szCs w:val="22"/>
        </w:rPr>
        <w:instrText xml:space="preserve"> ADDIN EN.CITE.DATA </w:instrText>
      </w:r>
      <w:r w:rsidR="000A5727" w:rsidRPr="00C27B5C">
        <w:rPr>
          <w:rFonts w:ascii="Arial" w:hAnsi="Arial" w:cs="Arial"/>
          <w:color w:val="000000" w:themeColor="text1"/>
          <w:sz w:val="22"/>
          <w:szCs w:val="22"/>
        </w:rPr>
      </w:r>
      <w:r w:rsidR="000A5727"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r>
      <w:r w:rsidRPr="00C27B5C">
        <w:rPr>
          <w:rFonts w:ascii="Arial" w:hAnsi="Arial" w:cs="Arial"/>
          <w:color w:val="000000" w:themeColor="text1"/>
          <w:sz w:val="22"/>
          <w:szCs w:val="22"/>
        </w:rPr>
        <w:fldChar w:fldCharType="separate"/>
      </w:r>
      <w:r w:rsidR="000A5727" w:rsidRPr="00C27B5C">
        <w:rPr>
          <w:rFonts w:ascii="Arial" w:hAnsi="Arial" w:cs="Arial"/>
          <w:noProof/>
          <w:color w:val="000000" w:themeColor="text1"/>
          <w:sz w:val="22"/>
          <w:szCs w:val="22"/>
          <w:vertAlign w:val="superscript"/>
        </w:rPr>
        <w:t>7,13</w:t>
      </w:r>
      <w:r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t xml:space="preserve">. </w:t>
      </w:r>
      <w:r w:rsidR="00DB51FE" w:rsidRPr="00C27B5C">
        <w:rPr>
          <w:rFonts w:ascii="Arial" w:hAnsi="Arial" w:cs="Arial"/>
          <w:color w:val="000000" w:themeColor="text1"/>
          <w:sz w:val="22"/>
          <w:szCs w:val="22"/>
        </w:rPr>
        <w:t>Eac</w:t>
      </w:r>
      <w:r w:rsidR="002515F0" w:rsidRPr="00C27B5C">
        <w:rPr>
          <w:rFonts w:ascii="Arial" w:hAnsi="Arial" w:cs="Arial"/>
          <w:color w:val="000000" w:themeColor="text1"/>
          <w:sz w:val="22"/>
          <w:szCs w:val="22"/>
        </w:rPr>
        <w:t xml:space="preserve">h </w:t>
      </w:r>
      <w:r w:rsidR="00727FF4" w:rsidRPr="00C27B5C">
        <w:rPr>
          <w:rFonts w:ascii="Arial" w:hAnsi="Arial" w:cs="Arial"/>
          <w:color w:val="000000" w:themeColor="text1"/>
          <w:sz w:val="22"/>
          <w:szCs w:val="22"/>
        </w:rPr>
        <w:t>target</w:t>
      </w:r>
      <w:r w:rsidR="004F16DF" w:rsidRPr="00C27B5C">
        <w:rPr>
          <w:rFonts w:ascii="Arial" w:hAnsi="Arial" w:cs="Arial"/>
          <w:color w:val="000000" w:themeColor="text1"/>
          <w:sz w:val="22"/>
          <w:szCs w:val="22"/>
        </w:rPr>
        <w:t>ed coordinate</w:t>
      </w:r>
      <w:r w:rsidR="00444759" w:rsidRPr="00C27B5C">
        <w:rPr>
          <w:rFonts w:ascii="Arial" w:hAnsi="Arial" w:cs="Arial"/>
          <w:color w:val="000000" w:themeColor="text1"/>
          <w:sz w:val="22"/>
          <w:szCs w:val="22"/>
        </w:rPr>
        <w:t xml:space="preserve"> </w:t>
      </w:r>
      <w:r w:rsidR="002515F0" w:rsidRPr="00C27B5C">
        <w:rPr>
          <w:rFonts w:ascii="Arial" w:hAnsi="Arial" w:cs="Arial"/>
          <w:color w:val="000000" w:themeColor="text1"/>
          <w:sz w:val="22"/>
          <w:szCs w:val="22"/>
        </w:rPr>
        <w:t xml:space="preserve">in </w:t>
      </w:r>
      <w:r w:rsidR="00444759" w:rsidRPr="00C27B5C">
        <w:rPr>
          <w:rFonts w:ascii="Arial" w:hAnsi="Arial" w:cs="Arial"/>
          <w:color w:val="000000" w:themeColor="text1"/>
          <w:sz w:val="22"/>
          <w:szCs w:val="22"/>
        </w:rPr>
        <w:t>the aOFC and pOFC</w:t>
      </w:r>
      <w:r w:rsidR="00727FF4"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exhibited</w:t>
      </w:r>
      <w:r w:rsidR="00727FF4" w:rsidRPr="00C27B5C">
        <w:rPr>
          <w:rFonts w:ascii="Arial" w:hAnsi="Arial" w:cs="Arial"/>
          <w:color w:val="000000" w:themeColor="text1"/>
          <w:sz w:val="22"/>
          <w:szCs w:val="22"/>
        </w:rPr>
        <w:t xml:space="preserve"> strong functional connectivity with </w:t>
      </w:r>
      <w:r w:rsidR="00DF6943" w:rsidRPr="00C27B5C">
        <w:rPr>
          <w:rFonts w:ascii="Arial" w:hAnsi="Arial" w:cs="Arial"/>
          <w:color w:val="000000" w:themeColor="text1"/>
          <w:sz w:val="22"/>
          <w:szCs w:val="22"/>
        </w:rPr>
        <w:t>separate</w:t>
      </w:r>
      <w:r w:rsidR="00727FF4" w:rsidRPr="00C27B5C">
        <w:rPr>
          <w:rFonts w:ascii="Arial" w:hAnsi="Arial" w:cs="Arial"/>
          <w:color w:val="000000" w:themeColor="text1"/>
          <w:sz w:val="22"/>
          <w:szCs w:val="22"/>
        </w:rPr>
        <w:t xml:space="preserve"> LPFC cluster</w:t>
      </w:r>
      <w:r w:rsidR="00DF6943" w:rsidRPr="00C27B5C">
        <w:rPr>
          <w:rFonts w:ascii="Arial" w:hAnsi="Arial" w:cs="Arial"/>
          <w:color w:val="000000" w:themeColor="text1"/>
          <w:sz w:val="22"/>
          <w:szCs w:val="22"/>
        </w:rPr>
        <w:t>s</w:t>
      </w:r>
      <w:r w:rsidR="00451D6F" w:rsidRPr="00C27B5C">
        <w:rPr>
          <w:rFonts w:ascii="Arial" w:hAnsi="Arial" w:cs="Arial"/>
          <w:color w:val="000000" w:themeColor="text1"/>
          <w:sz w:val="22"/>
          <w:szCs w:val="22"/>
        </w:rPr>
        <w:t xml:space="preserve"> with</w:t>
      </w:r>
      <w:r w:rsidR="00015915" w:rsidRPr="00C27B5C">
        <w:rPr>
          <w:rFonts w:ascii="Arial" w:hAnsi="Arial" w:cs="Arial"/>
          <w:color w:val="000000" w:themeColor="text1"/>
          <w:sz w:val="22"/>
          <w:szCs w:val="22"/>
        </w:rPr>
        <w:t xml:space="preserve"> peak</w:t>
      </w:r>
      <w:r w:rsidR="00451D6F" w:rsidRPr="00C27B5C">
        <w:rPr>
          <w:rFonts w:ascii="Arial" w:hAnsi="Arial" w:cs="Arial"/>
          <w:color w:val="000000" w:themeColor="text1"/>
          <w:sz w:val="22"/>
          <w:szCs w:val="22"/>
        </w:rPr>
        <w:t xml:space="preserve"> coordinate of</w:t>
      </w:r>
      <w:r w:rsidR="008818EC" w:rsidRPr="00C27B5C">
        <w:rPr>
          <w:rFonts w:ascii="Arial" w:hAnsi="Arial" w:cs="Arial"/>
          <w:color w:val="000000" w:themeColor="text1"/>
          <w:sz w:val="22"/>
          <w:szCs w:val="22"/>
        </w:rPr>
        <w:t xml:space="preserve"> </w:t>
      </w:r>
      <w:r w:rsidR="00BD3B1C" w:rsidRPr="00C27B5C">
        <w:rPr>
          <w:rFonts w:ascii="Arial" w:hAnsi="Arial" w:cs="Arial"/>
          <w:color w:val="000000" w:themeColor="text1"/>
          <w:sz w:val="22"/>
          <w:szCs w:val="22"/>
        </w:rPr>
        <w:t>[</w:t>
      </w:r>
      <w:r w:rsidR="00BC5DC9" w:rsidRPr="00C27B5C">
        <w:rPr>
          <w:rFonts w:ascii="Arial" w:hAnsi="Arial" w:cs="Arial"/>
          <w:color w:val="000000" w:themeColor="text1"/>
          <w:sz w:val="22"/>
          <w:szCs w:val="22"/>
        </w:rPr>
        <w:t>44, 28, 38</w:t>
      </w:r>
      <w:r w:rsidR="00BD3B1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xml:space="preserve"> and </w:t>
      </w:r>
      <w:r w:rsidR="0052344C" w:rsidRPr="00C27B5C">
        <w:rPr>
          <w:rFonts w:ascii="Arial" w:hAnsi="Arial" w:cs="Arial"/>
          <w:color w:val="000000" w:themeColor="text1"/>
          <w:sz w:val="22"/>
          <w:szCs w:val="22"/>
        </w:rPr>
        <w:t>[</w:t>
      </w:r>
      <w:r w:rsidR="00C97795" w:rsidRPr="00C27B5C">
        <w:rPr>
          <w:rFonts w:ascii="Arial" w:hAnsi="Arial" w:cs="Arial"/>
          <w:color w:val="000000" w:themeColor="text1"/>
          <w:sz w:val="22"/>
          <w:szCs w:val="22"/>
        </w:rPr>
        <w:t>46, 38, 14</w:t>
      </w:r>
      <w:r w:rsidR="0052344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respectivel</w:t>
      </w:r>
      <w:r w:rsidR="002D5A7D" w:rsidRPr="00C27B5C">
        <w:rPr>
          <w:rFonts w:ascii="Arial" w:hAnsi="Arial" w:cs="Arial"/>
          <w:color w:val="000000" w:themeColor="text1"/>
          <w:sz w:val="22"/>
          <w:szCs w:val="22"/>
        </w:rPr>
        <w:t>y</w:t>
      </w:r>
      <w:r w:rsidR="00451D6F" w:rsidRPr="00C27B5C">
        <w:rPr>
          <w:rFonts w:ascii="Arial" w:hAnsi="Arial" w:cs="Arial"/>
          <w:color w:val="000000" w:themeColor="text1"/>
          <w:sz w:val="22"/>
          <w:szCs w:val="22"/>
        </w:rPr>
        <w:t xml:space="preserve">. </w:t>
      </w:r>
      <w:r w:rsidR="008818EC" w:rsidRPr="00C27B5C">
        <w:rPr>
          <w:rFonts w:ascii="Arial" w:hAnsi="Arial" w:cs="Arial"/>
          <w:color w:val="000000" w:themeColor="text1"/>
          <w:sz w:val="22"/>
          <w:szCs w:val="22"/>
        </w:rPr>
        <w:t>This functional connectivity</w:t>
      </w:r>
      <w:r w:rsidR="00015915" w:rsidRPr="00C27B5C">
        <w:rPr>
          <w:rFonts w:ascii="Arial" w:hAnsi="Arial" w:cs="Arial"/>
          <w:color w:val="000000" w:themeColor="text1"/>
          <w:sz w:val="22"/>
          <w:szCs w:val="22"/>
        </w:rPr>
        <w:t xml:space="preserve"> was determined based </w:t>
      </w:r>
      <w:r w:rsidR="008818EC" w:rsidRPr="00C27B5C">
        <w:rPr>
          <w:rFonts w:ascii="Arial" w:hAnsi="Arial" w:cs="Arial"/>
          <w:color w:val="000000" w:themeColor="text1"/>
          <w:sz w:val="22"/>
          <w:szCs w:val="22"/>
        </w:rPr>
        <w:t xml:space="preserve">on </w:t>
      </w:r>
      <w:r w:rsidR="00015915" w:rsidRPr="00C27B5C">
        <w:rPr>
          <w:rFonts w:ascii="Arial" w:hAnsi="Arial" w:cs="Arial"/>
          <w:color w:val="000000" w:themeColor="text1"/>
          <w:sz w:val="22"/>
          <w:szCs w:val="22"/>
        </w:rPr>
        <w:t xml:space="preserve">a </w:t>
      </w:r>
      <w:r w:rsidR="008818EC" w:rsidRPr="00C27B5C">
        <w:rPr>
          <w:rFonts w:ascii="Arial" w:hAnsi="Arial" w:cs="Arial"/>
          <w:color w:val="000000" w:themeColor="text1"/>
          <w:sz w:val="22"/>
          <w:szCs w:val="22"/>
        </w:rPr>
        <w:t xml:space="preserve">meta-analysis </w:t>
      </w:r>
      <w:r w:rsidR="00015915" w:rsidRPr="00C27B5C">
        <w:rPr>
          <w:rFonts w:ascii="Arial" w:hAnsi="Arial" w:cs="Arial"/>
          <w:color w:val="000000" w:themeColor="text1"/>
          <w:sz w:val="22"/>
          <w:szCs w:val="22"/>
        </w:rPr>
        <w:t>from</w:t>
      </w:r>
      <w:r w:rsidR="008818EC" w:rsidRPr="00C27B5C">
        <w:rPr>
          <w:rFonts w:ascii="Arial" w:hAnsi="Arial" w:cs="Arial"/>
          <w:color w:val="000000" w:themeColor="text1"/>
          <w:sz w:val="22"/>
          <w:szCs w:val="22"/>
        </w:rPr>
        <w:t xml:space="preserve"> Neurosynth.org</w:t>
      </w:r>
      <w:r w:rsidR="00EE3015"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involving</w:t>
      </w:r>
      <w:r w:rsidR="008818EC" w:rsidRPr="00C27B5C">
        <w:rPr>
          <w:rFonts w:ascii="Arial" w:hAnsi="Arial" w:cs="Arial"/>
          <w:color w:val="000000" w:themeColor="text1"/>
          <w:sz w:val="22"/>
          <w:szCs w:val="22"/>
        </w:rPr>
        <w:t xml:space="preserve"> a sample of 1,000 subjects</w:t>
      </w:r>
      <w:r w:rsidR="00EE3015"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We first generated spherical masks of 8-mm radius around these four coordinates in MNI space, each inclusively masked by the gray matter tissue probability map provided by SPM12 (thresholded at &gt; 0.1). We then transformed these four masks to each subject’s native space using the inverse deformation field generated during the normalization of the T1 anatomical imag</w:t>
      </w:r>
      <w:r w:rsidR="0002026A" w:rsidRPr="00C27B5C">
        <w:rPr>
          <w:rFonts w:ascii="Arial" w:hAnsi="Arial" w:cs="Arial"/>
          <w:color w:val="000000" w:themeColor="text1"/>
          <w:sz w:val="22"/>
          <w:szCs w:val="22"/>
        </w:rPr>
        <w:t>e</w:t>
      </w:r>
      <w:r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then specified two resting-state fMRI</w:t>
      </w:r>
      <w:r w:rsidR="000E3353" w:rsidRPr="00C27B5C" w:rsidDel="00403B08">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functional connectivity analyses (one per </w:t>
      </w:r>
      <w:r w:rsidR="00F132D1" w:rsidRPr="00C27B5C">
        <w:rPr>
          <w:rFonts w:ascii="Arial" w:hAnsi="Arial" w:cs="Arial"/>
          <w:color w:val="000000" w:themeColor="text1"/>
          <w:sz w:val="22"/>
          <w:szCs w:val="22"/>
        </w:rPr>
        <w:t>region</w:t>
      </w:r>
      <w:r w:rsidR="000E3353" w:rsidRPr="00C27B5C">
        <w:rPr>
          <w:rFonts w:ascii="Arial" w:hAnsi="Arial" w:cs="Arial"/>
          <w:color w:val="000000" w:themeColor="text1"/>
          <w:sz w:val="22"/>
          <w:szCs w:val="22"/>
        </w:rPr>
        <w:t>) for each subject, using individual OFC masks as the seed region and motion parameters from the realignment</w:t>
      </w:r>
      <w:r w:rsidR="00062CC2" w:rsidRPr="00C27B5C">
        <w:rPr>
          <w:rFonts w:ascii="Arial" w:hAnsi="Arial" w:cs="Arial"/>
          <w:color w:val="000000" w:themeColor="text1"/>
          <w:sz w:val="22"/>
          <w:szCs w:val="22"/>
        </w:rPr>
        <w:t xml:space="preserve"> of the first echo</w:t>
      </w:r>
      <w:r w:rsidR="000E3353" w:rsidRPr="00C27B5C">
        <w:rPr>
          <w:rFonts w:ascii="Arial" w:hAnsi="Arial" w:cs="Arial"/>
          <w:color w:val="000000" w:themeColor="text1"/>
          <w:sz w:val="22"/>
          <w:szCs w:val="22"/>
        </w:rPr>
        <w:t xml:space="preserve"> as regressors of no interest. Finally, stimulation coordinates were defined as the voxels within the right LPFC masks with the strongest functional connectivity to the right </w:t>
      </w:r>
      <w:r w:rsidR="00D42CB9" w:rsidRPr="00C27B5C">
        <w:rPr>
          <w:rFonts w:ascii="Arial" w:hAnsi="Arial" w:cs="Arial"/>
          <w:color w:val="000000" w:themeColor="text1"/>
          <w:sz w:val="22"/>
          <w:szCs w:val="22"/>
        </w:rPr>
        <w:t>a</w:t>
      </w:r>
      <w:r w:rsidR="000E3353" w:rsidRPr="00C27B5C">
        <w:rPr>
          <w:rFonts w:ascii="Arial" w:hAnsi="Arial" w:cs="Arial"/>
          <w:color w:val="000000" w:themeColor="text1"/>
          <w:sz w:val="22"/>
          <w:szCs w:val="22"/>
        </w:rPr>
        <w:t>OFC</w:t>
      </w:r>
      <w:r w:rsidR="00D42CB9" w:rsidRPr="00C27B5C">
        <w:rPr>
          <w:rFonts w:ascii="Arial" w:hAnsi="Arial" w:cs="Arial"/>
          <w:color w:val="000000" w:themeColor="text1"/>
          <w:sz w:val="22"/>
          <w:szCs w:val="22"/>
        </w:rPr>
        <w:t xml:space="preserve"> and pOFC</w:t>
      </w:r>
      <w:r w:rsidR="000E3353" w:rsidRPr="00C27B5C">
        <w:rPr>
          <w:rFonts w:ascii="Arial" w:hAnsi="Arial" w:cs="Arial"/>
          <w:color w:val="000000" w:themeColor="text1"/>
          <w:sz w:val="22"/>
          <w:szCs w:val="22"/>
        </w:rPr>
        <w:t xml:space="preserve"> seed regions, respectively.</w:t>
      </w:r>
      <w:r w:rsidR="00AD4F28"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used infrared MRI-guided stereotactic neuronavigation (LOCALITE) to apply stimulation to these two</w:t>
      </w:r>
      <w:r w:rsidR="00C9356A" w:rsidRPr="00C27B5C">
        <w:rPr>
          <w:rFonts w:ascii="Arial" w:hAnsi="Arial" w:cs="Arial"/>
          <w:color w:val="000000" w:themeColor="text1"/>
          <w:sz w:val="22"/>
          <w:szCs w:val="22"/>
        </w:rPr>
        <w:t xml:space="preserve"> individual</w:t>
      </w:r>
      <w:r w:rsidR="000E3353" w:rsidRPr="00C27B5C">
        <w:rPr>
          <w:rFonts w:ascii="Arial" w:hAnsi="Arial" w:cs="Arial"/>
          <w:color w:val="000000" w:themeColor="text1"/>
          <w:sz w:val="22"/>
          <w:szCs w:val="22"/>
        </w:rPr>
        <w:t xml:space="preserve"> LPFC coordinates.</w:t>
      </w:r>
    </w:p>
    <w:p w14:paraId="2890B26C" w14:textId="5089598C" w:rsidR="008274B4" w:rsidRPr="003F2BF1" w:rsidRDefault="008274B4" w:rsidP="00B54D13">
      <w:pPr>
        <w:pStyle w:val="Heading4"/>
        <w:spacing w:before="0" w:after="120"/>
        <w:rPr>
          <w:rFonts w:ascii="Arial" w:hAnsi="Arial" w:cs="Arial"/>
          <w:b/>
          <w:bCs/>
          <w:i w:val="0"/>
          <w:iCs w:val="0"/>
          <w:color w:val="000000" w:themeColor="text1"/>
          <w:sz w:val="22"/>
          <w:szCs w:val="22"/>
        </w:rPr>
      </w:pPr>
      <w:r w:rsidRPr="003F2BF1">
        <w:rPr>
          <w:rFonts w:ascii="Arial" w:hAnsi="Arial" w:cs="Arial"/>
          <w:b/>
          <w:bCs/>
          <w:i w:val="0"/>
          <w:iCs w:val="0"/>
          <w:color w:val="000000" w:themeColor="text1"/>
          <w:sz w:val="22"/>
          <w:szCs w:val="22"/>
        </w:rPr>
        <w:t>T</w:t>
      </w:r>
      <w:r w:rsidR="003E232A" w:rsidRPr="003F2BF1">
        <w:rPr>
          <w:rFonts w:ascii="Arial" w:hAnsi="Arial" w:cs="Arial"/>
          <w:b/>
          <w:bCs/>
          <w:i w:val="0"/>
          <w:iCs w:val="0"/>
          <w:color w:val="000000" w:themeColor="text1"/>
          <w:sz w:val="22"/>
          <w:szCs w:val="22"/>
        </w:rPr>
        <w:t>ranscranial magnetic stimulation</w:t>
      </w:r>
    </w:p>
    <w:p w14:paraId="419F9B00" w14:textId="1AFA050F"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 xml:space="preserve">Similar to our previous work, the target coordinates were defined as the locations in the right LPFC with the strongest functional connectivity with the right OFC seed regions (see details </w:t>
      </w:r>
      <w:r w:rsidR="00226589" w:rsidRPr="003F2BF1">
        <w:rPr>
          <w:rFonts w:ascii="Arial" w:hAnsi="Arial" w:cs="Arial"/>
          <w:color w:val="000000" w:themeColor="text1"/>
          <w:sz w:val="22"/>
          <w:szCs w:val="22"/>
        </w:rPr>
        <w:t>above</w:t>
      </w:r>
      <w:r w:rsidRPr="003F2BF1">
        <w:rPr>
          <w:rFonts w:ascii="Arial" w:hAnsi="Arial" w:cs="Arial"/>
          <w:color w:val="000000" w:themeColor="text1"/>
          <w:sz w:val="22"/>
          <w:szCs w:val="22"/>
        </w:rPr>
        <w:t>). The figure-of-eight coil was tilted so that its long axis was approximately perpendicular to the long axis of the middle frontal gyrus. Whereas cTBS was delivered by positioning the active side of the A/P coil to modulate neural tissue, sham cTBS was applied with the placebo side of the A/P coil, producing similar somatosensory and auditory experiences for the subject without modulating neural tissue. Electrodes were placed on subjects’ forehead and direct current stimulation was applied in synchrony with the TMS pulses to mask TMS effects and enhance the similarity between cTBS and sham sessions.</w:t>
      </w:r>
    </w:p>
    <w:p w14:paraId="230A355B" w14:textId="1290316A"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Subjects were informed about potential muscle twitches in the face, eyes, and jaw during the simulation. To test for tolerability, two single pulses were applied over the stimulation coordinates before administering cTBS. We assessed subjects’ discomfort and perceived stimulation intensity after each TMS session. The cTBS session was generally perceived as more uncomfortable and intense compared to the sham session. On a scale from 0 (not uncomfortable at all) to 10 (extremely uncomfortable), the mean discomfort ratings were 3.38 for sham and 5.8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 </w:t>
      </w:r>
      <w:r w:rsidRPr="003F2BF1">
        <w:rPr>
          <w:rFonts w:ascii="Arial" w:hAnsi="Arial" w:cs="Arial"/>
          <w:sz w:val="22"/>
          <w:szCs w:val="22"/>
        </w:rPr>
        <w:t>2.2e</w:t>
      </w:r>
      <w:r w:rsidRPr="003F2BF1">
        <w:rPr>
          <w:rFonts w:ascii="Arial" w:hAnsi="Arial" w:cs="Arial"/>
          <w:color w:val="000000" w:themeColor="text1"/>
          <w:sz w:val="22"/>
          <w:szCs w:val="22"/>
        </w:rPr>
        <w:t>-16, linear mixed effects model). Similarly, on a scale from 0 (not strong at all) to 10 (extremely strong), the mean intensity ratings were 3.79 for sham and 6.23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xml:space="preserve"> = 2.2e–16, linear mixed effects model). Neither discomfort nor intensity ratings </w:t>
      </w:r>
      <w:r w:rsidR="00F77CAA" w:rsidRPr="003F2BF1">
        <w:rPr>
          <w:rFonts w:ascii="Arial" w:hAnsi="Arial" w:cs="Arial"/>
          <w:color w:val="000000" w:themeColor="text1"/>
          <w:sz w:val="22"/>
          <w:szCs w:val="22"/>
        </w:rPr>
        <w:t>differed between</w:t>
      </w:r>
      <w:r w:rsidRPr="003F2BF1">
        <w:rPr>
          <w:rFonts w:ascii="Arial" w:hAnsi="Arial" w:cs="Arial"/>
          <w:color w:val="000000" w:themeColor="text1"/>
          <w:sz w:val="22"/>
          <w:szCs w:val="22"/>
        </w:rPr>
        <w:t xml:space="preserve"> aOFC or pOFC-targeted cTBS (all p &gt; 0.6). In analyses involving cTBS effects</w:t>
      </w:r>
      <w:r w:rsidR="00555E1E" w:rsidRPr="003F2BF1">
        <w:rPr>
          <w:rFonts w:ascii="Arial" w:hAnsi="Arial" w:cs="Arial"/>
          <w:color w:val="000000" w:themeColor="text1"/>
          <w:sz w:val="22"/>
          <w:szCs w:val="22"/>
        </w:rPr>
        <w:t xml:space="preserve"> (Day 1 or Day 2 TMS)</w:t>
      </w:r>
      <w:r w:rsidRPr="003F2BF1">
        <w:rPr>
          <w:rFonts w:ascii="Arial" w:hAnsi="Arial" w:cs="Arial"/>
          <w:color w:val="000000" w:themeColor="text1"/>
          <w:sz w:val="22"/>
          <w:szCs w:val="22"/>
        </w:rPr>
        <w:t>, we used standardized discomfort and intensity ratings to correlate or regress against other variables to determine if the observed cTBS effects were driven by subjective discomfort or perceived TMS intensity.</w:t>
      </w:r>
    </w:p>
    <w:p w14:paraId="34DF33FA" w14:textId="77777777" w:rsidR="008274B4" w:rsidRPr="009417A7" w:rsidRDefault="008274B4" w:rsidP="0091089C">
      <w:pPr>
        <w:spacing w:after="120"/>
        <w:rPr>
          <w:rFonts w:ascii="Arial" w:hAnsi="Arial" w:cs="Arial"/>
          <w:color w:val="000000" w:themeColor="text1"/>
          <w:sz w:val="22"/>
          <w:szCs w:val="22"/>
          <w:highlight w:val="green"/>
        </w:rPr>
      </w:pPr>
    </w:p>
    <w:p w14:paraId="0DDFF482" w14:textId="4E1324B2" w:rsidR="004F3177" w:rsidRPr="009D07E3" w:rsidRDefault="004F3177" w:rsidP="0091089C">
      <w:pPr>
        <w:pStyle w:val="Heading4"/>
        <w:spacing w:before="0" w:after="120"/>
        <w:rPr>
          <w:rFonts w:ascii="Arial" w:hAnsi="Arial" w:cs="Arial"/>
          <w:b/>
          <w:bCs/>
          <w:i w:val="0"/>
          <w:iCs w:val="0"/>
          <w:color w:val="000000" w:themeColor="text1"/>
          <w:sz w:val="22"/>
          <w:szCs w:val="22"/>
        </w:rPr>
      </w:pPr>
      <w:r w:rsidRPr="009D07E3">
        <w:rPr>
          <w:rFonts w:ascii="Arial" w:hAnsi="Arial" w:cs="Arial"/>
          <w:b/>
          <w:bCs/>
          <w:i w:val="0"/>
          <w:iCs w:val="0"/>
          <w:color w:val="000000" w:themeColor="text1"/>
          <w:sz w:val="22"/>
          <w:szCs w:val="22"/>
        </w:rPr>
        <w:lastRenderedPageBreak/>
        <w:t xml:space="preserve">Meal consumption </w:t>
      </w:r>
    </w:p>
    <w:p w14:paraId="1C5F807C" w14:textId="140C63A9" w:rsidR="00473131" w:rsidRPr="009D07E3" w:rsidRDefault="00D57106"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Day 2, </w:t>
      </w:r>
      <w:r w:rsidR="00BF6B64" w:rsidRPr="009D07E3">
        <w:rPr>
          <w:rFonts w:ascii="Arial" w:hAnsi="Arial" w:cs="Arial"/>
          <w:color w:val="000000" w:themeColor="text1"/>
          <w:sz w:val="22"/>
          <w:szCs w:val="22"/>
        </w:rPr>
        <w:t xml:space="preserve">participants </w:t>
      </w:r>
      <w:r w:rsidRPr="009D07E3">
        <w:rPr>
          <w:rFonts w:ascii="Arial" w:hAnsi="Arial" w:cs="Arial"/>
          <w:color w:val="000000" w:themeColor="text1"/>
          <w:sz w:val="22"/>
          <w:szCs w:val="22"/>
        </w:rPr>
        <w:t>were asked to</w:t>
      </w:r>
      <w:r w:rsidR="00BF6B64" w:rsidRPr="009D07E3">
        <w:rPr>
          <w:rFonts w:ascii="Arial" w:hAnsi="Arial" w:cs="Arial"/>
          <w:color w:val="000000" w:themeColor="text1"/>
          <w:sz w:val="22"/>
          <w:szCs w:val="22"/>
        </w:rPr>
        <w:t xml:space="preserve"> eat a meal </w:t>
      </w:r>
      <w:r w:rsidR="00CE5316" w:rsidRPr="009D07E3">
        <w:rPr>
          <w:rFonts w:ascii="Arial" w:hAnsi="Arial" w:cs="Arial"/>
          <w:color w:val="000000" w:themeColor="text1"/>
          <w:sz w:val="22"/>
          <w:szCs w:val="22"/>
        </w:rPr>
        <w:t xml:space="preserve">after the TMS session </w:t>
      </w:r>
      <w:r w:rsidR="00BF6B64" w:rsidRPr="009D07E3">
        <w:rPr>
          <w:rFonts w:ascii="Arial" w:hAnsi="Arial" w:cs="Arial"/>
          <w:color w:val="000000" w:themeColor="text1"/>
          <w:sz w:val="22"/>
          <w:szCs w:val="22"/>
        </w:rPr>
        <w:t>to selective</w:t>
      </w:r>
      <w:r w:rsidR="00B97462" w:rsidRPr="009D07E3">
        <w:rPr>
          <w:rFonts w:ascii="Arial" w:hAnsi="Arial" w:cs="Arial"/>
          <w:color w:val="000000" w:themeColor="text1"/>
          <w:sz w:val="22"/>
          <w:szCs w:val="22"/>
        </w:rPr>
        <w:t>ly</w:t>
      </w:r>
      <w:r w:rsidR="00BF6B64" w:rsidRPr="009D07E3">
        <w:rPr>
          <w:rFonts w:ascii="Arial" w:hAnsi="Arial" w:cs="Arial"/>
          <w:color w:val="000000" w:themeColor="text1"/>
          <w:sz w:val="22"/>
          <w:szCs w:val="22"/>
        </w:rPr>
        <w:t xml:space="preserve"> satiate one of the two food odors. F</w:t>
      </w:r>
      <w:r w:rsidR="00D2405B" w:rsidRPr="009D07E3">
        <w:rPr>
          <w:rFonts w:ascii="Arial" w:hAnsi="Arial" w:cs="Arial"/>
          <w:color w:val="000000" w:themeColor="text1"/>
          <w:sz w:val="22"/>
          <w:szCs w:val="22"/>
        </w:rPr>
        <w:t xml:space="preserve">ood items were </w:t>
      </w:r>
      <w:r w:rsidR="00D35221" w:rsidRPr="009D07E3">
        <w:rPr>
          <w:rFonts w:ascii="Arial" w:hAnsi="Arial" w:cs="Arial"/>
          <w:color w:val="000000" w:themeColor="text1"/>
          <w:sz w:val="22"/>
          <w:szCs w:val="22"/>
        </w:rPr>
        <w:t>chosen</w:t>
      </w:r>
      <w:r w:rsidR="00D2405B" w:rsidRPr="009D07E3">
        <w:rPr>
          <w:rFonts w:ascii="Arial" w:hAnsi="Arial" w:cs="Arial"/>
          <w:color w:val="000000" w:themeColor="text1"/>
          <w:sz w:val="22"/>
          <w:szCs w:val="22"/>
        </w:rPr>
        <w:t xml:space="preserve"> to</w:t>
      </w:r>
      <w:r w:rsidR="00D35221" w:rsidRPr="009D07E3">
        <w:rPr>
          <w:rFonts w:ascii="Arial" w:hAnsi="Arial" w:cs="Arial"/>
          <w:color w:val="000000" w:themeColor="text1"/>
          <w:sz w:val="22"/>
          <w:szCs w:val="22"/>
        </w:rPr>
        <w:t xml:space="preserve"> closely</w:t>
      </w:r>
      <w:r w:rsidR="00D2405B" w:rsidRPr="009D07E3">
        <w:rPr>
          <w:rFonts w:ascii="Arial" w:hAnsi="Arial" w:cs="Arial"/>
          <w:color w:val="000000" w:themeColor="text1"/>
          <w:sz w:val="22"/>
          <w:szCs w:val="22"/>
        </w:rPr>
        <w:t xml:space="preserve"> match the</w:t>
      </w:r>
      <w:r w:rsidR="00D35221" w:rsidRPr="009D07E3">
        <w:rPr>
          <w:rFonts w:ascii="Arial" w:hAnsi="Arial" w:cs="Arial"/>
          <w:color w:val="000000" w:themeColor="text1"/>
          <w:sz w:val="22"/>
          <w:szCs w:val="22"/>
        </w:rPr>
        <w:t xml:space="preserve"> corresponding</w:t>
      </w:r>
      <w:r w:rsidR="00D2405B" w:rsidRPr="009D07E3">
        <w:rPr>
          <w:rFonts w:ascii="Arial" w:hAnsi="Arial" w:cs="Arial"/>
          <w:color w:val="000000" w:themeColor="text1"/>
          <w:sz w:val="22"/>
          <w:szCs w:val="22"/>
        </w:rPr>
        <w:t xml:space="preserve"> food odors, and water was provided. Participants were instructed to eat as much as they could until they </w:t>
      </w:r>
      <w:r w:rsidR="00D35221" w:rsidRPr="009D07E3">
        <w:rPr>
          <w:rFonts w:ascii="Arial" w:hAnsi="Arial" w:cs="Arial"/>
          <w:color w:val="000000" w:themeColor="text1"/>
          <w:sz w:val="22"/>
          <w:szCs w:val="22"/>
        </w:rPr>
        <w:t>felt</w:t>
      </w:r>
      <w:r w:rsidR="00D2405B" w:rsidRPr="009D07E3">
        <w:rPr>
          <w:rFonts w:ascii="Arial" w:hAnsi="Arial" w:cs="Arial"/>
          <w:color w:val="000000" w:themeColor="text1"/>
          <w:sz w:val="22"/>
          <w:szCs w:val="22"/>
        </w:rPr>
        <w:t xml:space="preserve"> very full</w:t>
      </w:r>
      <w:r w:rsidR="00D35221" w:rsidRPr="009D07E3">
        <w:rPr>
          <w:rFonts w:ascii="Arial" w:hAnsi="Arial" w:cs="Arial"/>
          <w:color w:val="000000" w:themeColor="text1"/>
          <w:sz w:val="22"/>
          <w:szCs w:val="22"/>
        </w:rPr>
        <w:t xml:space="preserve"> </w:t>
      </w:r>
      <w:r w:rsidR="00D2405B" w:rsidRPr="009D07E3">
        <w:rPr>
          <w:rFonts w:ascii="Arial" w:hAnsi="Arial" w:cs="Arial"/>
          <w:color w:val="000000" w:themeColor="text1"/>
          <w:sz w:val="22"/>
          <w:szCs w:val="22"/>
        </w:rPr>
        <w:t>and were</w:t>
      </w:r>
      <w:r w:rsidR="00473131" w:rsidRPr="009D07E3">
        <w:rPr>
          <w:rFonts w:ascii="Arial" w:hAnsi="Arial" w:cs="Arial"/>
          <w:color w:val="000000" w:themeColor="text1"/>
          <w:sz w:val="22"/>
          <w:szCs w:val="22"/>
        </w:rPr>
        <w:t xml:space="preserve"> then</w:t>
      </w:r>
      <w:r w:rsidR="00D2405B" w:rsidRPr="009D07E3">
        <w:rPr>
          <w:rFonts w:ascii="Arial" w:hAnsi="Arial" w:cs="Arial"/>
          <w:color w:val="000000" w:themeColor="text1"/>
          <w:sz w:val="22"/>
          <w:szCs w:val="22"/>
        </w:rPr>
        <w:t xml:space="preserve"> left alone for 15 minutes.</w:t>
      </w:r>
      <w:r w:rsidR="007326D7" w:rsidRPr="009D07E3">
        <w:rPr>
          <w:rFonts w:ascii="Arial" w:hAnsi="Arial" w:cs="Arial"/>
          <w:color w:val="000000" w:themeColor="text1"/>
          <w:sz w:val="22"/>
          <w:szCs w:val="22"/>
        </w:rPr>
        <w:t xml:space="preserve"> </w:t>
      </w:r>
      <w:r w:rsidR="00473131" w:rsidRPr="009D07E3">
        <w:rPr>
          <w:rFonts w:ascii="Arial" w:hAnsi="Arial" w:cs="Arial"/>
          <w:color w:val="000000" w:themeColor="text1"/>
          <w:sz w:val="22"/>
          <w:szCs w:val="22"/>
        </w:rPr>
        <w:t>After the meal, participants immediately rated the pleasantness of the odors and proceeded to the post-meal choice task.</w:t>
      </w:r>
    </w:p>
    <w:p w14:paraId="0BFC24A7" w14:textId="6316E4B2" w:rsidR="00065E10" w:rsidRDefault="00B87F07"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average, participants consumed 669.89 ± 44.16 calories (SEM) during the meal. </w:t>
      </w:r>
      <w:r w:rsidR="0088144E" w:rsidRPr="009D07E3">
        <w:rPr>
          <w:rFonts w:ascii="Arial" w:hAnsi="Arial" w:cs="Arial"/>
          <w:color w:val="000000" w:themeColor="text1"/>
          <w:sz w:val="22"/>
          <w:szCs w:val="22"/>
        </w:rPr>
        <w:t>To examine the relationship between these ratings and task behavior,</w:t>
      </w:r>
      <w:r w:rsidR="00744B31" w:rsidRPr="009D07E3">
        <w:rPr>
          <w:rFonts w:ascii="Arial" w:hAnsi="Arial" w:cs="Arial"/>
          <w:color w:val="000000" w:themeColor="text1"/>
          <w:sz w:val="22"/>
          <w:szCs w:val="22"/>
        </w:rPr>
        <w:t xml:space="preserve"> we standardized the ratings for each participant and calculated a selective satiation measure by determining the change in odor pleasantness before and after the meal (post-meal minus pre-meal) for both sated and non-sated odors, then subtracting the change for non-sated odors from the change for sated odors.</w:t>
      </w:r>
    </w:p>
    <w:p w14:paraId="32739EC6" w14:textId="1844AA53" w:rsidR="0031357B" w:rsidRPr="005876BE" w:rsidRDefault="008C378C" w:rsidP="008D3771">
      <w:pPr>
        <w:pStyle w:val="Heading4"/>
        <w:spacing w:before="0" w:after="120"/>
        <w:rPr>
          <w:rFonts w:ascii="Arial" w:hAnsi="Arial" w:cs="Arial"/>
          <w:b/>
          <w:bCs/>
          <w:i w:val="0"/>
          <w:iCs w:val="0"/>
          <w:color w:val="000000" w:themeColor="text1"/>
          <w:sz w:val="22"/>
          <w:szCs w:val="22"/>
        </w:rPr>
      </w:pPr>
      <w:r w:rsidRPr="005876BE">
        <w:rPr>
          <w:rFonts w:ascii="Arial" w:hAnsi="Arial" w:cs="Arial"/>
          <w:b/>
          <w:bCs/>
          <w:i w:val="0"/>
          <w:iCs w:val="0"/>
          <w:color w:val="000000" w:themeColor="text1"/>
          <w:sz w:val="22"/>
          <w:szCs w:val="22"/>
        </w:rPr>
        <w:t>M</w:t>
      </w:r>
      <w:r w:rsidR="0031357B" w:rsidRPr="005876BE">
        <w:rPr>
          <w:rFonts w:ascii="Arial" w:hAnsi="Arial" w:cs="Arial"/>
          <w:b/>
          <w:bCs/>
          <w:i w:val="0"/>
          <w:iCs w:val="0"/>
          <w:color w:val="000000" w:themeColor="text1"/>
          <w:sz w:val="22"/>
          <w:szCs w:val="22"/>
        </w:rPr>
        <w:t>odeling</w:t>
      </w:r>
      <w:r w:rsidRPr="005876BE">
        <w:rPr>
          <w:rFonts w:ascii="Arial" w:hAnsi="Arial" w:cs="Arial"/>
          <w:b/>
          <w:bCs/>
          <w:i w:val="0"/>
          <w:iCs w:val="0"/>
          <w:color w:val="000000" w:themeColor="text1"/>
          <w:sz w:val="22"/>
          <w:szCs w:val="22"/>
        </w:rPr>
        <w:t xml:space="preserve"> learning process</w:t>
      </w:r>
    </w:p>
    <w:p w14:paraId="132C2CA1" w14:textId="06F64A33" w:rsidR="00C1312E" w:rsidRP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We used a Rescorla-Wagner model to describe the learning process during the discrimination task. In this task, participants selected between two stimuli, one leading to an odor and the other to odorless air. Since no stimuli were shared across pairs, we modeled learning at the level of each stimulus pair rather than individual stimuli, with the strength of each pair (S) representing how well it is learned.</w:t>
      </w:r>
    </w:p>
    <w:p w14:paraId="53EC5418" w14:textId="4A39509C" w:rsidR="00C1312E" w:rsidRPr="00AC150C"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 xml:space="preserve">The model updates the strength S for each pair based on prediction error, calculated as the difference between the </w:t>
      </w:r>
      <w:r w:rsidR="004271DC">
        <w:rPr>
          <w:rFonts w:ascii="Arial" w:hAnsi="Arial" w:cs="Arial"/>
          <w:color w:val="000000" w:themeColor="text1"/>
          <w:sz w:val="22"/>
          <w:szCs w:val="22"/>
        </w:rPr>
        <w:t xml:space="preserve">actual strength (S=1) and the expected strength </w:t>
      </w:r>
      <w:r w:rsidRPr="00C1312E">
        <w:rPr>
          <w:rFonts w:ascii="Arial" w:hAnsi="Arial" w:cs="Arial"/>
          <w:color w:val="000000" w:themeColor="text1"/>
          <w:sz w:val="22"/>
          <w:szCs w:val="22"/>
        </w:rPr>
        <w:t>on each trial. The learning rate (α) determines the rate at which S is adjusted across trials. Initially, S is set to 0.5, and S = 1 indicates that the stimulus pair is perfectly learned. Discrimination choices were modeled using a Bernoulli process, with S as the probability parameter.</w:t>
      </w:r>
    </w:p>
    <w:p w14:paraId="0E1E0C17" w14:textId="62EB8C5F" w:rsidR="008762EE" w:rsidRPr="008D3771" w:rsidRDefault="008762EE"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ulti-echo </w:t>
      </w:r>
      <w:r w:rsidR="000E6F7D" w:rsidRPr="008D3771">
        <w:rPr>
          <w:rFonts w:ascii="Arial" w:hAnsi="Arial" w:cs="Arial"/>
          <w:b/>
          <w:bCs/>
          <w:i w:val="0"/>
          <w:iCs w:val="0"/>
          <w:color w:val="000000" w:themeColor="text1"/>
          <w:sz w:val="22"/>
          <w:szCs w:val="22"/>
        </w:rPr>
        <w:t xml:space="preserve">MRI </w:t>
      </w:r>
      <w:r w:rsidRPr="008D3771">
        <w:rPr>
          <w:rFonts w:ascii="Arial" w:hAnsi="Arial" w:cs="Arial"/>
          <w:b/>
          <w:bCs/>
          <w:i w:val="0"/>
          <w:iCs w:val="0"/>
          <w:color w:val="000000" w:themeColor="text1"/>
          <w:sz w:val="22"/>
          <w:szCs w:val="22"/>
        </w:rPr>
        <w:t>data processing</w:t>
      </w:r>
    </w:p>
    <w:p w14:paraId="2DBBD488" w14:textId="2E283988" w:rsidR="009E5CA8" w:rsidRDefault="000323A5" w:rsidP="0091089C">
      <w:pPr>
        <w:spacing w:after="120"/>
        <w:rPr>
          <w:rFonts w:ascii="Arial" w:hAnsi="Arial" w:cs="Arial"/>
          <w:color w:val="000000" w:themeColor="text1"/>
          <w:sz w:val="22"/>
          <w:szCs w:val="22"/>
        </w:rPr>
      </w:pPr>
      <w:r>
        <w:rPr>
          <w:rFonts w:ascii="Arial" w:hAnsi="Arial" w:cs="Arial"/>
          <w:color w:val="000000" w:themeColor="text1"/>
          <w:sz w:val="22"/>
          <w:szCs w:val="22"/>
        </w:rPr>
        <w:t>P</w:t>
      </w:r>
      <w:r w:rsidR="009F2308">
        <w:rPr>
          <w:rFonts w:ascii="Arial" w:hAnsi="Arial" w:cs="Arial"/>
          <w:color w:val="000000" w:themeColor="text1"/>
          <w:sz w:val="22"/>
          <w:szCs w:val="22"/>
        </w:rPr>
        <w:t xml:space="preserve">reprocessing of the multi-echo resting-state fMRI data involved several steps. </w:t>
      </w:r>
      <w:r>
        <w:rPr>
          <w:rFonts w:ascii="Arial" w:hAnsi="Arial" w:cs="Arial"/>
          <w:color w:val="000000" w:themeColor="text1"/>
          <w:sz w:val="22"/>
          <w:szCs w:val="22"/>
        </w:rPr>
        <w:t>First, a</w:t>
      </w:r>
      <w:r w:rsidR="009E5CA8" w:rsidRPr="009E5CA8">
        <w:rPr>
          <w:rFonts w:ascii="Arial" w:hAnsi="Arial" w:cs="Arial"/>
          <w:color w:val="000000" w:themeColor="text1"/>
          <w:sz w:val="22"/>
          <w:szCs w:val="22"/>
        </w:rPr>
        <w:t>ll functional images</w:t>
      </w:r>
      <w:r w:rsidR="00FA5970">
        <w:rPr>
          <w:rFonts w:ascii="Arial" w:hAnsi="Arial" w:cs="Arial"/>
          <w:color w:val="000000" w:themeColor="text1"/>
          <w:sz w:val="22"/>
          <w:szCs w:val="22"/>
        </w:rPr>
        <w:t xml:space="preserve"> </w:t>
      </w:r>
      <w:r>
        <w:rPr>
          <w:rFonts w:ascii="Arial" w:hAnsi="Arial" w:cs="Arial"/>
          <w:color w:val="000000" w:themeColor="text1"/>
          <w:sz w:val="22"/>
          <w:szCs w:val="22"/>
        </w:rPr>
        <w:t>from</w:t>
      </w:r>
      <w:r w:rsidR="009E5CA8" w:rsidRPr="009E5CA8">
        <w:rPr>
          <w:rFonts w:ascii="Arial" w:hAnsi="Arial" w:cs="Arial"/>
          <w:color w:val="000000" w:themeColor="text1"/>
          <w:sz w:val="22"/>
          <w:szCs w:val="22"/>
        </w:rPr>
        <w:t xml:space="preserve"> the </w:t>
      </w:r>
      <w:r w:rsidR="009E5CA8">
        <w:rPr>
          <w:rFonts w:ascii="Arial" w:hAnsi="Arial" w:cs="Arial"/>
          <w:color w:val="000000" w:themeColor="text1"/>
          <w:sz w:val="22"/>
          <w:szCs w:val="22"/>
        </w:rPr>
        <w:t>smallest</w:t>
      </w:r>
      <w:r w:rsidR="009E5CA8" w:rsidRPr="009E5CA8">
        <w:rPr>
          <w:rFonts w:ascii="Arial" w:hAnsi="Arial" w:cs="Arial"/>
          <w:color w:val="000000" w:themeColor="text1"/>
          <w:sz w:val="22"/>
          <w:szCs w:val="22"/>
        </w:rPr>
        <w:t xml:space="preserve"> echo</w:t>
      </w:r>
      <w:r>
        <w:rPr>
          <w:rFonts w:ascii="Arial" w:hAnsi="Arial" w:cs="Arial"/>
          <w:color w:val="000000" w:themeColor="text1"/>
          <w:sz w:val="22"/>
          <w:szCs w:val="22"/>
        </w:rPr>
        <w:t xml:space="preserve"> across all rs-fMRI runs</w:t>
      </w:r>
      <w:r w:rsidR="009E5CA8" w:rsidRPr="009E5CA8">
        <w:rPr>
          <w:rFonts w:ascii="Arial" w:hAnsi="Arial" w:cs="Arial"/>
          <w:color w:val="000000" w:themeColor="text1"/>
          <w:sz w:val="22"/>
          <w:szCs w:val="22"/>
        </w:rPr>
        <w:t xml:space="preserve"> were realigned to the first volume </w:t>
      </w:r>
      <w:r w:rsidR="00124BFF">
        <w:rPr>
          <w:rFonts w:ascii="Arial" w:hAnsi="Arial" w:cs="Arial"/>
          <w:color w:val="000000" w:themeColor="text1"/>
          <w:sz w:val="22"/>
          <w:szCs w:val="22"/>
        </w:rPr>
        <w:t>of</w:t>
      </w:r>
      <w:r w:rsidR="009E5CA8" w:rsidRPr="009E5CA8">
        <w:rPr>
          <w:rFonts w:ascii="Arial" w:hAnsi="Arial" w:cs="Arial"/>
          <w:color w:val="000000" w:themeColor="text1"/>
          <w:sz w:val="22"/>
          <w:szCs w:val="22"/>
        </w:rPr>
        <w:t xml:space="preserve"> the first echo</w:t>
      </w:r>
      <w:r w:rsidR="00706630">
        <w:rPr>
          <w:rFonts w:ascii="Arial" w:hAnsi="Arial" w:cs="Arial"/>
          <w:color w:val="000000" w:themeColor="text1"/>
          <w:sz w:val="22"/>
          <w:szCs w:val="22"/>
        </w:rPr>
        <w:t>, and the</w:t>
      </w:r>
      <w:r w:rsidR="006F5C40">
        <w:rPr>
          <w:rFonts w:ascii="Arial" w:hAnsi="Arial" w:cs="Arial"/>
          <w:color w:val="000000" w:themeColor="text1"/>
          <w:sz w:val="22"/>
          <w:szCs w:val="22"/>
        </w:rPr>
        <w:t xml:space="preserve"> resulting </w:t>
      </w:r>
      <w:r w:rsidR="009E5CA8" w:rsidRPr="009E5CA8">
        <w:rPr>
          <w:rFonts w:ascii="Arial" w:hAnsi="Arial" w:cs="Arial"/>
          <w:color w:val="000000" w:themeColor="text1"/>
          <w:sz w:val="22"/>
          <w:szCs w:val="22"/>
        </w:rPr>
        <w:t>voxel-to-world mapping matrix wa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pplied to the other two echoe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volume by volume. All functional images</w:t>
      </w:r>
      <w:r w:rsidR="00F07796">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were</w:t>
      </w:r>
      <w:r w:rsidR="00706630">
        <w:rPr>
          <w:rFonts w:ascii="Arial" w:hAnsi="Arial" w:cs="Arial"/>
          <w:color w:val="000000" w:themeColor="text1"/>
          <w:sz w:val="22"/>
          <w:szCs w:val="22"/>
        </w:rPr>
        <w:t xml:space="preserve"> then</w:t>
      </w:r>
      <w:r w:rsidR="009E5CA8" w:rsidRPr="009E5CA8">
        <w:rPr>
          <w:rFonts w:ascii="Arial" w:hAnsi="Arial" w:cs="Arial"/>
          <w:color w:val="000000" w:themeColor="text1"/>
          <w:sz w:val="22"/>
          <w:szCs w:val="22"/>
        </w:rPr>
        <w:t xml:space="preserve"> resliced</w:t>
      </w:r>
      <w:r w:rsidR="00706630">
        <w:rPr>
          <w:rFonts w:ascii="Arial" w:hAnsi="Arial" w:cs="Arial"/>
          <w:color w:val="000000" w:themeColor="text1"/>
          <w:sz w:val="22"/>
          <w:szCs w:val="22"/>
        </w:rPr>
        <w:t xml:space="preserve"> for each echo</w:t>
      </w:r>
      <w:r w:rsidR="009E5CA8" w:rsidRPr="009E5CA8">
        <w:rPr>
          <w:rFonts w:ascii="Arial" w:hAnsi="Arial" w:cs="Arial"/>
          <w:color w:val="000000" w:themeColor="text1"/>
          <w:sz w:val="22"/>
          <w:szCs w:val="22"/>
        </w:rPr>
        <w:t xml:space="preserve">. </w:t>
      </w:r>
      <w:r w:rsidR="00901E37">
        <w:rPr>
          <w:rFonts w:ascii="Arial" w:hAnsi="Arial" w:cs="Arial"/>
          <w:color w:val="000000" w:themeColor="text1"/>
          <w:sz w:val="22"/>
          <w:szCs w:val="22"/>
        </w:rPr>
        <w:t>Next,</w:t>
      </w:r>
      <w:r w:rsidR="00087797">
        <w:rPr>
          <w:rFonts w:ascii="Arial" w:hAnsi="Arial" w:cs="Arial"/>
          <w:color w:val="000000" w:themeColor="text1"/>
          <w:sz w:val="22"/>
          <w:szCs w:val="22"/>
        </w:rPr>
        <w:t xml:space="preserve"> the images in each echo were combined </w:t>
      </w:r>
      <w:r w:rsidR="00087797" w:rsidRPr="00244866">
        <w:rPr>
          <w:rFonts w:ascii="Arial" w:hAnsi="Arial" w:cs="Arial"/>
          <w:color w:val="000000" w:themeColor="text1"/>
          <w:sz w:val="22"/>
          <w:szCs w:val="22"/>
        </w:rPr>
        <w:t>using temporal signal-to-noise ratio (tSNR)</w:t>
      </w:r>
      <w:r w:rsidR="00901E37">
        <w:rPr>
          <w:rFonts w:ascii="Arial" w:hAnsi="Arial" w:cs="Arial"/>
          <w:color w:val="000000" w:themeColor="text1"/>
          <w:sz w:val="22"/>
          <w:szCs w:val="22"/>
        </w:rPr>
        <w:t xml:space="preserve"> </w:t>
      </w:r>
      <w:r w:rsidR="00087797" w:rsidRPr="00244866">
        <w:rPr>
          <w:rFonts w:ascii="Arial" w:hAnsi="Arial" w:cs="Arial"/>
          <w:color w:val="000000" w:themeColor="text1"/>
          <w:sz w:val="22"/>
          <w:szCs w:val="22"/>
        </w:rPr>
        <w:t>weight</w:t>
      </w:r>
      <w:r w:rsidR="00901E37">
        <w:rPr>
          <w:rFonts w:ascii="Arial" w:hAnsi="Arial" w:cs="Arial"/>
          <w:color w:val="000000" w:themeColor="text1"/>
          <w:sz w:val="22"/>
          <w:szCs w:val="22"/>
        </w:rPr>
        <w:t>ing</w:t>
      </w:r>
      <w:r w:rsidR="00087797" w:rsidRPr="00244866">
        <w:rPr>
          <w:rFonts w:ascii="Arial" w:hAnsi="Arial" w:cs="Arial"/>
          <w:color w:val="000000" w:themeColor="text1"/>
          <w:sz w:val="22"/>
          <w:szCs w:val="22"/>
        </w:rPr>
        <w:t xml:space="preserve">, </w:t>
      </w:r>
      <w:r w:rsidR="00901E37">
        <w:rPr>
          <w:rFonts w:ascii="Arial" w:hAnsi="Arial" w:cs="Arial"/>
          <w:color w:val="000000" w:themeColor="text1"/>
          <w:sz w:val="22"/>
          <w:szCs w:val="22"/>
        </w:rPr>
        <w:t>following</w:t>
      </w:r>
      <w:r w:rsidR="00087797" w:rsidRPr="00244866">
        <w:rPr>
          <w:rFonts w:ascii="Arial" w:hAnsi="Arial" w:cs="Arial"/>
          <w:color w:val="000000" w:themeColor="text1"/>
          <w:sz w:val="22"/>
          <w:szCs w:val="22"/>
        </w:rPr>
        <w:t xml:space="preserve"> parallel-acquired inhomogeneity desensitized (PAID)</w:t>
      </w:r>
      <w:r w:rsidR="00706630">
        <w:rPr>
          <w:rFonts w:ascii="Arial" w:hAnsi="Arial" w:cs="Arial"/>
          <w:color w:val="000000" w:themeColor="text1"/>
          <w:sz w:val="22"/>
          <w:szCs w:val="22"/>
        </w:rPr>
        <w:t xml:space="preserve"> approach</w:t>
      </w:r>
      <w:r w:rsidR="00087797" w:rsidRPr="00244866">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x
OD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087797">
        <w:rPr>
          <w:rFonts w:ascii="Arial" w:hAnsi="Arial" w:cs="Arial"/>
          <w:color w:val="000000" w:themeColor="text1"/>
          <w:sz w:val="22"/>
          <w:szCs w:val="22"/>
        </w:rPr>
        <w:instrText xml:space="preserve"> ADDIN EN.CITE </w:instrText>
      </w:r>
      <w:r w:rsidR="00087797">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x
OD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087797">
        <w:rPr>
          <w:rFonts w:ascii="Arial" w:hAnsi="Arial" w:cs="Arial"/>
          <w:color w:val="000000" w:themeColor="text1"/>
          <w:sz w:val="22"/>
          <w:szCs w:val="22"/>
        </w:rPr>
        <w:instrText xml:space="preserve"> ADDIN EN.CITE.DATA </w:instrText>
      </w:r>
      <w:r w:rsidR="00087797">
        <w:rPr>
          <w:rFonts w:ascii="Arial" w:hAnsi="Arial" w:cs="Arial"/>
          <w:color w:val="000000" w:themeColor="text1"/>
          <w:sz w:val="22"/>
          <w:szCs w:val="22"/>
        </w:rPr>
      </w:r>
      <w:r w:rsidR="00087797">
        <w:rPr>
          <w:rFonts w:ascii="Arial" w:hAnsi="Arial" w:cs="Arial"/>
          <w:color w:val="000000" w:themeColor="text1"/>
          <w:sz w:val="22"/>
          <w:szCs w:val="22"/>
        </w:rPr>
        <w:fldChar w:fldCharType="end"/>
      </w:r>
      <w:r w:rsidR="00087797" w:rsidRPr="00244866">
        <w:rPr>
          <w:rFonts w:ascii="Arial" w:hAnsi="Arial" w:cs="Arial"/>
          <w:color w:val="000000" w:themeColor="text1"/>
          <w:sz w:val="22"/>
          <w:szCs w:val="22"/>
        </w:rPr>
      </w:r>
      <w:r w:rsidR="00087797" w:rsidRPr="00244866">
        <w:rPr>
          <w:rFonts w:ascii="Arial" w:hAnsi="Arial" w:cs="Arial"/>
          <w:color w:val="000000" w:themeColor="text1"/>
          <w:sz w:val="22"/>
          <w:szCs w:val="22"/>
        </w:rPr>
        <w:fldChar w:fldCharType="separate"/>
      </w:r>
      <w:r w:rsidR="00087797" w:rsidRPr="000A5727">
        <w:rPr>
          <w:rFonts w:ascii="Arial" w:hAnsi="Arial" w:cs="Arial"/>
          <w:noProof/>
          <w:color w:val="000000" w:themeColor="text1"/>
          <w:sz w:val="22"/>
          <w:szCs w:val="22"/>
          <w:vertAlign w:val="superscript"/>
        </w:rPr>
        <w:t>18</w:t>
      </w:r>
      <w:r w:rsidR="00087797" w:rsidRPr="00244866">
        <w:rPr>
          <w:rFonts w:ascii="Arial" w:hAnsi="Arial" w:cs="Arial"/>
          <w:color w:val="000000" w:themeColor="text1"/>
          <w:sz w:val="22"/>
          <w:szCs w:val="22"/>
        </w:rPr>
        <w:fldChar w:fldCharType="end"/>
      </w:r>
      <w:r w:rsidR="00087797">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Specifically, </w:t>
      </w:r>
      <w:r w:rsidR="00EF0E21">
        <w:rPr>
          <w:rFonts w:ascii="Arial" w:hAnsi="Arial" w:cs="Arial"/>
          <w:color w:val="000000" w:themeColor="text1"/>
          <w:sz w:val="22"/>
          <w:szCs w:val="22"/>
        </w:rPr>
        <w:t xml:space="preserve">voxel-wise tSNR maps were computed for each echo, </w:t>
      </w:r>
      <w:r w:rsidR="00901E37">
        <w:rPr>
          <w:rFonts w:ascii="Arial" w:hAnsi="Arial" w:cs="Arial"/>
          <w:color w:val="000000" w:themeColor="text1"/>
          <w:sz w:val="22"/>
          <w:szCs w:val="22"/>
        </w:rPr>
        <w:t xml:space="preserve">multiplied </w:t>
      </w:r>
      <w:r w:rsidR="00087797">
        <w:rPr>
          <w:rFonts w:ascii="Arial" w:hAnsi="Arial" w:cs="Arial"/>
          <w:color w:val="000000" w:themeColor="text1"/>
          <w:sz w:val="22"/>
          <w:szCs w:val="22"/>
        </w:rPr>
        <w:t xml:space="preserve">by </w:t>
      </w:r>
      <w:r w:rsidR="00901E37">
        <w:rPr>
          <w:rFonts w:ascii="Arial" w:hAnsi="Arial" w:cs="Arial"/>
          <w:color w:val="000000" w:themeColor="text1"/>
          <w:sz w:val="22"/>
          <w:szCs w:val="22"/>
        </w:rPr>
        <w:t>the echo time (TE)</w:t>
      </w:r>
      <w:r w:rsidR="00EF0E21">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and normalized across the three echoes to generate weight maps. </w:t>
      </w:r>
      <w:r w:rsidR="00EF0E21">
        <w:rPr>
          <w:rFonts w:ascii="Arial" w:hAnsi="Arial" w:cs="Arial"/>
          <w:color w:val="000000" w:themeColor="text1"/>
          <w:sz w:val="22"/>
          <w:szCs w:val="22"/>
        </w:rPr>
        <w:t xml:space="preserve">These weight maps were then used to combine the resliced images by </w:t>
      </w:r>
      <w:r w:rsidR="000C0D85" w:rsidRPr="000C0D85">
        <w:rPr>
          <w:rFonts w:ascii="Arial" w:hAnsi="Arial" w:cs="Arial"/>
          <w:color w:val="000000" w:themeColor="text1"/>
          <w:sz w:val="22"/>
          <w:szCs w:val="22"/>
        </w:rPr>
        <w:t>multiplying each volume by its respective weight map.</w:t>
      </w:r>
      <w:r w:rsidR="000C0D85">
        <w:rPr>
          <w:rFonts w:ascii="Arial" w:hAnsi="Arial" w:cs="Arial"/>
          <w:color w:val="000000" w:themeColor="text1"/>
          <w:sz w:val="22"/>
          <w:szCs w:val="22"/>
        </w:rPr>
        <w:t xml:space="preserve"> </w:t>
      </w:r>
      <w:r w:rsidR="00EF0E21">
        <w:rPr>
          <w:rFonts w:ascii="Arial" w:hAnsi="Arial" w:cs="Arial"/>
          <w:color w:val="000000" w:themeColor="text1"/>
          <w:sz w:val="22"/>
          <w:szCs w:val="22"/>
        </w:rPr>
        <w:t xml:space="preserve">Lastly, the </w:t>
      </w:r>
      <w:r w:rsidR="009E5CA8" w:rsidRPr="009E5CA8">
        <w:rPr>
          <w:rFonts w:ascii="Arial" w:hAnsi="Arial" w:cs="Arial"/>
          <w:color w:val="000000" w:themeColor="text1"/>
          <w:sz w:val="22"/>
          <w:szCs w:val="22"/>
        </w:rPr>
        <w:t>combined data</w:t>
      </w:r>
      <w:r w:rsidR="00EF0E21">
        <w:rPr>
          <w:rFonts w:ascii="Arial" w:hAnsi="Arial" w:cs="Arial"/>
          <w:color w:val="000000" w:themeColor="text1"/>
          <w:sz w:val="22"/>
          <w:szCs w:val="22"/>
        </w:rPr>
        <w:t xml:space="preserve"> underwent </w:t>
      </w:r>
      <w:r w:rsidR="009E5CA8" w:rsidRPr="009E5CA8">
        <w:rPr>
          <w:rFonts w:ascii="Arial" w:hAnsi="Arial" w:cs="Arial"/>
          <w:color w:val="000000" w:themeColor="text1"/>
          <w:sz w:val="22"/>
          <w:szCs w:val="22"/>
        </w:rPr>
        <w:t>coregistration, normalization</w:t>
      </w:r>
      <w:r w:rsidR="002768E4">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nd smoothing</w:t>
      </w:r>
      <w:r w:rsidR="006C4CBD">
        <w:rPr>
          <w:rFonts w:ascii="Arial" w:hAnsi="Arial" w:cs="Arial"/>
          <w:color w:val="000000" w:themeColor="text1"/>
          <w:sz w:val="22"/>
          <w:szCs w:val="22"/>
        </w:rPr>
        <w:t xml:space="preserve"> </w:t>
      </w:r>
      <w:r w:rsidR="00EF0E21">
        <w:rPr>
          <w:rFonts w:ascii="Arial" w:hAnsi="Arial" w:cs="Arial"/>
          <w:color w:val="000000" w:themeColor="text1"/>
          <w:sz w:val="22"/>
          <w:szCs w:val="22"/>
        </w:rPr>
        <w:t>using</w:t>
      </w:r>
      <w:r w:rsidR="006C4CBD" w:rsidRPr="00244866">
        <w:rPr>
          <w:rFonts w:ascii="Arial" w:hAnsi="Arial" w:cs="Arial"/>
          <w:color w:val="000000" w:themeColor="text1"/>
          <w:sz w:val="22"/>
          <w:szCs w:val="22"/>
        </w:rPr>
        <w:t xml:space="preserve"> a 6 mm</w:t>
      </w:r>
      <w:r w:rsidR="00EF0E21">
        <w:rPr>
          <w:rFonts w:ascii="Arial" w:hAnsi="Arial" w:cs="Arial"/>
          <w:color w:val="000000" w:themeColor="text1"/>
          <w:sz w:val="22"/>
          <w:szCs w:val="22"/>
        </w:rPr>
        <w:t xml:space="preserve"> </w:t>
      </w:r>
      <w:r w:rsidR="005D7D9B">
        <w:rPr>
          <w:rFonts w:ascii="Arial" w:hAnsi="Arial" w:cs="Arial"/>
          <w:color w:val="000000" w:themeColor="text1"/>
          <w:sz w:val="22"/>
          <w:szCs w:val="22"/>
        </w:rPr>
        <w:t xml:space="preserve">FWHM </w:t>
      </w:r>
      <w:r w:rsidR="006C4CBD" w:rsidRPr="00244866">
        <w:rPr>
          <w:rFonts w:ascii="Arial" w:hAnsi="Arial" w:cs="Arial"/>
          <w:color w:val="000000" w:themeColor="text1"/>
          <w:sz w:val="22"/>
          <w:szCs w:val="22"/>
        </w:rPr>
        <w:t>Gaussian kernel</w:t>
      </w:r>
      <w:r w:rsidR="009E5CA8" w:rsidRPr="009E5CA8">
        <w:rPr>
          <w:rFonts w:ascii="Arial" w:hAnsi="Arial" w:cs="Arial"/>
          <w:color w:val="000000" w:themeColor="text1"/>
          <w:sz w:val="22"/>
          <w:szCs w:val="22"/>
        </w:rPr>
        <w:t>.</w:t>
      </w:r>
    </w:p>
    <w:p w14:paraId="6BAB8D58" w14:textId="77777777" w:rsidR="00D04456" w:rsidRDefault="00D04456" w:rsidP="0091089C">
      <w:pPr>
        <w:spacing w:after="120"/>
        <w:rPr>
          <w:rFonts w:ascii="Arial" w:hAnsi="Arial" w:cs="Arial"/>
          <w:color w:val="000000" w:themeColor="text1"/>
          <w:sz w:val="22"/>
          <w:szCs w:val="22"/>
        </w:rPr>
      </w:pPr>
    </w:p>
    <w:p w14:paraId="3E7B967C" w14:textId="1019427B" w:rsidR="00B44EA4" w:rsidRPr="00646324" w:rsidRDefault="00646324" w:rsidP="00646324">
      <w:pPr>
        <w:pStyle w:val="Heading4"/>
        <w:spacing w:before="0" w:after="120"/>
        <w:rPr>
          <w:rFonts w:ascii="Arial" w:hAnsi="Arial" w:cs="Arial"/>
          <w:b/>
          <w:bCs/>
          <w:i w:val="0"/>
          <w:iCs w:val="0"/>
          <w:color w:val="000000" w:themeColor="text1"/>
          <w:sz w:val="22"/>
          <w:szCs w:val="22"/>
        </w:rPr>
      </w:pPr>
      <w:r w:rsidRPr="00646324">
        <w:rPr>
          <w:rFonts w:ascii="Arial" w:hAnsi="Arial" w:cs="Arial"/>
          <w:b/>
          <w:bCs/>
          <w:i w:val="0"/>
          <w:iCs w:val="0"/>
          <w:color w:val="000000" w:themeColor="text1"/>
          <w:sz w:val="22"/>
          <w:szCs w:val="22"/>
        </w:rPr>
        <w:t>Reference</w:t>
      </w:r>
      <w:r w:rsidR="00224FFB">
        <w:rPr>
          <w:rFonts w:ascii="Arial" w:hAnsi="Arial" w:cs="Arial"/>
          <w:b/>
          <w:bCs/>
          <w:i w:val="0"/>
          <w:iCs w:val="0"/>
          <w:color w:val="000000" w:themeColor="text1"/>
          <w:sz w:val="22"/>
          <w:szCs w:val="22"/>
        </w:rPr>
        <w:t>s</w:t>
      </w:r>
    </w:p>
    <w:p w14:paraId="37549E9A" w14:textId="77777777" w:rsidR="0013717A" w:rsidRPr="0013717A" w:rsidRDefault="00B44EA4" w:rsidP="0013717A">
      <w:pPr>
        <w:pStyle w:val="EndNoteBibliography"/>
        <w:ind w:left="720" w:hanging="720"/>
        <w:rPr>
          <w:noProof/>
        </w:rPr>
      </w:pPr>
      <w:r w:rsidRPr="00244866">
        <w:rPr>
          <w:rFonts w:ascii="Arial" w:hAnsi="Arial" w:cs="Arial"/>
          <w:color w:val="000000" w:themeColor="text1"/>
          <w:sz w:val="22"/>
          <w:szCs w:val="22"/>
        </w:rPr>
        <w:fldChar w:fldCharType="begin"/>
      </w:r>
      <w:r w:rsidRPr="00244866">
        <w:rPr>
          <w:rFonts w:ascii="Arial" w:hAnsi="Arial" w:cs="Arial"/>
          <w:color w:val="000000" w:themeColor="text1"/>
          <w:sz w:val="22"/>
          <w:szCs w:val="22"/>
        </w:rPr>
        <w:instrText xml:space="preserve"> ADDIN EN.REFLIST </w:instrText>
      </w:r>
      <w:r w:rsidRPr="00244866">
        <w:rPr>
          <w:rFonts w:ascii="Arial" w:hAnsi="Arial" w:cs="Arial"/>
          <w:color w:val="000000" w:themeColor="text1"/>
          <w:sz w:val="22"/>
          <w:szCs w:val="22"/>
        </w:rPr>
        <w:fldChar w:fldCharType="separate"/>
      </w:r>
      <w:r w:rsidR="0013717A" w:rsidRPr="0013717A">
        <w:rPr>
          <w:noProof/>
        </w:rPr>
        <w:t>1</w:t>
      </w:r>
      <w:r w:rsidR="0013717A" w:rsidRPr="0013717A">
        <w:rPr>
          <w:noProof/>
        </w:rPr>
        <w:tab/>
        <w:t xml:space="preserve">Critchley, H. D. &amp; Rolls, E. T. Hunger and satiety modify the responses of olfactory and visual neurons in the primate orbitofrontal cortex. </w:t>
      </w:r>
      <w:r w:rsidR="0013717A" w:rsidRPr="0013717A">
        <w:rPr>
          <w:i/>
          <w:noProof/>
        </w:rPr>
        <w:t>Journal of Neurophysiology</w:t>
      </w:r>
      <w:r w:rsidR="0013717A" w:rsidRPr="0013717A">
        <w:rPr>
          <w:noProof/>
        </w:rPr>
        <w:t xml:space="preserve"> </w:t>
      </w:r>
      <w:r w:rsidR="0013717A" w:rsidRPr="0013717A">
        <w:rPr>
          <w:b/>
          <w:noProof/>
        </w:rPr>
        <w:t>75</w:t>
      </w:r>
      <w:r w:rsidR="0013717A" w:rsidRPr="0013717A">
        <w:rPr>
          <w:noProof/>
        </w:rPr>
        <w:t xml:space="preserve">, 1673-1686 (1996). </w:t>
      </w:r>
    </w:p>
    <w:p w14:paraId="26872936" w14:textId="77777777" w:rsidR="0013717A" w:rsidRPr="0013717A" w:rsidRDefault="0013717A" w:rsidP="0013717A">
      <w:pPr>
        <w:pStyle w:val="EndNoteBibliography"/>
        <w:ind w:left="720" w:hanging="720"/>
        <w:rPr>
          <w:noProof/>
        </w:rPr>
      </w:pPr>
      <w:r w:rsidRPr="0013717A">
        <w:rPr>
          <w:noProof/>
        </w:rPr>
        <w:t>2</w:t>
      </w:r>
      <w:r w:rsidRPr="0013717A">
        <w:rPr>
          <w:noProof/>
        </w:rPr>
        <w:tab/>
        <w:t>O'doherty, J.</w:t>
      </w:r>
      <w:r w:rsidRPr="0013717A">
        <w:rPr>
          <w:i/>
          <w:noProof/>
        </w:rPr>
        <w:t xml:space="preserve"> et al.</w:t>
      </w:r>
      <w:r w:rsidRPr="0013717A">
        <w:rPr>
          <w:noProof/>
        </w:rPr>
        <w:t xml:space="preserve"> Sensory-specific satiety-related olfactory activation of the human orbitofrontal cortex. </w:t>
      </w:r>
      <w:r w:rsidRPr="0013717A">
        <w:rPr>
          <w:i/>
          <w:noProof/>
        </w:rPr>
        <w:t>Neuroreport</w:t>
      </w:r>
      <w:r w:rsidRPr="0013717A">
        <w:rPr>
          <w:noProof/>
        </w:rPr>
        <w:t xml:space="preserve"> </w:t>
      </w:r>
      <w:r w:rsidRPr="0013717A">
        <w:rPr>
          <w:b/>
          <w:noProof/>
        </w:rPr>
        <w:t>11</w:t>
      </w:r>
      <w:r w:rsidRPr="0013717A">
        <w:rPr>
          <w:noProof/>
        </w:rPr>
        <w:t xml:space="preserve">, 893-897 (2000). </w:t>
      </w:r>
    </w:p>
    <w:p w14:paraId="77719343" w14:textId="2262C28B" w:rsidR="0013717A" w:rsidRPr="0013717A" w:rsidRDefault="0013717A" w:rsidP="0013717A">
      <w:pPr>
        <w:pStyle w:val="EndNoteBibliography"/>
        <w:ind w:left="720" w:hanging="720"/>
        <w:rPr>
          <w:noProof/>
        </w:rPr>
      </w:pPr>
      <w:r w:rsidRPr="0013717A">
        <w:rPr>
          <w:noProof/>
        </w:rPr>
        <w:t>3</w:t>
      </w:r>
      <w:r w:rsidRPr="0013717A">
        <w:rPr>
          <w:noProof/>
        </w:rPr>
        <w:tab/>
        <w:t xml:space="preserve">Gottfried, J. A., O'Doherty, J. &amp; Dolan, R. J. Encoding predictive reward value in human amygdala and orbitofrontal cortex. </w:t>
      </w:r>
      <w:r w:rsidRPr="0013717A">
        <w:rPr>
          <w:i/>
          <w:noProof/>
        </w:rPr>
        <w:t>Science</w:t>
      </w:r>
      <w:r w:rsidRPr="0013717A">
        <w:rPr>
          <w:noProof/>
        </w:rPr>
        <w:t xml:space="preserve"> </w:t>
      </w:r>
      <w:r w:rsidRPr="0013717A">
        <w:rPr>
          <w:b/>
          <w:noProof/>
        </w:rPr>
        <w:t>301</w:t>
      </w:r>
      <w:r w:rsidRPr="0013717A">
        <w:rPr>
          <w:noProof/>
        </w:rPr>
        <w:t xml:space="preserve">, 1104-1107 (2003). </w:t>
      </w:r>
      <w:hyperlink r:id="rId15" w:history="1">
        <w:r w:rsidRPr="0013717A">
          <w:rPr>
            <w:rStyle w:val="Hyperlink"/>
            <w:noProof/>
          </w:rPr>
          <w:t>https://doi.org/10.1126/science.1087919</w:t>
        </w:r>
      </w:hyperlink>
    </w:p>
    <w:p w14:paraId="28B900D2" w14:textId="7C06B479" w:rsidR="0013717A" w:rsidRPr="0013717A" w:rsidRDefault="0013717A" w:rsidP="0013717A">
      <w:pPr>
        <w:pStyle w:val="EndNoteBibliography"/>
        <w:ind w:left="720" w:hanging="720"/>
        <w:rPr>
          <w:noProof/>
        </w:rPr>
      </w:pPr>
      <w:r w:rsidRPr="0013717A">
        <w:rPr>
          <w:noProof/>
        </w:rPr>
        <w:t>4</w:t>
      </w:r>
      <w:r w:rsidRPr="0013717A">
        <w:rPr>
          <w:noProof/>
        </w:rPr>
        <w:tab/>
        <w:t xml:space="preserve">Howard, J. D. &amp; Kahnt, T. Identity-Specific Reward Representations in Orbitofrontal Cortex Are Modulated by Selective Devaluation. </w:t>
      </w:r>
      <w:r w:rsidRPr="0013717A">
        <w:rPr>
          <w:i/>
          <w:noProof/>
        </w:rPr>
        <w:t>J. Neurosci.</w:t>
      </w:r>
      <w:r w:rsidRPr="0013717A">
        <w:rPr>
          <w:noProof/>
        </w:rPr>
        <w:t xml:space="preserve"> </w:t>
      </w:r>
      <w:r w:rsidRPr="0013717A">
        <w:rPr>
          <w:b/>
          <w:noProof/>
        </w:rPr>
        <w:t>37</w:t>
      </w:r>
      <w:r w:rsidRPr="0013717A">
        <w:rPr>
          <w:noProof/>
        </w:rPr>
        <w:t xml:space="preserve">, 2627-2638 (2017). </w:t>
      </w:r>
      <w:hyperlink r:id="rId16" w:history="1">
        <w:r w:rsidRPr="0013717A">
          <w:rPr>
            <w:rStyle w:val="Hyperlink"/>
            <w:noProof/>
          </w:rPr>
          <w:t>https://doi.org/10.1523/JNEUROSCI.3473-16.2017</w:t>
        </w:r>
      </w:hyperlink>
    </w:p>
    <w:p w14:paraId="6491F4EC" w14:textId="77777777" w:rsidR="0013717A" w:rsidRPr="0013717A" w:rsidRDefault="0013717A" w:rsidP="0013717A">
      <w:pPr>
        <w:pStyle w:val="EndNoteBibliography"/>
        <w:ind w:left="720" w:hanging="720"/>
        <w:rPr>
          <w:noProof/>
        </w:rPr>
      </w:pPr>
      <w:r w:rsidRPr="0013717A">
        <w:rPr>
          <w:noProof/>
        </w:rPr>
        <w:t>5</w:t>
      </w:r>
      <w:r w:rsidRPr="0013717A">
        <w:rPr>
          <w:noProof/>
        </w:rPr>
        <w:tab/>
        <w:t xml:space="preserve">Murray, E. A., Moylan, E. J., Saleem, K. S., Basile, B. M. &amp; Turchi, J. Specialized areas for value updating and goal selection in the primate orbitofrontal cortex. </w:t>
      </w:r>
      <w:r w:rsidRPr="0013717A">
        <w:rPr>
          <w:i/>
          <w:noProof/>
        </w:rPr>
        <w:t>elife</w:t>
      </w:r>
      <w:r w:rsidRPr="0013717A">
        <w:rPr>
          <w:noProof/>
        </w:rPr>
        <w:t xml:space="preserve"> </w:t>
      </w:r>
      <w:r w:rsidRPr="0013717A">
        <w:rPr>
          <w:b/>
          <w:noProof/>
        </w:rPr>
        <w:t>4</w:t>
      </w:r>
      <w:r w:rsidRPr="0013717A">
        <w:rPr>
          <w:noProof/>
        </w:rPr>
        <w:t xml:space="preserve">, e11695 (2015). </w:t>
      </w:r>
    </w:p>
    <w:p w14:paraId="446CF0F4" w14:textId="77777777" w:rsidR="0013717A" w:rsidRPr="0013717A" w:rsidRDefault="0013717A" w:rsidP="0013717A">
      <w:pPr>
        <w:pStyle w:val="EndNoteBibliography"/>
        <w:ind w:left="720" w:hanging="720"/>
        <w:rPr>
          <w:noProof/>
        </w:rPr>
      </w:pPr>
      <w:r w:rsidRPr="0013717A">
        <w:rPr>
          <w:noProof/>
        </w:rPr>
        <w:lastRenderedPageBreak/>
        <w:t>6</w:t>
      </w:r>
      <w:r w:rsidRPr="0013717A">
        <w:rPr>
          <w:noProof/>
        </w:rPr>
        <w:tab/>
        <w:t xml:space="preserve">Howard, J. D. &amp; Kahnt, T. Causal investigations into orbitofrontal control of human decision making. </w:t>
      </w:r>
      <w:r w:rsidRPr="0013717A">
        <w:rPr>
          <w:i/>
          <w:noProof/>
        </w:rPr>
        <w:t>Current Opinion in Behavioral Sciences</w:t>
      </w:r>
      <w:r w:rsidRPr="0013717A">
        <w:rPr>
          <w:noProof/>
        </w:rPr>
        <w:t xml:space="preserve"> </w:t>
      </w:r>
      <w:r w:rsidRPr="0013717A">
        <w:rPr>
          <w:b/>
          <w:noProof/>
        </w:rPr>
        <w:t>38</w:t>
      </w:r>
      <w:r w:rsidRPr="0013717A">
        <w:rPr>
          <w:noProof/>
        </w:rPr>
        <w:t xml:space="preserve">, 14-19 (2021). </w:t>
      </w:r>
    </w:p>
    <w:p w14:paraId="37F612AE" w14:textId="0478CD3C" w:rsidR="0013717A" w:rsidRPr="0013717A" w:rsidRDefault="0013717A" w:rsidP="0013717A">
      <w:pPr>
        <w:pStyle w:val="EndNoteBibliography"/>
        <w:ind w:left="720" w:hanging="720"/>
        <w:rPr>
          <w:noProof/>
        </w:rPr>
      </w:pPr>
      <w:r w:rsidRPr="0013717A">
        <w:rPr>
          <w:noProof/>
        </w:rPr>
        <w:t>7</w:t>
      </w:r>
      <w:r w:rsidRPr="0013717A">
        <w:rPr>
          <w:noProof/>
        </w:rPr>
        <w:tab/>
        <w:t>Howard, J. D.</w:t>
      </w:r>
      <w:r w:rsidRPr="0013717A">
        <w:rPr>
          <w:i/>
          <w:noProof/>
        </w:rPr>
        <w:t xml:space="preserve"> et al.</w:t>
      </w:r>
      <w:r w:rsidRPr="0013717A">
        <w:rPr>
          <w:noProof/>
        </w:rPr>
        <w:t xml:space="preserve"> Targeted Stimulation of Human Orbitofrontal Networks Disrupts Outcome-Guided Behavior. </w:t>
      </w:r>
      <w:r w:rsidRPr="0013717A">
        <w:rPr>
          <w:i/>
          <w:noProof/>
        </w:rPr>
        <w:t>Current Biology</w:t>
      </w:r>
      <w:r w:rsidRPr="0013717A">
        <w:rPr>
          <w:noProof/>
        </w:rPr>
        <w:t xml:space="preserve"> </w:t>
      </w:r>
      <w:r w:rsidRPr="0013717A">
        <w:rPr>
          <w:b/>
          <w:noProof/>
        </w:rPr>
        <w:t>30</w:t>
      </w:r>
      <w:r w:rsidRPr="0013717A">
        <w:rPr>
          <w:noProof/>
        </w:rPr>
        <w:t xml:space="preserve">, 490-498.e494 (2020). </w:t>
      </w:r>
      <w:hyperlink r:id="rId17" w:history="1">
        <w:r w:rsidRPr="0013717A">
          <w:rPr>
            <w:rStyle w:val="Hyperlink"/>
            <w:noProof/>
          </w:rPr>
          <w:t>https://doi.org/10.1016/j.cub.2019.12.007</w:t>
        </w:r>
      </w:hyperlink>
    </w:p>
    <w:p w14:paraId="49ADF615" w14:textId="4D736A96" w:rsidR="0013717A" w:rsidRPr="0013717A" w:rsidRDefault="0013717A" w:rsidP="0013717A">
      <w:pPr>
        <w:pStyle w:val="EndNoteBibliography"/>
        <w:ind w:left="720" w:hanging="720"/>
        <w:rPr>
          <w:noProof/>
        </w:rPr>
      </w:pPr>
      <w:r w:rsidRPr="0013717A">
        <w:rPr>
          <w:noProof/>
        </w:rPr>
        <w:t>8</w:t>
      </w:r>
      <w:r w:rsidRPr="0013717A">
        <w:rPr>
          <w:noProof/>
        </w:rPr>
        <w:tab/>
        <w:t xml:space="preserve">Wang, M. Z., Hayden, B. Y. &amp; Heilbronner, S. R. A structural and functional subdivision in central orbitofrontal cortex. </w:t>
      </w:r>
      <w:r w:rsidRPr="0013717A">
        <w:rPr>
          <w:i/>
          <w:noProof/>
        </w:rPr>
        <w:t>Nat Commun</w:t>
      </w:r>
      <w:r w:rsidRPr="0013717A">
        <w:rPr>
          <w:noProof/>
        </w:rPr>
        <w:t xml:space="preserve"> </w:t>
      </w:r>
      <w:r w:rsidRPr="0013717A">
        <w:rPr>
          <w:b/>
          <w:noProof/>
        </w:rPr>
        <w:t>13</w:t>
      </w:r>
      <w:r w:rsidRPr="0013717A">
        <w:rPr>
          <w:noProof/>
        </w:rPr>
        <w:t xml:space="preserve">, 3623 (2022). </w:t>
      </w:r>
      <w:hyperlink r:id="rId18" w:history="1">
        <w:r w:rsidRPr="0013717A">
          <w:rPr>
            <w:rStyle w:val="Hyperlink"/>
            <w:noProof/>
          </w:rPr>
          <w:t>https://doi.org/10.1038/s41467-022-31273-9</w:t>
        </w:r>
      </w:hyperlink>
    </w:p>
    <w:p w14:paraId="71DF4DE0" w14:textId="07C8A347" w:rsidR="0013717A" w:rsidRPr="0013717A" w:rsidRDefault="0013717A" w:rsidP="0013717A">
      <w:pPr>
        <w:pStyle w:val="EndNoteBibliography"/>
        <w:ind w:left="720" w:hanging="720"/>
        <w:rPr>
          <w:noProof/>
        </w:rPr>
      </w:pPr>
      <w:r w:rsidRPr="0013717A">
        <w:rPr>
          <w:noProof/>
        </w:rPr>
        <w:t>9</w:t>
      </w:r>
      <w:r w:rsidRPr="0013717A">
        <w:rPr>
          <w:noProof/>
        </w:rPr>
        <w:tab/>
        <w:t xml:space="preserve">Howard, J. D., Gottfried, J. A., Tobler, P. N. &amp; Kahnt, T. Identity-specific coding of future rewards in the human orbitofrontal cortex. </w:t>
      </w:r>
      <w:r w:rsidRPr="0013717A">
        <w:rPr>
          <w:i/>
          <w:noProof/>
        </w:rPr>
        <w:t>Proceedings of the National Academy of Sciences</w:t>
      </w:r>
      <w:r w:rsidRPr="0013717A">
        <w:rPr>
          <w:noProof/>
        </w:rPr>
        <w:t xml:space="preserve"> </w:t>
      </w:r>
      <w:r w:rsidRPr="0013717A">
        <w:rPr>
          <w:b/>
          <w:noProof/>
        </w:rPr>
        <w:t>112</w:t>
      </w:r>
      <w:r w:rsidRPr="0013717A">
        <w:rPr>
          <w:noProof/>
        </w:rPr>
        <w:t xml:space="preserve">, 5195-5200 (2015). </w:t>
      </w:r>
      <w:hyperlink r:id="rId19" w:history="1">
        <w:r w:rsidRPr="0013717A">
          <w:rPr>
            <w:rStyle w:val="Hyperlink"/>
            <w:noProof/>
          </w:rPr>
          <w:t>https://doi.org/10.1073/pnas.1503550112</w:t>
        </w:r>
      </w:hyperlink>
    </w:p>
    <w:p w14:paraId="622296EF" w14:textId="1E787FB9" w:rsidR="0013717A" w:rsidRPr="0013717A" w:rsidRDefault="0013717A" w:rsidP="0013717A">
      <w:pPr>
        <w:pStyle w:val="EndNoteBibliography"/>
        <w:ind w:left="720" w:hanging="720"/>
        <w:rPr>
          <w:noProof/>
        </w:rPr>
      </w:pPr>
      <w:r w:rsidRPr="0013717A">
        <w:rPr>
          <w:noProof/>
        </w:rPr>
        <w:t>10</w:t>
      </w:r>
      <w:r w:rsidRPr="0013717A">
        <w:rPr>
          <w:noProof/>
        </w:rPr>
        <w:tab/>
        <w:t xml:space="preserve">Howard, J. D. &amp; Kahnt, T. Identity prediction errors in the human midbrain update reward-identity expectations in the orbitofrontal cortex. </w:t>
      </w:r>
      <w:r w:rsidRPr="0013717A">
        <w:rPr>
          <w:i/>
          <w:noProof/>
        </w:rPr>
        <w:t>Nat Commun</w:t>
      </w:r>
      <w:r w:rsidRPr="0013717A">
        <w:rPr>
          <w:noProof/>
        </w:rPr>
        <w:t xml:space="preserve"> </w:t>
      </w:r>
      <w:r w:rsidRPr="0013717A">
        <w:rPr>
          <w:b/>
          <w:noProof/>
        </w:rPr>
        <w:t>9</w:t>
      </w:r>
      <w:r w:rsidRPr="0013717A">
        <w:rPr>
          <w:noProof/>
        </w:rPr>
        <w:t xml:space="preserve">, 1611 (2018). </w:t>
      </w:r>
      <w:hyperlink r:id="rId20" w:history="1">
        <w:r w:rsidRPr="0013717A">
          <w:rPr>
            <w:rStyle w:val="Hyperlink"/>
            <w:noProof/>
          </w:rPr>
          <w:t>https://doi.org/10.1038/s41467-018-04055-5</w:t>
        </w:r>
      </w:hyperlink>
    </w:p>
    <w:p w14:paraId="008D7E9D" w14:textId="77777777" w:rsidR="0013717A" w:rsidRPr="0013717A" w:rsidRDefault="0013717A" w:rsidP="0013717A">
      <w:pPr>
        <w:pStyle w:val="EndNoteBibliography"/>
        <w:ind w:left="720" w:hanging="720"/>
        <w:rPr>
          <w:noProof/>
        </w:rPr>
      </w:pPr>
      <w:r w:rsidRPr="0013717A">
        <w:rPr>
          <w:noProof/>
        </w:rPr>
        <w:t>11</w:t>
      </w:r>
      <w:r w:rsidRPr="0013717A">
        <w:rPr>
          <w:noProof/>
        </w:rPr>
        <w:tab/>
        <w:t>Costa, K. M.</w:t>
      </w:r>
      <w:r w:rsidRPr="0013717A">
        <w:rPr>
          <w:i/>
          <w:noProof/>
        </w:rPr>
        <w:t xml:space="preserve"> et al.</w:t>
      </w:r>
      <w:r w:rsidRPr="0013717A">
        <w:rPr>
          <w:noProof/>
        </w:rPr>
        <w:t xml:space="preserve"> The role of the lateral orbitofrontal cortex in creating cognitive maps. </w:t>
      </w:r>
      <w:r w:rsidRPr="0013717A">
        <w:rPr>
          <w:i/>
          <w:noProof/>
        </w:rPr>
        <w:t>Nat Neurosci</w:t>
      </w:r>
      <w:r w:rsidRPr="0013717A">
        <w:rPr>
          <w:noProof/>
        </w:rPr>
        <w:t xml:space="preserve"> </w:t>
      </w:r>
      <w:r w:rsidRPr="0013717A">
        <w:rPr>
          <w:b/>
          <w:noProof/>
        </w:rPr>
        <w:t>26</w:t>
      </w:r>
      <w:r w:rsidRPr="0013717A">
        <w:rPr>
          <w:noProof/>
        </w:rPr>
        <w:t xml:space="preserve">, 107-115 (2023). </w:t>
      </w:r>
    </w:p>
    <w:p w14:paraId="410BBBDB" w14:textId="2E24AF94" w:rsidR="0013717A" w:rsidRPr="0013717A" w:rsidRDefault="0013717A" w:rsidP="0013717A">
      <w:pPr>
        <w:pStyle w:val="EndNoteBibliography"/>
        <w:ind w:left="720" w:hanging="720"/>
        <w:rPr>
          <w:noProof/>
        </w:rPr>
      </w:pPr>
      <w:r w:rsidRPr="0013717A">
        <w:rPr>
          <w:noProof/>
        </w:rPr>
        <w:t>12</w:t>
      </w:r>
      <w:r w:rsidRPr="0013717A">
        <w:rPr>
          <w:noProof/>
        </w:rPr>
        <w:tab/>
        <w:t>Liu, Q.</w:t>
      </w:r>
      <w:r w:rsidRPr="0013717A">
        <w:rPr>
          <w:i/>
          <w:noProof/>
        </w:rPr>
        <w:t xml:space="preserve"> et al.</w:t>
      </w:r>
      <w:r w:rsidRPr="0013717A">
        <w:rPr>
          <w:noProof/>
        </w:rPr>
        <w:t xml:space="preserve"> Midbrain signaling of identity prediction errors depends on orbitofrontal cortex networks. </w:t>
      </w:r>
      <w:r w:rsidRPr="0013717A">
        <w:rPr>
          <w:i/>
          <w:noProof/>
        </w:rPr>
        <w:t>Nat Commun</w:t>
      </w:r>
      <w:r w:rsidRPr="0013717A">
        <w:rPr>
          <w:noProof/>
        </w:rPr>
        <w:t xml:space="preserve"> </w:t>
      </w:r>
      <w:r w:rsidRPr="0013717A">
        <w:rPr>
          <w:b/>
          <w:noProof/>
        </w:rPr>
        <w:t>15</w:t>
      </w:r>
      <w:r w:rsidRPr="0013717A">
        <w:rPr>
          <w:noProof/>
        </w:rPr>
        <w:t xml:space="preserve">, 1704 (2024). </w:t>
      </w:r>
      <w:hyperlink r:id="rId21" w:history="1">
        <w:r w:rsidRPr="0013717A">
          <w:rPr>
            <w:rStyle w:val="Hyperlink"/>
            <w:noProof/>
          </w:rPr>
          <w:t>https://doi.org/10.1038/s41467-024-45880-1</w:t>
        </w:r>
      </w:hyperlink>
    </w:p>
    <w:p w14:paraId="5DA5FDB5" w14:textId="30851D48" w:rsidR="0013717A" w:rsidRPr="0013717A" w:rsidRDefault="0013717A" w:rsidP="0013717A">
      <w:pPr>
        <w:pStyle w:val="EndNoteBibliography"/>
        <w:ind w:left="720" w:hanging="720"/>
        <w:rPr>
          <w:noProof/>
        </w:rPr>
      </w:pPr>
      <w:r w:rsidRPr="0013717A">
        <w:rPr>
          <w:noProof/>
        </w:rPr>
        <w:t>13</w:t>
      </w:r>
      <w:r w:rsidRPr="0013717A">
        <w:rPr>
          <w:noProof/>
        </w:rPr>
        <w:tab/>
        <w:t xml:space="preserve">Wang, F., Howard, J. D., Voss, J. L., Schoenbaum, G. &amp; Kahnt, T. Targeted Stimulation of an Orbitofrontal Network Disrupts Decisions Based on Inferred, Not Experienced Outcomes. </w:t>
      </w:r>
      <w:r w:rsidRPr="0013717A">
        <w:rPr>
          <w:i/>
          <w:noProof/>
        </w:rPr>
        <w:t>J. Neurosci.</w:t>
      </w:r>
      <w:r w:rsidRPr="0013717A">
        <w:rPr>
          <w:noProof/>
        </w:rPr>
        <w:t xml:space="preserve"> </w:t>
      </w:r>
      <w:r w:rsidRPr="0013717A">
        <w:rPr>
          <w:b/>
          <w:noProof/>
        </w:rPr>
        <w:t>40</w:t>
      </w:r>
      <w:r w:rsidRPr="0013717A">
        <w:rPr>
          <w:noProof/>
        </w:rPr>
        <w:t xml:space="preserve">, 8726-8733 (2020). </w:t>
      </w:r>
      <w:hyperlink r:id="rId22" w:history="1">
        <w:r w:rsidRPr="0013717A">
          <w:rPr>
            <w:rStyle w:val="Hyperlink"/>
            <w:noProof/>
          </w:rPr>
          <w:t>https://doi.org/10.1523/JNEUROSCI.1680-20.2020</w:t>
        </w:r>
      </w:hyperlink>
    </w:p>
    <w:p w14:paraId="60AEB121" w14:textId="77777777" w:rsidR="0013717A" w:rsidRPr="0013717A" w:rsidRDefault="0013717A" w:rsidP="0013717A">
      <w:pPr>
        <w:pStyle w:val="EndNoteBibliography"/>
        <w:ind w:left="720" w:hanging="720"/>
        <w:rPr>
          <w:noProof/>
        </w:rPr>
      </w:pPr>
      <w:r w:rsidRPr="0013717A">
        <w:rPr>
          <w:noProof/>
        </w:rPr>
        <w:t>14</w:t>
      </w:r>
      <w:r w:rsidRPr="0013717A">
        <w:rPr>
          <w:noProof/>
        </w:rPr>
        <w:tab/>
        <w:t xml:space="preserve">Tegelbeckers, J., Porter, D. B., Voss, J. L., Schoenbaum, G. &amp; Kahnt, T. Lateral orbitofrontal cortex integrates predictive information across multiple cues to guide behavior. </w:t>
      </w:r>
      <w:r w:rsidRPr="0013717A">
        <w:rPr>
          <w:i/>
          <w:noProof/>
        </w:rPr>
        <w:t>Current Biology</w:t>
      </w:r>
      <w:r w:rsidRPr="0013717A">
        <w:rPr>
          <w:noProof/>
        </w:rPr>
        <w:t xml:space="preserve"> </w:t>
      </w:r>
      <w:r w:rsidRPr="0013717A">
        <w:rPr>
          <w:b/>
          <w:noProof/>
        </w:rPr>
        <w:t>33</w:t>
      </w:r>
      <w:r w:rsidRPr="0013717A">
        <w:rPr>
          <w:noProof/>
        </w:rPr>
        <w:t xml:space="preserve">, 4496-4504. e4495 (2023). </w:t>
      </w:r>
    </w:p>
    <w:p w14:paraId="5AB2D634" w14:textId="77777777" w:rsidR="0013717A" w:rsidRPr="0013717A" w:rsidRDefault="0013717A" w:rsidP="0013717A">
      <w:pPr>
        <w:pStyle w:val="EndNoteBibliography"/>
        <w:ind w:left="720" w:hanging="720"/>
        <w:rPr>
          <w:noProof/>
        </w:rPr>
      </w:pPr>
      <w:r w:rsidRPr="0013717A">
        <w:rPr>
          <w:noProof/>
        </w:rPr>
        <w:t>15</w:t>
      </w:r>
      <w:r w:rsidRPr="0013717A">
        <w:rPr>
          <w:noProof/>
        </w:rPr>
        <w:tab/>
        <w:t xml:space="preserve">Myung, J. I., Karabatsos, G. &amp; Iverson, G. J. A Bayesian approach to testing decision making axioms. </w:t>
      </w:r>
      <w:r w:rsidRPr="0013717A">
        <w:rPr>
          <w:i/>
          <w:noProof/>
        </w:rPr>
        <w:t>Journal of Mathematical Psychology</w:t>
      </w:r>
      <w:r w:rsidRPr="0013717A">
        <w:rPr>
          <w:noProof/>
        </w:rPr>
        <w:t xml:space="preserve"> </w:t>
      </w:r>
      <w:r w:rsidRPr="0013717A">
        <w:rPr>
          <w:b/>
          <w:noProof/>
        </w:rPr>
        <w:t>49</w:t>
      </w:r>
      <w:r w:rsidRPr="0013717A">
        <w:rPr>
          <w:noProof/>
        </w:rPr>
        <w:t xml:space="preserve">, 205-225 (2005). </w:t>
      </w:r>
    </w:p>
    <w:p w14:paraId="16A745F3" w14:textId="77777777" w:rsidR="0013717A" w:rsidRPr="0013717A" w:rsidRDefault="0013717A" w:rsidP="0013717A">
      <w:pPr>
        <w:pStyle w:val="EndNoteBibliography"/>
        <w:ind w:left="720" w:hanging="720"/>
        <w:rPr>
          <w:noProof/>
        </w:rPr>
      </w:pPr>
      <w:r w:rsidRPr="0013717A">
        <w:rPr>
          <w:noProof/>
        </w:rPr>
        <w:t>16</w:t>
      </w:r>
      <w:r w:rsidRPr="0013717A">
        <w:rPr>
          <w:noProof/>
        </w:rPr>
        <w:tab/>
        <w:t xml:space="preserve">Spiegelhalter, D. J., Best, N. G., Carlin, B. P. &amp; Van Der Linde, A. Bayesian measures of model complexity and fit. </w:t>
      </w:r>
      <w:r w:rsidRPr="0013717A">
        <w:rPr>
          <w:i/>
          <w:noProof/>
        </w:rPr>
        <w:t>Journal of the royal statistical society: Series b (statistical methodology)</w:t>
      </w:r>
      <w:r w:rsidRPr="0013717A">
        <w:rPr>
          <w:noProof/>
        </w:rPr>
        <w:t xml:space="preserve"> </w:t>
      </w:r>
      <w:r w:rsidRPr="0013717A">
        <w:rPr>
          <w:b/>
          <w:noProof/>
        </w:rPr>
        <w:t>64</w:t>
      </w:r>
      <w:r w:rsidRPr="0013717A">
        <w:rPr>
          <w:noProof/>
        </w:rPr>
        <w:t xml:space="preserve">, 583-639 (2002). </w:t>
      </w:r>
    </w:p>
    <w:p w14:paraId="4EB6249E" w14:textId="210B28E3" w:rsidR="0013717A" w:rsidRPr="0013717A" w:rsidRDefault="0013717A" w:rsidP="0013717A">
      <w:pPr>
        <w:pStyle w:val="EndNoteBibliography"/>
        <w:ind w:left="720" w:hanging="720"/>
        <w:rPr>
          <w:noProof/>
        </w:rPr>
      </w:pPr>
      <w:r w:rsidRPr="0013717A">
        <w:rPr>
          <w:noProof/>
        </w:rPr>
        <w:t>17</w:t>
      </w:r>
      <w:r w:rsidRPr="0013717A">
        <w:rPr>
          <w:noProof/>
        </w:rPr>
        <w:tab/>
        <w:t xml:space="preserve">Fernandez, B., Leuchs, L., Samann, P. G., Czisch, M. &amp; Spoormaker, V. I. Multi-echo EPI of human fear conditioning reveals improved BOLD detection in ventromedial prefrontal cortex. </w:t>
      </w:r>
      <w:r w:rsidRPr="0013717A">
        <w:rPr>
          <w:i/>
          <w:noProof/>
        </w:rPr>
        <w:t>NeuroImage</w:t>
      </w:r>
      <w:r w:rsidRPr="0013717A">
        <w:rPr>
          <w:noProof/>
        </w:rPr>
        <w:t xml:space="preserve"> </w:t>
      </w:r>
      <w:r w:rsidRPr="0013717A">
        <w:rPr>
          <w:b/>
          <w:noProof/>
        </w:rPr>
        <w:t>156</w:t>
      </w:r>
      <w:r w:rsidRPr="0013717A">
        <w:rPr>
          <w:noProof/>
        </w:rPr>
        <w:t xml:space="preserve">, 65-77 (2017). </w:t>
      </w:r>
      <w:hyperlink r:id="rId23" w:history="1">
        <w:r w:rsidRPr="0013717A">
          <w:rPr>
            <w:rStyle w:val="Hyperlink"/>
            <w:noProof/>
          </w:rPr>
          <w:t>https://doi.org/10.1016/j.neuroimage.2017.05.005</w:t>
        </w:r>
      </w:hyperlink>
    </w:p>
    <w:p w14:paraId="63FE8DBB" w14:textId="5531D82C" w:rsidR="0013717A" w:rsidRPr="0013717A" w:rsidRDefault="0013717A" w:rsidP="0013717A">
      <w:pPr>
        <w:pStyle w:val="EndNoteBibliography"/>
        <w:ind w:left="720" w:hanging="720"/>
        <w:rPr>
          <w:noProof/>
        </w:rPr>
      </w:pPr>
      <w:r w:rsidRPr="0013717A">
        <w:rPr>
          <w:noProof/>
        </w:rPr>
        <w:t>18</w:t>
      </w:r>
      <w:r w:rsidRPr="0013717A">
        <w:rPr>
          <w:noProof/>
        </w:rPr>
        <w:tab/>
        <w:t xml:space="preserve">Poser, B. A., Versluis, M. J., Hoogduin, J. M. &amp; Norris, D. G. BOLD contrast sensitivity enhancement and artifact reduction with multiecho EPI: parallel-acquired inhomogeneity-desensitized fMRI. </w:t>
      </w:r>
      <w:r w:rsidRPr="0013717A">
        <w:rPr>
          <w:i/>
          <w:noProof/>
        </w:rPr>
        <w:t>Magn Reson Med</w:t>
      </w:r>
      <w:r w:rsidRPr="0013717A">
        <w:rPr>
          <w:noProof/>
        </w:rPr>
        <w:t xml:space="preserve"> </w:t>
      </w:r>
      <w:r w:rsidRPr="0013717A">
        <w:rPr>
          <w:b/>
          <w:noProof/>
        </w:rPr>
        <w:t>55</w:t>
      </w:r>
      <w:r w:rsidRPr="0013717A">
        <w:rPr>
          <w:noProof/>
        </w:rPr>
        <w:t xml:space="preserve">, 1227-1235 (2006). </w:t>
      </w:r>
      <w:hyperlink r:id="rId24" w:history="1">
        <w:r w:rsidRPr="0013717A">
          <w:rPr>
            <w:rStyle w:val="Hyperlink"/>
            <w:noProof/>
          </w:rPr>
          <w:t>https://doi.org/10.1002/mrm.20900</w:t>
        </w:r>
      </w:hyperlink>
    </w:p>
    <w:p w14:paraId="6A3C0A26" w14:textId="609CD0AA" w:rsidR="0013717A" w:rsidRPr="0013717A" w:rsidRDefault="0013717A" w:rsidP="0013717A">
      <w:pPr>
        <w:pStyle w:val="EndNoteBibliography"/>
        <w:ind w:left="720" w:hanging="720"/>
        <w:rPr>
          <w:noProof/>
        </w:rPr>
      </w:pPr>
      <w:r w:rsidRPr="0013717A">
        <w:rPr>
          <w:noProof/>
        </w:rPr>
        <w:t>19</w:t>
      </w:r>
      <w:r w:rsidRPr="0013717A">
        <w:rPr>
          <w:noProof/>
        </w:rPr>
        <w:tab/>
        <w:t xml:space="preserve">Kirilina, E., Lutti, A., Poser, B. A., Blankenburg, F. &amp; Weiskopf, N. The quest for the best: The impact of different EPI sequences on the sensitivity of random effect fMRI group analyses. </w:t>
      </w:r>
      <w:r w:rsidRPr="0013717A">
        <w:rPr>
          <w:i/>
          <w:noProof/>
        </w:rPr>
        <w:t>NeuroImage</w:t>
      </w:r>
      <w:r w:rsidRPr="0013717A">
        <w:rPr>
          <w:noProof/>
        </w:rPr>
        <w:t xml:space="preserve"> </w:t>
      </w:r>
      <w:r w:rsidRPr="0013717A">
        <w:rPr>
          <w:b/>
          <w:noProof/>
        </w:rPr>
        <w:t>126</w:t>
      </w:r>
      <w:r w:rsidRPr="0013717A">
        <w:rPr>
          <w:noProof/>
        </w:rPr>
        <w:t xml:space="preserve">, 49-59 (2016). </w:t>
      </w:r>
      <w:hyperlink r:id="rId25" w:history="1">
        <w:r w:rsidRPr="0013717A">
          <w:rPr>
            <w:rStyle w:val="Hyperlink"/>
            <w:noProof/>
          </w:rPr>
          <w:t>https://doi.org/10.1016/j.neuroimage.2015.10.071</w:t>
        </w:r>
      </w:hyperlink>
    </w:p>
    <w:p w14:paraId="0BE2425E" w14:textId="77777777" w:rsidR="0013717A" w:rsidRPr="0013717A" w:rsidRDefault="0013717A" w:rsidP="0013717A">
      <w:pPr>
        <w:pStyle w:val="EndNoteBibliography"/>
        <w:ind w:left="720" w:hanging="720"/>
        <w:rPr>
          <w:noProof/>
        </w:rPr>
      </w:pPr>
      <w:r w:rsidRPr="0013717A">
        <w:rPr>
          <w:noProof/>
        </w:rPr>
        <w:t>20</w:t>
      </w:r>
      <w:r w:rsidRPr="0013717A">
        <w:rPr>
          <w:noProof/>
        </w:rPr>
        <w:tab/>
        <w:t xml:space="preserve">Zhao, L. S., Raithel, C. U., Tisdall, D., Detre, J. A. &amp; Gottfried, J. A. Leveraging Multi-echo EPI to Enhance BOLD Sensitivity in Task-based Olfactory fMRI. </w:t>
      </w:r>
      <w:r w:rsidRPr="0013717A">
        <w:rPr>
          <w:i/>
          <w:noProof/>
        </w:rPr>
        <w:t>bioRxiv</w:t>
      </w:r>
      <w:r w:rsidRPr="0013717A">
        <w:rPr>
          <w:noProof/>
        </w:rPr>
        <w:t xml:space="preserve">, 2024.2001. 2015.575530 (2024). </w:t>
      </w:r>
    </w:p>
    <w:p w14:paraId="3861FC22" w14:textId="651258B7" w:rsidR="00BC2A2C" w:rsidRPr="00244866" w:rsidRDefault="00B44EA4" w:rsidP="0091089C">
      <w:pPr>
        <w:spacing w:after="120"/>
        <w:rPr>
          <w:rFonts w:ascii="Arial" w:hAnsi="Arial" w:cs="Arial"/>
          <w:color w:val="000000" w:themeColor="text1"/>
          <w:sz w:val="22"/>
          <w:szCs w:val="22"/>
        </w:rPr>
      </w:pPr>
      <w:r w:rsidRPr="00244866">
        <w:rPr>
          <w:rFonts w:ascii="Arial" w:hAnsi="Arial" w:cs="Arial"/>
          <w:color w:val="000000" w:themeColor="text1"/>
          <w:sz w:val="22"/>
          <w:szCs w:val="22"/>
        </w:rPr>
        <w:fldChar w:fldCharType="end"/>
      </w:r>
    </w:p>
    <w:sectPr w:rsidR="00BC2A2C" w:rsidRPr="00244866" w:rsidSect="001E480B">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ahnt, Thorsten (NIH/NIDA) [E]" w:date="2024-10-08T15:40:00Z" w:initials="TK">
    <w:p w14:paraId="71C465A3" w14:textId="77777777" w:rsidR="00595DAA" w:rsidRDefault="00595DAA" w:rsidP="00595DAA">
      <w:pPr>
        <w:pStyle w:val="CommentText"/>
      </w:pPr>
      <w:r>
        <w:rPr>
          <w:rStyle w:val="CommentReference"/>
        </w:rPr>
        <w:annotationRef/>
      </w:r>
      <w:r>
        <w:t xml:space="preserve">I’m not a fan of this title. It emphasizes a behavioral paradigm, rather than a result. Maybe something that emphasizes the main results/conclusion: </w:t>
      </w:r>
    </w:p>
    <w:p w14:paraId="167C16DA" w14:textId="77777777" w:rsidR="00595DAA" w:rsidRDefault="00595DAA" w:rsidP="00595DAA">
      <w:pPr>
        <w:pStyle w:val="CommentText"/>
        <w:ind w:left="300"/>
      </w:pPr>
      <w:r>
        <w:t>“Posterior orbitofrontal cortex is necessary for acquisition and retrieval of stimulus-outcome associations”</w:t>
      </w:r>
    </w:p>
    <w:p w14:paraId="2BCA47B8" w14:textId="77777777" w:rsidR="00595DAA" w:rsidRDefault="00595DAA" w:rsidP="00595DAA">
      <w:pPr>
        <w:pStyle w:val="CommentText"/>
        <w:ind w:left="300"/>
      </w:pPr>
      <w:r>
        <w:t>“Posterior orbitofrontal cortex is necessary for acquisition and retrieval of outcome-specific stimulus-reward associations”</w:t>
      </w:r>
    </w:p>
  </w:comment>
  <w:comment w:id="1" w:author="Liu, Qingfang (NIH/NIDA) [E]" w:date="2024-10-11T07:16:00Z" w:initials="MOU">
    <w:p w14:paraId="4AC5A6DE" w14:textId="77777777" w:rsidR="00273CED" w:rsidRDefault="00084E33" w:rsidP="00273CED">
      <w:r>
        <w:rPr>
          <w:rStyle w:val="CommentReference"/>
        </w:rPr>
        <w:annotationRef/>
      </w:r>
      <w:r w:rsidR="00273CED">
        <w:rPr>
          <w:sz w:val="20"/>
          <w:szCs w:val="20"/>
        </w:rPr>
        <w:t xml:space="preserve">I think including outcome devaluation in the title will make it clearer what this work is about. If using title you suggested, this experiment should ask people to memorize and then recall the associations, instead of using devaluation. In my opinion the highlight of this work is trying to decompose the cognitive components underlying outcome devaluation, which was not clear when people use this in their experiment. </w:t>
      </w:r>
    </w:p>
  </w:comment>
  <w:comment w:id="2" w:author="Kahnt, Thorsten (NIH/NIDA) [E]" w:date="2024-10-09T09:43:00Z" w:initials="TK">
    <w:p w14:paraId="7E6B37A7" w14:textId="19831779" w:rsidR="004C0402" w:rsidRDefault="004C0402" w:rsidP="004C0402">
      <w:pPr>
        <w:pStyle w:val="CommentText"/>
      </w:pPr>
      <w:r>
        <w:rPr>
          <w:rStyle w:val="CommentReference"/>
        </w:rPr>
        <w:annotationRef/>
      </w:r>
      <w:r>
        <w:t xml:space="preserve">So instead of framing this as a “paradigm”, I think it would be better to describe this in terms of a cognitive-behavioral function/process.  </w:t>
      </w:r>
    </w:p>
  </w:comment>
  <w:comment w:id="3" w:author="Kahnt, Thorsten (NIH/NIDA) [E]" w:date="2024-10-09T09:43:00Z" w:initials="TK">
    <w:p w14:paraId="31CC9191" w14:textId="153C4FF0" w:rsidR="004C0402" w:rsidRDefault="004C0402" w:rsidP="004C0402">
      <w:pPr>
        <w:pStyle w:val="CommentText"/>
      </w:pPr>
      <w:r>
        <w:rPr>
          <w:rStyle w:val="CommentReference"/>
        </w:rPr>
        <w:annotationRef/>
      </w:r>
      <w:r>
        <w:t>Same here, don’t refer to a ‘paradigm’ but the function/process</w:t>
      </w:r>
    </w:p>
  </w:comment>
  <w:comment w:id="4" w:author="Kahnt, Thorsten (NIH/NIDA) [E]" w:date="2024-10-08T15:47:00Z" w:initials="TK">
    <w:p w14:paraId="14FDE8AB" w14:textId="77777777" w:rsidR="004C0402" w:rsidRDefault="00BB0B3B" w:rsidP="004C0402">
      <w:pPr>
        <w:pStyle w:val="CommentText"/>
      </w:pPr>
      <w:r>
        <w:rPr>
          <w:rStyle w:val="CommentReference"/>
        </w:rPr>
        <w:annotationRef/>
      </w:r>
      <w:r w:rsidR="004C0402">
        <w:t xml:space="preserve">I would here explain what cognitive function is required during these two phases: (phase 1) learning reward-specific stimulus-outcome associations, (phase 2) retrieving reward-specific stimulus-outcome associations and using them to infer updated value of specific reward. </w:t>
      </w:r>
    </w:p>
  </w:comment>
  <w:comment w:id="5" w:author="Liu, Qingfang (NIH/NIDA) [E]" w:date="2024-10-11T07:20:00Z" w:initials="MOU">
    <w:p w14:paraId="6CAE984C" w14:textId="77777777" w:rsidR="00B85F29" w:rsidRDefault="00B85F29" w:rsidP="00B85F29">
      <w:r>
        <w:rPr>
          <w:rStyle w:val="CommentReference"/>
        </w:rPr>
        <w:annotationRef/>
      </w:r>
      <w:r>
        <w:rPr>
          <w:color w:val="000000"/>
          <w:sz w:val="20"/>
          <w:szCs w:val="20"/>
        </w:rPr>
        <w:t xml:space="preserve">I agree this needs more explanation to start the paper - one critical issue is there are at least two, potentially three, components in testing phase. One is simply retrieving association. Another is to integrate such associations with updated value. Or behavioral inhibition may be considered as well. </w:t>
      </w:r>
    </w:p>
  </w:comment>
  <w:comment w:id="6" w:author="Kahnt, Thorsten (NIH/NIDA) [E]" w:date="2024-10-09T09:45:00Z" w:initials="TK">
    <w:p w14:paraId="45D36BAD" w14:textId="508E1AA5" w:rsidR="004C0402" w:rsidRDefault="004C0402" w:rsidP="004C0402">
      <w:pPr>
        <w:pStyle w:val="CommentText"/>
      </w:pPr>
      <w:r>
        <w:rPr>
          <w:rStyle w:val="CommentReference"/>
        </w:rPr>
        <w:annotationRef/>
      </w:r>
      <w:r>
        <w:t xml:space="preserve">Then here, spell out more specific hypotheses, or at least make some hypothetical predictions abut what behavior would be observed if a OFC subregion does process X </w:t>
      </w:r>
    </w:p>
  </w:comment>
  <w:comment w:id="7" w:author="Kahnt, Thorsten (NIH/NIDA) [E]" w:date="2024-10-08T15:42:00Z" w:initials="TK">
    <w:p w14:paraId="146584E0" w14:textId="5491AAC9" w:rsidR="00BB0B3B" w:rsidRDefault="00595DAA" w:rsidP="00BB0B3B">
      <w:pPr>
        <w:pStyle w:val="CommentText"/>
      </w:pPr>
      <w:r>
        <w:rPr>
          <w:rStyle w:val="CommentReference"/>
        </w:rPr>
        <w:annotationRef/>
      </w:r>
      <w:r w:rsidR="00BB0B3B">
        <w:t>I would give more specifics, basically: “These results suggest that posterior but not anterior lateral orbitofrontal cortex network is necessary for the acquisition and retrieval of outcome-specific stimulus-reward associations”</w:t>
      </w:r>
    </w:p>
  </w:comment>
  <w:comment w:id="8" w:author="Kahnt, Thorsten (NIH/NIDA) [E]" w:date="2024-10-09T09:51:00Z" w:initials="TK">
    <w:p w14:paraId="34E35141" w14:textId="77777777" w:rsidR="00971592" w:rsidRDefault="00971592" w:rsidP="00971592">
      <w:pPr>
        <w:pStyle w:val="CommentText"/>
      </w:pPr>
      <w:r>
        <w:rPr>
          <w:rStyle w:val="CommentReference"/>
        </w:rPr>
        <w:annotationRef/>
      </w:r>
      <w:r>
        <w:t xml:space="preserve">It would be great if we could have a result that shows that we are actually differentially modulating the brain with these two targets. </w:t>
      </w:r>
    </w:p>
  </w:comment>
  <w:comment w:id="9" w:author="Kahnt, Thorsten (NIH/NIDA) [E]" w:date="2024-10-08T15:48:00Z" w:initials="TK">
    <w:p w14:paraId="2D542AAC" w14:textId="3FF62C0D" w:rsidR="00BB0B3B" w:rsidRDefault="00BB0B3B" w:rsidP="00BB0B3B">
      <w:pPr>
        <w:pStyle w:val="CommentText"/>
      </w:pPr>
      <w:r>
        <w:rPr>
          <w:rStyle w:val="CommentReference"/>
        </w:rPr>
        <w:annotationRef/>
      </w:r>
      <w:r>
        <w:t xml:space="preserve">I would have two base colors for anterior and posterior OFC, and then use a lighter version of that color for the LPFC coordinate. </w:t>
      </w:r>
    </w:p>
    <w:p w14:paraId="5A5854D2" w14:textId="77777777" w:rsidR="00BB0B3B" w:rsidRDefault="00BB0B3B" w:rsidP="00BB0B3B">
      <w:pPr>
        <w:pStyle w:val="CommentText"/>
      </w:pPr>
      <w:r>
        <w:t xml:space="preserve">Then, I would carry these colors through the entire paper. This will tremendously help with comprehension of the figures. </w:t>
      </w:r>
    </w:p>
  </w:comment>
  <w:comment w:id="10" w:author="Kahnt, Thorsten (NIH/NIDA) [E]" w:date="2024-10-08T15:49:00Z" w:initials="TK">
    <w:p w14:paraId="1323DA88" w14:textId="438B20BD" w:rsidR="00BB0B3B" w:rsidRDefault="00BB0B3B" w:rsidP="00BB0B3B">
      <w:pPr>
        <w:pStyle w:val="CommentText"/>
      </w:pPr>
      <w:r>
        <w:rPr>
          <w:rStyle w:val="CommentReference"/>
        </w:rPr>
        <w:annotationRef/>
      </w:r>
      <w:r>
        <w:t>Any way to bring the color scheme into this plot?</w:t>
      </w:r>
    </w:p>
  </w:comment>
  <w:comment w:id="11" w:author="Kahnt, Thorsten (NIH/NIDA) [E]" w:date="2024-10-09T09:51:00Z" w:initials="TK">
    <w:p w14:paraId="6204C5F0" w14:textId="77777777" w:rsidR="00971592" w:rsidRDefault="00971592" w:rsidP="00971592">
      <w:pPr>
        <w:pStyle w:val="CommentText"/>
      </w:pPr>
      <w:r>
        <w:rPr>
          <w:rStyle w:val="CommentReference"/>
        </w:rPr>
        <w:annotationRef/>
      </w:r>
      <w:r>
        <w:t xml:space="preserve">I would call this stimulus-response learning, </w:t>
      </w:r>
    </w:p>
  </w:comment>
  <w:comment w:id="12" w:author="Liu, Qingfang (NIH/NIDA) [E]" w:date="2024-10-11T07:24:00Z" w:initials="MOU">
    <w:p w14:paraId="3E806DCD" w14:textId="77777777" w:rsidR="00B632A2" w:rsidRDefault="00B632A2" w:rsidP="00B632A2">
      <w:r>
        <w:rPr>
          <w:rStyle w:val="CommentReference"/>
        </w:rPr>
        <w:annotationRef/>
      </w:r>
      <w:r>
        <w:rPr>
          <w:color w:val="000000"/>
          <w:sz w:val="20"/>
          <w:szCs w:val="20"/>
        </w:rPr>
        <w:t>I don’t get why you suggested this. They are learning which of the two stimuli is value predictive, where the response is counterbalanced. It sounds more confusing to say stimulus-response learning</w:t>
      </w:r>
    </w:p>
  </w:comment>
  <w:comment w:id="13" w:author="Kahnt, Thorsten (NIH/NIDA) [E]" w:date="2024-10-09T09:57:00Z" w:initials="TK">
    <w:p w14:paraId="4B31FAA3" w14:textId="3B7854CE" w:rsidR="00971592" w:rsidRDefault="00971592" w:rsidP="00971592">
      <w:pPr>
        <w:pStyle w:val="CommentText"/>
      </w:pPr>
      <w:r>
        <w:rPr>
          <w:rStyle w:val="CommentReference"/>
        </w:rPr>
        <w:annotationRef/>
      </w:r>
      <w:r>
        <w:t>Make this a new paragraph.</w:t>
      </w:r>
    </w:p>
  </w:comment>
  <w:comment w:id="14" w:author="Kahnt, Thorsten (NIH/NIDA) [E]" w:date="2024-10-09T09:54:00Z" w:initials="TK">
    <w:p w14:paraId="1B5D3A08" w14:textId="10683DC3" w:rsidR="00971592" w:rsidRDefault="00971592" w:rsidP="00971592">
      <w:pPr>
        <w:pStyle w:val="CommentText"/>
      </w:pPr>
      <w:r>
        <w:rPr>
          <w:rStyle w:val="CommentReference"/>
        </w:rPr>
        <w:annotationRef/>
      </w:r>
      <w:r>
        <w:t>Don’t use this word! It implies a systematic confound. Your design was counter-balanced to account for this confound at the group level.</w:t>
      </w:r>
    </w:p>
  </w:comment>
  <w:comment w:id="15" w:author="Kahnt, Thorsten (NIH/NIDA) [E]" w:date="2024-10-09T09:55:00Z" w:initials="TK">
    <w:p w14:paraId="50558182" w14:textId="77777777" w:rsidR="00971592" w:rsidRDefault="00971592" w:rsidP="00971592">
      <w:pPr>
        <w:pStyle w:val="CommentText"/>
      </w:pPr>
      <w:r>
        <w:rPr>
          <w:rStyle w:val="CommentReference"/>
        </w:rPr>
        <w:annotationRef/>
      </w:r>
      <w:r>
        <w:t>I would always use the same word. Ideally, stimulus-response learning.</w:t>
      </w:r>
    </w:p>
  </w:comment>
  <w:comment w:id="18" w:author="Kahnt, Thorsten (NIH/NIDA) [E]" w:date="2024-10-09T09:59:00Z" w:initials="TK">
    <w:p w14:paraId="734B577A" w14:textId="77777777" w:rsidR="00971592" w:rsidRDefault="00971592" w:rsidP="00971592">
      <w:pPr>
        <w:pStyle w:val="CommentText"/>
      </w:pPr>
      <w:r>
        <w:rPr>
          <w:rStyle w:val="CommentReference"/>
        </w:rPr>
        <w:annotationRef/>
      </w:r>
      <w:r>
        <w:t>Why not stimulation location?</w:t>
      </w:r>
    </w:p>
  </w:comment>
  <w:comment w:id="19" w:author="Liu, Qingfang (NIH/NIDA) [E]" w:date="2024-10-11T07:26:00Z" w:initials="MOU">
    <w:p w14:paraId="25B7FD8F" w14:textId="77777777" w:rsidR="006F3E9F" w:rsidRDefault="006F3E9F" w:rsidP="006F3E9F">
      <w:r>
        <w:rPr>
          <w:rStyle w:val="CommentReference"/>
        </w:rPr>
        <w:annotationRef/>
      </w:r>
      <w:r>
        <w:rPr>
          <w:color w:val="000000"/>
          <w:sz w:val="20"/>
          <w:szCs w:val="20"/>
        </w:rPr>
        <w:t>Because early on I’ve concluded stimulation location did not affect. But it doesn’t hurt to add one sentence here</w:t>
      </w:r>
    </w:p>
  </w:comment>
  <w:comment w:id="22" w:author="Kahnt, Thorsten (NIH/NIDA) [E]" w:date="2024-10-08T15:34:00Z" w:initials="TK">
    <w:p w14:paraId="560423FF" w14:textId="6C8C87B3" w:rsidR="00595DAA" w:rsidRDefault="00595DAA" w:rsidP="00595DAA">
      <w:pPr>
        <w:pStyle w:val="CommentText"/>
      </w:pPr>
      <w:r>
        <w:rPr>
          <w:rStyle w:val="CommentReference"/>
        </w:rPr>
        <w:annotationRef/>
      </w:r>
      <w:r>
        <w:t>Is this p-value correct? If so, why do you think this is worth mentioning?</w:t>
      </w:r>
    </w:p>
  </w:comment>
  <w:comment w:id="23" w:author="Liu, Qingfang (NIH/NIDA) [E]" w:date="2024-10-11T07:28:00Z" w:initials="MOU">
    <w:p w14:paraId="49FEA023" w14:textId="77777777" w:rsidR="0072652A" w:rsidRDefault="0072652A" w:rsidP="0072652A">
      <w:r>
        <w:rPr>
          <w:rStyle w:val="CommentReference"/>
        </w:rPr>
        <w:annotationRef/>
      </w:r>
      <w:r>
        <w:rPr>
          <w:color w:val="000000"/>
          <w:sz w:val="20"/>
          <w:szCs w:val="20"/>
        </w:rPr>
        <w:t>No particular reason. Can be skipped</w:t>
      </w:r>
    </w:p>
  </w:comment>
  <w:comment w:id="20" w:author="Kahnt, Thorsten (NIH/NIDA) [E]" w:date="2024-10-09T10:00:00Z" w:initials="TK">
    <w:p w14:paraId="5E519B72" w14:textId="5A92ABC5" w:rsidR="00971592" w:rsidRDefault="00971592" w:rsidP="00971592">
      <w:pPr>
        <w:pStyle w:val="CommentText"/>
      </w:pPr>
      <w:r>
        <w:rPr>
          <w:rStyle w:val="CommentReference"/>
        </w:rPr>
        <w:annotationRef/>
      </w:r>
      <w:r>
        <w:t>Saying learning rates were not related to discomfort (and reference SI figure), is probably enogh.</w:t>
      </w:r>
    </w:p>
  </w:comment>
  <w:comment w:id="21" w:author="Liu, Qingfang (NIH/NIDA) [E]" w:date="2024-10-11T07:27:00Z" w:initials="MOU">
    <w:p w14:paraId="4436CA46" w14:textId="77777777" w:rsidR="00B94D7F" w:rsidRDefault="00B94D7F" w:rsidP="00B94D7F">
      <w:r>
        <w:rPr>
          <w:rStyle w:val="CommentReference"/>
        </w:rPr>
        <w:annotationRef/>
      </w:r>
      <w:r>
        <w:rPr>
          <w:sz w:val="20"/>
          <w:szCs w:val="20"/>
        </w:rPr>
        <w:t>Honestly I don’t buy the idea of making conclusion based on absence of correlation, especially with such few data points</w:t>
      </w:r>
    </w:p>
  </w:comment>
  <w:comment w:id="24" w:author="Kahnt, Thorsten (NIH/NIDA) [E]" w:date="2024-10-08T15:36:00Z" w:initials="TK">
    <w:p w14:paraId="1EDCFA28" w14:textId="1F77F403" w:rsidR="00971592" w:rsidRDefault="00595DAA" w:rsidP="00971592">
      <w:pPr>
        <w:pStyle w:val="CommentText"/>
      </w:pPr>
      <w:r>
        <w:rPr>
          <w:rStyle w:val="CommentReference"/>
        </w:rPr>
        <w:annotationRef/>
      </w:r>
      <w:r w:rsidR="00971592">
        <w:t>Given there is no significant correlation, I would not emphasize this as a likely interpretation. We can just conclude that any OFC targeted TMS interferes with learning the task structure. The discomfort finding is something for the discussion.</w:t>
      </w:r>
    </w:p>
  </w:comment>
  <w:comment w:id="25" w:author="Kahnt, Thorsten (NIH/NIDA) [E]" w:date="2024-10-08T15:56:00Z" w:initials="TK">
    <w:p w14:paraId="40F72608" w14:textId="0480031B" w:rsidR="00B65A3B" w:rsidRDefault="00B65A3B" w:rsidP="00B65A3B">
      <w:pPr>
        <w:pStyle w:val="CommentText"/>
      </w:pPr>
      <w:r>
        <w:rPr>
          <w:rStyle w:val="CommentReference"/>
        </w:rPr>
        <w:annotationRef/>
      </w:r>
      <w:r>
        <w:t>This is a crowded figure. The main point is the top row of A and C. I would split this up into multiple figures (one for top of A &amp; C, and one for D - could you also show a panel combined for all sessions - and why are they collapsed across aOFC and pOFC?). Perhaps move some of this (panel E, bottom of A, B) into the SI. Also, I would use a different color code to highlight aOFC and pOFC.</w:t>
      </w:r>
    </w:p>
  </w:comment>
  <w:comment w:id="26" w:author="Kahnt, Thorsten (NIH/NIDA) [E]" w:date="2024-10-09T10:01:00Z" w:initials="TK">
    <w:p w14:paraId="447D5CED" w14:textId="77777777" w:rsidR="00BD035A" w:rsidRDefault="00BD035A" w:rsidP="00BD035A">
      <w:pPr>
        <w:pStyle w:val="CommentText"/>
      </w:pPr>
      <w:r>
        <w:rPr>
          <w:rStyle w:val="CommentReference"/>
        </w:rPr>
        <w:annotationRef/>
      </w:r>
      <w:r>
        <w:t>Should be a SI figure</w:t>
      </w:r>
    </w:p>
  </w:comment>
  <w:comment w:id="27" w:author="Liu, Qingfang (NIH/NIDA) [E]" w:date="2024-10-11T07:32:00Z" w:initials="MOU">
    <w:p w14:paraId="4BDF3D31" w14:textId="77777777" w:rsidR="005021FB" w:rsidRDefault="005021FB" w:rsidP="005021FB">
      <w:r>
        <w:rPr>
          <w:rStyle w:val="CommentReference"/>
        </w:rPr>
        <w:annotationRef/>
      </w:r>
      <w:r>
        <w:rPr>
          <w:color w:val="000000"/>
          <w:sz w:val="20"/>
          <w:szCs w:val="20"/>
        </w:rPr>
        <w:t>SI figure is fine with me, but just to say this reasoning step is important to keep (people did question why I could do post(B)-pre(A) and having this correlation helped)</w:t>
      </w:r>
    </w:p>
  </w:comment>
  <w:comment w:id="28" w:author="Kahnt, Thorsten (NIH/NIDA) [E]" w:date="2024-10-09T10:03:00Z" w:initials="TK">
    <w:p w14:paraId="619930B4" w14:textId="7B57700D" w:rsidR="00BD035A" w:rsidRDefault="00BD035A" w:rsidP="00BD035A">
      <w:pPr>
        <w:pStyle w:val="CommentText"/>
      </w:pPr>
      <w:r>
        <w:rPr>
          <w:rStyle w:val="CommentReference"/>
        </w:rPr>
        <w:annotationRef/>
      </w:r>
      <w:r>
        <w:rPr>
          <w:b/>
          <w:bCs/>
        </w:rPr>
        <w:t>All</w:t>
      </w:r>
      <w:r>
        <w:t xml:space="preserve"> sessions?</w:t>
      </w:r>
    </w:p>
  </w:comment>
  <w:comment w:id="29" w:author="Liu, Qingfang (NIH/NIDA) [E]" w:date="2024-10-11T07:33:00Z" w:initials="MOU">
    <w:p w14:paraId="799DED5E" w14:textId="77777777" w:rsidR="00792B2C" w:rsidRDefault="00792B2C" w:rsidP="00792B2C">
      <w:r>
        <w:rPr>
          <w:rStyle w:val="CommentReference"/>
        </w:rPr>
        <w:annotationRef/>
      </w:r>
      <w:r>
        <w:rPr>
          <w:color w:val="000000"/>
          <w:sz w:val="20"/>
          <w:szCs w:val="20"/>
        </w:rPr>
        <w:t>Yes, all 3 sessions, as an overall evaluation of the selective satiation on choice updates, before focusing on Day 2 or Day 1 cTBS effect</w:t>
      </w:r>
    </w:p>
  </w:comment>
  <w:comment w:id="32" w:author="Kahnt, Thorsten (NIH/NIDA) [E]" w:date="2024-10-09T10:09:00Z" w:initials="TK">
    <w:p w14:paraId="54C72618" w14:textId="2455906A" w:rsidR="00BD035A" w:rsidRDefault="00BD035A" w:rsidP="00BD035A">
      <w:pPr>
        <w:pStyle w:val="CommentText"/>
      </w:pPr>
      <w:r>
        <w:rPr>
          <w:rStyle w:val="CommentReference"/>
        </w:rPr>
        <w:annotationRef/>
      </w:r>
      <w:r>
        <w:t>Here and throughout the manuscript, it would be easier to understand the results if you spelled out what this means. Like “the difference between sham and TMS was significant in the pOFC but not the aOFC group”, or “the difference between sham and TMS was significantly larger in the pOFC compared to the aOFC group” or whatever we can conclude form these effects in terms of differences (or differences of differences)...</w:t>
      </w:r>
    </w:p>
  </w:comment>
  <w:comment w:id="33" w:author="Liu, Qingfang (NIH/NIDA) [E]" w:date="2024-10-11T07:34:00Z" w:initials="MOU">
    <w:p w14:paraId="0070B353" w14:textId="77777777" w:rsidR="007D4025" w:rsidRDefault="007D4025" w:rsidP="007D4025">
      <w:r>
        <w:rPr>
          <w:rStyle w:val="CommentReference"/>
        </w:rPr>
        <w:annotationRef/>
      </w:r>
      <w:r>
        <w:rPr>
          <w:color w:val="000000"/>
          <w:sz w:val="20"/>
          <w:szCs w:val="20"/>
        </w:rPr>
        <w:t>Fair enough</w:t>
      </w:r>
    </w:p>
  </w:comment>
  <w:comment w:id="34" w:author="Kahnt, Thorsten (NIH/NIDA) [E]" w:date="2024-10-09T10:09:00Z" w:initials="TK">
    <w:p w14:paraId="3DCF6704" w14:textId="14369B33" w:rsidR="00BD035A" w:rsidRDefault="00BD035A" w:rsidP="00BD035A">
      <w:pPr>
        <w:pStyle w:val="CommentText"/>
      </w:pPr>
      <w:r>
        <w:rPr>
          <w:rStyle w:val="CommentReference"/>
        </w:rPr>
        <w:annotationRef/>
      </w:r>
      <w:r>
        <w:t>SI?</w:t>
      </w:r>
    </w:p>
  </w:comment>
  <w:comment w:id="35" w:author="Liu, Qingfang (NIH/NIDA) [E]" w:date="2024-10-11T07:35:00Z" w:initials="MOU">
    <w:p w14:paraId="0EFB5B29" w14:textId="77777777" w:rsidR="005127F8" w:rsidRDefault="005127F8" w:rsidP="005127F8">
      <w:r>
        <w:rPr>
          <w:rStyle w:val="CommentReference"/>
        </w:rPr>
        <w:annotationRef/>
      </w:r>
      <w:r>
        <w:rPr>
          <w:color w:val="000000"/>
          <w:sz w:val="20"/>
          <w:szCs w:val="20"/>
        </w:rPr>
        <w:t>I think this should be the main figure as a condensed information</w:t>
      </w:r>
    </w:p>
  </w:comment>
  <w:comment w:id="36" w:author="Kahnt, Thorsten (NIH/NIDA) [E]" w:date="2024-10-09T10:10:00Z" w:initials="TK">
    <w:p w14:paraId="1BE45631" w14:textId="2613A092" w:rsidR="00BD035A" w:rsidRDefault="00BD035A" w:rsidP="00BD035A">
      <w:pPr>
        <w:pStyle w:val="CommentText"/>
      </w:pPr>
      <w:r>
        <w:rPr>
          <w:rStyle w:val="CommentReference"/>
        </w:rPr>
        <w:annotationRef/>
      </w:r>
      <w:r>
        <w:t>SI?</w:t>
      </w:r>
    </w:p>
  </w:comment>
  <w:comment w:id="37" w:author="Liu, Qingfang (NIH/NIDA) [E]" w:date="2024-10-11T07:39:00Z" w:initials="MOU">
    <w:p w14:paraId="5F8746C5" w14:textId="77777777" w:rsidR="000A7F77" w:rsidRDefault="000A7F77" w:rsidP="000A7F77">
      <w:r>
        <w:rPr>
          <w:rStyle w:val="CommentReference"/>
        </w:rPr>
        <w:annotationRef/>
      </w:r>
      <w:r>
        <w:rPr>
          <w:color w:val="000000"/>
          <w:sz w:val="20"/>
          <w:szCs w:val="20"/>
        </w:rPr>
        <w:t xml:space="preserve">The correlation of choice update with value (odor rating) update can be important here, as it indicates how well people update their choices with the updated value, which goes back to the question asked in this paper. </w:t>
      </w:r>
    </w:p>
  </w:comment>
  <w:comment w:id="38" w:author="Kahnt, Thorsten (NIH/NIDA) [E]" w:date="2024-10-09T10:11:00Z" w:initials="TK">
    <w:p w14:paraId="72EA27D4" w14:textId="57210CCF" w:rsidR="00BD035A" w:rsidRDefault="00BD035A" w:rsidP="00BD035A">
      <w:pPr>
        <w:pStyle w:val="CommentText"/>
      </w:pPr>
      <w:r>
        <w:rPr>
          <w:rStyle w:val="CommentReference"/>
        </w:rPr>
        <w:annotationRef/>
      </w:r>
      <w:r>
        <w:t>Be more specific here</w:t>
      </w:r>
    </w:p>
  </w:comment>
  <w:comment w:id="39" w:author="Liu, Qingfang (NIH/NIDA) [E]" w:date="2024-10-11T07:42:00Z" w:initials="MOU">
    <w:p w14:paraId="5F18B1EA" w14:textId="77777777" w:rsidR="00DD553A" w:rsidRDefault="00DD553A" w:rsidP="00DD553A">
      <w:r>
        <w:rPr>
          <w:rStyle w:val="CommentReference"/>
        </w:rPr>
        <w:annotationRef/>
      </w:r>
      <w:r>
        <w:rPr>
          <w:color w:val="000000"/>
          <w:sz w:val="20"/>
          <w:szCs w:val="20"/>
        </w:rPr>
        <w:t xml:space="preserve">Based on current results, it seems the conclusion should be Day 2 cTBS did not affect people to choose stimuli based on values, and also did not affect people update odor values; however it affects the choice between stimuli, potentially because of impaired retrieval. Does this actually make sense to you? </w:t>
      </w:r>
    </w:p>
  </w:comment>
  <w:comment w:id="40" w:author="Kahnt, Thorsten (NIH/NIDA) [E]" w:date="2024-10-08T15:58:00Z" w:initials="TK">
    <w:p w14:paraId="59FBF8F1" w14:textId="4982324A" w:rsidR="00B65A3B" w:rsidRDefault="00B65A3B" w:rsidP="00B65A3B">
      <w:pPr>
        <w:pStyle w:val="CommentText"/>
      </w:pPr>
      <w:r>
        <w:rPr>
          <w:rStyle w:val="CommentReference"/>
        </w:rPr>
        <w:annotationRef/>
      </w:r>
      <w:r>
        <w:t>Again, very packed figure. I would move most panels in the SI and only keep A (and maybe D- if separated by aOFC and pOFC).</w:t>
      </w:r>
    </w:p>
  </w:comment>
  <w:comment w:id="41" w:author="Kahnt, Thorsten (NIH/NIDA) [E]" w:date="2024-10-08T15:59:00Z" w:initials="TK">
    <w:p w14:paraId="232815B3" w14:textId="77777777" w:rsidR="00B65A3B" w:rsidRDefault="00B65A3B" w:rsidP="00B65A3B">
      <w:pPr>
        <w:pStyle w:val="CommentText"/>
      </w:pPr>
      <w:r>
        <w:rPr>
          <w:rStyle w:val="CommentReference"/>
        </w:rPr>
        <w:annotationRef/>
      </w:r>
      <w:r>
        <w:t>For all figures, I would perhaps include a little schematic that shows when in the experiment the TMS was done and when you test the effects on behavior.</w:t>
      </w:r>
    </w:p>
  </w:comment>
  <w:comment w:id="42" w:author="Liu, Qingfang (NIH/NIDA) [E]" w:date="2024-10-11T07:44:00Z" w:initials="MOU">
    <w:p w14:paraId="169492B9" w14:textId="77777777" w:rsidR="00DB17AE" w:rsidRDefault="00DB17AE" w:rsidP="00DB17AE">
      <w:r>
        <w:rPr>
          <w:rStyle w:val="CommentReference"/>
        </w:rPr>
        <w:annotationRef/>
      </w:r>
      <w:r>
        <w:rPr>
          <w:color w:val="000000"/>
          <w:sz w:val="20"/>
          <w:szCs w:val="20"/>
        </w:rPr>
        <w:t>Figure 4D only contains pOFC group as a follow up to 4C. But as I mentioned above, there’s definitely something to explore in 4E.</w:t>
      </w:r>
    </w:p>
  </w:comment>
  <w:comment w:id="43" w:author="Liu, Qingfang (NIH/NIDA) [E]" w:date="2024-10-11T07:45:00Z" w:initials="MOU">
    <w:p w14:paraId="5F327CE4" w14:textId="77777777" w:rsidR="001E109F" w:rsidRDefault="001E109F" w:rsidP="001E109F">
      <w:r>
        <w:rPr>
          <w:rStyle w:val="CommentReference"/>
        </w:rPr>
        <w:annotationRef/>
      </w:r>
      <w:r>
        <w:rPr>
          <w:color w:val="000000"/>
          <w:sz w:val="20"/>
          <w:szCs w:val="20"/>
        </w:rPr>
        <w:t>The timing info was already at the beginning in Figure 1. What are you refereeing to here? Some distribution/stats of time gap in between?</w:t>
      </w:r>
    </w:p>
  </w:comment>
  <w:comment w:id="44" w:author="Kahnt, Thorsten (NIH/NIDA) [E]" w:date="2024-10-09T10:13:00Z" w:initials="TK">
    <w:p w14:paraId="5701C578" w14:textId="1B823E2C" w:rsidR="002574CE" w:rsidRDefault="002574CE" w:rsidP="002574CE">
      <w:pPr>
        <w:pStyle w:val="CommentText"/>
      </w:pPr>
      <w:r>
        <w:rPr>
          <w:rStyle w:val="CommentReference"/>
        </w:rPr>
        <w:annotationRef/>
      </w:r>
      <w:r>
        <w:t xml:space="preserve">I’d highlight the effect on the cognitive function here. What is really means that stimulation impairs acquisition of reward-specific stimulus-outcome associations, we just reveal it at the time of the probe test... </w:t>
      </w:r>
    </w:p>
  </w:comment>
  <w:comment w:id="45" w:author="Kahnt, Thorsten (NIH/NIDA) [E]" w:date="2024-10-09T10:14:00Z" w:initials="TK">
    <w:p w14:paraId="4C814744" w14:textId="77777777" w:rsidR="002574CE" w:rsidRDefault="002574CE" w:rsidP="002574CE">
      <w:pPr>
        <w:pStyle w:val="CommentText"/>
      </w:pPr>
      <w:r>
        <w:rPr>
          <w:rStyle w:val="CommentReference"/>
        </w:rPr>
        <w:annotationRef/>
      </w:r>
      <w:r>
        <w:t>Very nice!</w:t>
      </w:r>
    </w:p>
  </w:comment>
  <w:comment w:id="46" w:author="Liu, Qingfang (NIH/NIDA) [E]" w:date="2024-10-11T07:47:00Z" w:initials="MOU">
    <w:p w14:paraId="1CC74F28" w14:textId="77777777" w:rsidR="00522B05" w:rsidRDefault="00522B05" w:rsidP="00522B05">
      <w:r>
        <w:rPr>
          <w:rStyle w:val="CommentReference"/>
        </w:rPr>
        <w:annotationRef/>
      </w:r>
      <w:r>
        <w:rPr>
          <w:color w:val="000000"/>
          <w:sz w:val="20"/>
          <w:szCs w:val="20"/>
        </w:rPr>
        <w:t xml:space="preserve">This is the best way I could write for now but I guess people would ask what kind of patterns exactly for each set. </w:t>
      </w:r>
    </w:p>
  </w:comment>
  <w:comment w:id="47" w:author="Kahnt, Thorsten (NIH/NIDA) [E]" w:date="2024-10-09T10:22:00Z" w:initials="TK">
    <w:p w14:paraId="695D50A1" w14:textId="4A43AA05" w:rsidR="002574CE" w:rsidRDefault="002574CE" w:rsidP="002574CE">
      <w:pPr>
        <w:pStyle w:val="CommentText"/>
      </w:pPr>
      <w:r>
        <w:rPr>
          <w:rStyle w:val="CommentReference"/>
        </w:rPr>
        <w:annotationRef/>
      </w:r>
      <w:r>
        <w:t xml:space="preserve">Here and throughout. There are really two types of philosophies about how to present statistical test results. One is statistical model forward. You say how you test it and then the result. This is what you do here. It emphasizes the approach, rather than the result. Alternatively, you can put the result first (e.g., “stimulus B choices were changed by TMS compared to sham...”) and then in the parentheses that contain the p-value say how this was tested. The first approach is more precise but you need a good amount of statistical knowledge to extract what that means. The second approach is less precise, but easier to understand for a general audience that is not necessarily familiar with these linear models and statistics.  If we are writing for Nature Neuroscience, I think we need to write more in a “results first” style (take a look at some of Geoff’s nature neuroscience papers). </w:t>
      </w:r>
    </w:p>
  </w:comment>
  <w:comment w:id="48" w:author="Liu, Qingfang (NIH/NIDA) [E]" w:date="2024-10-11T08:04:00Z" w:initials="MOU">
    <w:p w14:paraId="577414EC" w14:textId="77777777" w:rsidR="00DE5A27" w:rsidRDefault="00DE5A27" w:rsidP="00DE5A27">
      <w:r>
        <w:rPr>
          <w:rStyle w:val="CommentReference"/>
        </w:rPr>
        <w:annotationRef/>
      </w:r>
      <w:r>
        <w:rPr>
          <w:color w:val="000000"/>
          <w:sz w:val="20"/>
          <w:szCs w:val="20"/>
        </w:rPr>
        <w:t xml:space="preserve">Yes I get the difference. I guess usually I would opt for the easier approach but for many analyses in this paper if you simply look at the plots with summary statistics you might say, oh there’s no effect - that’s why I wanted to bring in more explanation to ease the potential concern. I also don’t think there’s any real difficulty in explaining the statistical method if needed. Geoff’s rats data may be less noisier so what stats you use may be less important to explain. </w:t>
      </w:r>
    </w:p>
  </w:comment>
  <w:comment w:id="50" w:author="Kahnt, Thorsten (NIH/NIDA) [E]" w:date="2024-10-09T10:24:00Z" w:initials="TK">
    <w:p w14:paraId="74477208" w14:textId="1BCA6C33" w:rsidR="009D1E38" w:rsidRDefault="009D1E38" w:rsidP="009D1E38">
      <w:pPr>
        <w:pStyle w:val="CommentText"/>
      </w:pPr>
      <w:r>
        <w:rPr>
          <w:rStyle w:val="CommentReference"/>
        </w:rPr>
        <w:annotationRef/>
      </w:r>
      <w:r>
        <w:t xml:space="preserve">Significant? </w:t>
      </w:r>
    </w:p>
  </w:comment>
  <w:comment w:id="51" w:author="Liu, Qingfang (NIH/NIDA) [E]" w:date="2024-10-11T08:05:00Z" w:initials="MOU">
    <w:p w14:paraId="1549AD9B" w14:textId="77777777" w:rsidR="00EE08BA" w:rsidRDefault="006A619D" w:rsidP="00EE08BA">
      <w:r>
        <w:rPr>
          <w:rStyle w:val="CommentReference"/>
        </w:rPr>
        <w:annotationRef/>
      </w:r>
      <w:r w:rsidR="00EE08BA">
        <w:rPr>
          <w:sz w:val="20"/>
          <w:szCs w:val="20"/>
        </w:rPr>
        <w:t>Oh I meant to write “positive” (I skipped significant) if this behavioral effect was driven by discomfort, then it should be positive correlation</w:t>
      </w:r>
    </w:p>
  </w:comment>
  <w:comment w:id="52" w:author="Kahnt, Thorsten (NIH/NIDA) [E]" w:date="2024-10-09T10:24:00Z" w:initials="TK">
    <w:p w14:paraId="0B3D25E2" w14:textId="345B8BEB" w:rsidR="009D1E38" w:rsidRDefault="009D1E38" w:rsidP="009D1E38">
      <w:pPr>
        <w:pStyle w:val="CommentText"/>
      </w:pPr>
      <w:r>
        <w:rPr>
          <w:rStyle w:val="CommentReference"/>
        </w:rPr>
        <w:annotationRef/>
      </w:r>
      <w:r>
        <w:t>This looks significant, no?</w:t>
      </w:r>
    </w:p>
  </w:comment>
  <w:comment w:id="49" w:author="Kahnt, Thorsten (NIH/NIDA) [E]" w:date="2024-10-09T10:25:00Z" w:initials="TK">
    <w:p w14:paraId="72A6731B" w14:textId="77777777" w:rsidR="009D1E38" w:rsidRDefault="009D1E38" w:rsidP="009D1E38">
      <w:pPr>
        <w:pStyle w:val="CommentText"/>
      </w:pPr>
      <w:r>
        <w:rPr>
          <w:rStyle w:val="CommentReference"/>
        </w:rPr>
        <w:annotationRef/>
      </w:r>
      <w:r>
        <w:t>SI?</w:t>
      </w:r>
    </w:p>
  </w:comment>
  <w:comment w:id="53" w:author="Kahnt, Thorsten (NIH/NIDA) [E]" w:date="2024-10-09T10:26:00Z" w:initials="TK">
    <w:p w14:paraId="2A049CC0" w14:textId="77777777" w:rsidR="009D1E38" w:rsidRDefault="009D1E38" w:rsidP="009D1E38">
      <w:pPr>
        <w:pStyle w:val="CommentText"/>
      </w:pPr>
      <w:r>
        <w:rPr>
          <w:rStyle w:val="CommentReference"/>
        </w:rPr>
        <w:annotationRef/>
      </w:r>
      <w:r>
        <w:t xml:space="preserve">This is a prediction from the hypothesis that pOFC is critical for reward-specific stimulus outcome learning. </w:t>
      </w:r>
    </w:p>
  </w:comment>
  <w:comment w:id="54" w:author="Liu, Qingfang (NIH/NIDA) [E]" w:date="2024-10-11T08:07:00Z" w:initials="MOU">
    <w:p w14:paraId="17B2CE78" w14:textId="77777777" w:rsidR="004A1991" w:rsidRDefault="004A1991" w:rsidP="004A1991">
      <w:r>
        <w:rPr>
          <w:rStyle w:val="CommentReference"/>
        </w:rPr>
        <w:annotationRef/>
      </w:r>
      <w:r>
        <w:rPr>
          <w:color w:val="000000"/>
          <w:sz w:val="20"/>
          <w:szCs w:val="20"/>
        </w:rP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CA47B8" w15:done="0"/>
  <w15:commentEx w15:paraId="4AC5A6DE" w15:paraIdParent="2BCA47B8" w15:done="0"/>
  <w15:commentEx w15:paraId="7E6B37A7" w15:done="0"/>
  <w15:commentEx w15:paraId="31CC9191" w15:done="0"/>
  <w15:commentEx w15:paraId="14FDE8AB" w15:done="0"/>
  <w15:commentEx w15:paraId="6CAE984C" w15:paraIdParent="14FDE8AB" w15:done="0"/>
  <w15:commentEx w15:paraId="45D36BAD" w15:done="0"/>
  <w15:commentEx w15:paraId="146584E0" w15:done="0"/>
  <w15:commentEx w15:paraId="34E35141" w15:done="0"/>
  <w15:commentEx w15:paraId="5A5854D2" w15:done="0"/>
  <w15:commentEx w15:paraId="1323DA88" w15:done="0"/>
  <w15:commentEx w15:paraId="6204C5F0" w15:done="0"/>
  <w15:commentEx w15:paraId="3E806DCD" w15:paraIdParent="6204C5F0" w15:done="0"/>
  <w15:commentEx w15:paraId="4B31FAA3" w15:done="0"/>
  <w15:commentEx w15:paraId="1B5D3A08" w15:done="0"/>
  <w15:commentEx w15:paraId="50558182" w15:done="0"/>
  <w15:commentEx w15:paraId="734B577A" w15:done="0"/>
  <w15:commentEx w15:paraId="25B7FD8F" w15:paraIdParent="734B577A" w15:done="0"/>
  <w15:commentEx w15:paraId="560423FF" w15:done="0"/>
  <w15:commentEx w15:paraId="49FEA023" w15:paraIdParent="560423FF" w15:done="0"/>
  <w15:commentEx w15:paraId="5E519B72" w15:done="0"/>
  <w15:commentEx w15:paraId="4436CA46" w15:paraIdParent="5E519B72" w15:done="0"/>
  <w15:commentEx w15:paraId="1EDCFA28" w15:done="0"/>
  <w15:commentEx w15:paraId="40F72608" w15:done="0"/>
  <w15:commentEx w15:paraId="447D5CED" w15:done="0"/>
  <w15:commentEx w15:paraId="4BDF3D31" w15:paraIdParent="447D5CED" w15:done="0"/>
  <w15:commentEx w15:paraId="619930B4" w15:done="0"/>
  <w15:commentEx w15:paraId="799DED5E" w15:paraIdParent="619930B4" w15:done="0"/>
  <w15:commentEx w15:paraId="54C72618" w15:done="0"/>
  <w15:commentEx w15:paraId="0070B353" w15:paraIdParent="54C72618" w15:done="0"/>
  <w15:commentEx w15:paraId="3DCF6704" w15:done="0"/>
  <w15:commentEx w15:paraId="0EFB5B29" w15:paraIdParent="3DCF6704" w15:done="0"/>
  <w15:commentEx w15:paraId="1BE45631" w15:done="0"/>
  <w15:commentEx w15:paraId="5F8746C5" w15:paraIdParent="1BE45631" w15:done="0"/>
  <w15:commentEx w15:paraId="72EA27D4" w15:done="0"/>
  <w15:commentEx w15:paraId="5F18B1EA" w15:paraIdParent="72EA27D4" w15:done="0"/>
  <w15:commentEx w15:paraId="59FBF8F1" w15:done="0"/>
  <w15:commentEx w15:paraId="232815B3" w15:paraIdParent="59FBF8F1" w15:done="0"/>
  <w15:commentEx w15:paraId="169492B9" w15:paraIdParent="59FBF8F1" w15:done="0"/>
  <w15:commentEx w15:paraId="5F327CE4" w15:paraIdParent="59FBF8F1" w15:done="0"/>
  <w15:commentEx w15:paraId="5701C578" w15:done="0"/>
  <w15:commentEx w15:paraId="4C814744" w15:done="0"/>
  <w15:commentEx w15:paraId="1CC74F28" w15:paraIdParent="4C814744" w15:done="0"/>
  <w15:commentEx w15:paraId="695D50A1" w15:done="0"/>
  <w15:commentEx w15:paraId="577414EC" w15:paraIdParent="695D50A1" w15:done="0"/>
  <w15:commentEx w15:paraId="74477208" w15:done="0"/>
  <w15:commentEx w15:paraId="1549AD9B" w15:paraIdParent="74477208" w15:done="0"/>
  <w15:commentEx w15:paraId="0B3D25E2" w15:done="0"/>
  <w15:commentEx w15:paraId="72A6731B" w15:done="0"/>
  <w15:commentEx w15:paraId="2A049CC0" w15:done="0"/>
  <w15:commentEx w15:paraId="17B2CE78" w15:paraIdParent="2A049C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AFD0E1" w16cex:dateUtc="2024-10-08T19:40:00Z"/>
  <w16cex:commentExtensible w16cex:durableId="6359BDA8" w16cex:dateUtc="2024-10-11T11:16:00Z"/>
  <w16cex:commentExtensible w16cex:durableId="2AB0CEB2" w16cex:dateUtc="2024-10-09T13:43:00Z"/>
  <w16cex:commentExtensible w16cex:durableId="2AB0CEC6" w16cex:dateUtc="2024-10-09T13:43:00Z"/>
  <w16cex:commentExtensible w16cex:durableId="2AAFD27E" w16cex:dateUtc="2024-10-08T19:47:00Z"/>
  <w16cex:commentExtensible w16cex:durableId="2E564D9A" w16cex:dateUtc="2024-10-11T11:20:00Z"/>
  <w16cex:commentExtensible w16cex:durableId="2AB0CF25" w16cex:dateUtc="2024-10-09T13:45:00Z"/>
  <w16cex:commentExtensible w16cex:durableId="2AAFD152" w16cex:dateUtc="2024-10-08T19:42:00Z"/>
  <w16cex:commentExtensible w16cex:durableId="2AB0D0A2" w16cex:dateUtc="2024-10-09T13:51:00Z"/>
  <w16cex:commentExtensible w16cex:durableId="2AAFD2E8" w16cex:dateUtc="2024-10-08T19:48:00Z"/>
  <w16cex:commentExtensible w16cex:durableId="2AAFD306" w16cex:dateUtc="2024-10-08T19:49:00Z"/>
  <w16cex:commentExtensible w16cex:durableId="2AB0D0B8" w16cex:dateUtc="2024-10-09T13:51:00Z"/>
  <w16cex:commentExtensible w16cex:durableId="5338C0D2" w16cex:dateUtc="2024-10-11T11:24:00Z"/>
  <w16cex:commentExtensible w16cex:durableId="2AB0D203" w16cex:dateUtc="2024-10-09T13:57:00Z"/>
  <w16cex:commentExtensible w16cex:durableId="2AB0D173" w16cex:dateUtc="2024-10-09T13:54:00Z"/>
  <w16cex:commentExtensible w16cex:durableId="2AB0D1AF" w16cex:dateUtc="2024-10-09T13:55:00Z"/>
  <w16cex:commentExtensible w16cex:durableId="2AB0D26F" w16cex:dateUtc="2024-10-09T13:59:00Z"/>
  <w16cex:commentExtensible w16cex:durableId="635B7CDB" w16cex:dateUtc="2024-10-11T11:26:00Z"/>
  <w16cex:commentExtensible w16cex:durableId="2AAFCF7C" w16cex:dateUtc="2024-10-08T19:34:00Z"/>
  <w16cex:commentExtensible w16cex:durableId="6921258A" w16cex:dateUtc="2024-10-11T11:28:00Z"/>
  <w16cex:commentExtensible w16cex:durableId="2AB0D2A5" w16cex:dateUtc="2024-10-09T14:00:00Z"/>
  <w16cex:commentExtensible w16cex:durableId="7ED3A752" w16cex:dateUtc="2024-10-11T11:27:00Z"/>
  <w16cex:commentExtensible w16cex:durableId="2AAFD013" w16cex:dateUtc="2024-10-08T19:36:00Z"/>
  <w16cex:commentExtensible w16cex:durableId="2AAFD4C9" w16cex:dateUtc="2024-10-08T19:56:00Z"/>
  <w16cex:commentExtensible w16cex:durableId="2AB0D30C" w16cex:dateUtc="2024-10-09T14:01:00Z"/>
  <w16cex:commentExtensible w16cex:durableId="43AB99A5" w16cex:dateUtc="2024-10-11T11:32:00Z"/>
  <w16cex:commentExtensible w16cex:durableId="2AB0D385" w16cex:dateUtc="2024-10-09T14:03:00Z"/>
  <w16cex:commentExtensible w16cex:durableId="51F04B05" w16cex:dateUtc="2024-10-11T11:33:00Z"/>
  <w16cex:commentExtensible w16cex:durableId="2AB0D4BC" w16cex:dateUtc="2024-10-09T14:09:00Z"/>
  <w16cex:commentExtensible w16cex:durableId="32B6E4C6" w16cex:dateUtc="2024-10-11T11:34:00Z"/>
  <w16cex:commentExtensible w16cex:durableId="2AB0D4DF" w16cex:dateUtc="2024-10-09T14:09:00Z"/>
  <w16cex:commentExtensible w16cex:durableId="59C7D67E" w16cex:dateUtc="2024-10-11T11:35:00Z"/>
  <w16cex:commentExtensible w16cex:durableId="2AB0D522" w16cex:dateUtc="2024-10-09T14:10:00Z"/>
  <w16cex:commentExtensible w16cex:durableId="25B35D9B" w16cex:dateUtc="2024-10-11T11:39:00Z"/>
  <w16cex:commentExtensible w16cex:durableId="2AB0D53A" w16cex:dateUtc="2024-10-09T14:11:00Z"/>
  <w16cex:commentExtensible w16cex:durableId="472CC1D7" w16cex:dateUtc="2024-10-11T11:42:00Z"/>
  <w16cex:commentExtensible w16cex:durableId="2AAFD51C" w16cex:dateUtc="2024-10-08T19:58:00Z"/>
  <w16cex:commentExtensible w16cex:durableId="2AAFD569" w16cex:dateUtc="2024-10-08T19:59:00Z"/>
  <w16cex:commentExtensible w16cex:durableId="32898A0F" w16cex:dateUtc="2024-10-11T11:44:00Z"/>
  <w16cex:commentExtensible w16cex:durableId="1EB5E76C" w16cex:dateUtc="2024-10-11T11:45:00Z"/>
  <w16cex:commentExtensible w16cex:durableId="2AB0D5E5" w16cex:dateUtc="2024-10-09T14:13:00Z"/>
  <w16cex:commentExtensible w16cex:durableId="2AB0D610" w16cex:dateUtc="2024-10-09T14:14:00Z"/>
  <w16cex:commentExtensible w16cex:durableId="467ACF48" w16cex:dateUtc="2024-10-11T11:47:00Z"/>
  <w16cex:commentExtensible w16cex:durableId="2AB0D7D8" w16cex:dateUtc="2024-10-09T14:22:00Z"/>
  <w16cex:commentExtensible w16cex:durableId="646DA365" w16cex:dateUtc="2024-10-11T12:04:00Z"/>
  <w16cex:commentExtensible w16cex:durableId="2AB0D87A" w16cex:dateUtc="2024-10-09T14:24:00Z"/>
  <w16cex:commentExtensible w16cex:durableId="623E82E5" w16cex:dateUtc="2024-10-11T12:05:00Z"/>
  <w16cex:commentExtensible w16cex:durableId="2AB0D86E" w16cex:dateUtc="2024-10-09T14:24:00Z"/>
  <w16cex:commentExtensible w16cex:durableId="2AB0D889" w16cex:dateUtc="2024-10-09T14:25:00Z"/>
  <w16cex:commentExtensible w16cex:durableId="2AB0D8E9" w16cex:dateUtc="2024-10-09T14:26:00Z"/>
  <w16cex:commentExtensible w16cex:durableId="3668581C" w16cex:dateUtc="2024-10-11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CA47B8" w16cid:durableId="2AAFD0E1"/>
  <w16cid:commentId w16cid:paraId="4AC5A6DE" w16cid:durableId="6359BDA8"/>
  <w16cid:commentId w16cid:paraId="7E6B37A7" w16cid:durableId="2AB0CEB2"/>
  <w16cid:commentId w16cid:paraId="31CC9191" w16cid:durableId="2AB0CEC6"/>
  <w16cid:commentId w16cid:paraId="14FDE8AB" w16cid:durableId="2AAFD27E"/>
  <w16cid:commentId w16cid:paraId="6CAE984C" w16cid:durableId="2E564D9A"/>
  <w16cid:commentId w16cid:paraId="45D36BAD" w16cid:durableId="2AB0CF25"/>
  <w16cid:commentId w16cid:paraId="146584E0" w16cid:durableId="2AAFD152"/>
  <w16cid:commentId w16cid:paraId="34E35141" w16cid:durableId="2AB0D0A2"/>
  <w16cid:commentId w16cid:paraId="5A5854D2" w16cid:durableId="2AAFD2E8"/>
  <w16cid:commentId w16cid:paraId="1323DA88" w16cid:durableId="2AAFD306"/>
  <w16cid:commentId w16cid:paraId="6204C5F0" w16cid:durableId="2AB0D0B8"/>
  <w16cid:commentId w16cid:paraId="3E806DCD" w16cid:durableId="5338C0D2"/>
  <w16cid:commentId w16cid:paraId="4B31FAA3" w16cid:durableId="2AB0D203"/>
  <w16cid:commentId w16cid:paraId="1B5D3A08" w16cid:durableId="2AB0D173"/>
  <w16cid:commentId w16cid:paraId="50558182" w16cid:durableId="2AB0D1AF"/>
  <w16cid:commentId w16cid:paraId="734B577A" w16cid:durableId="2AB0D26F"/>
  <w16cid:commentId w16cid:paraId="25B7FD8F" w16cid:durableId="635B7CDB"/>
  <w16cid:commentId w16cid:paraId="560423FF" w16cid:durableId="2AAFCF7C"/>
  <w16cid:commentId w16cid:paraId="49FEA023" w16cid:durableId="6921258A"/>
  <w16cid:commentId w16cid:paraId="5E519B72" w16cid:durableId="2AB0D2A5"/>
  <w16cid:commentId w16cid:paraId="4436CA46" w16cid:durableId="7ED3A752"/>
  <w16cid:commentId w16cid:paraId="1EDCFA28" w16cid:durableId="2AAFD013"/>
  <w16cid:commentId w16cid:paraId="40F72608" w16cid:durableId="2AAFD4C9"/>
  <w16cid:commentId w16cid:paraId="447D5CED" w16cid:durableId="2AB0D30C"/>
  <w16cid:commentId w16cid:paraId="4BDF3D31" w16cid:durableId="43AB99A5"/>
  <w16cid:commentId w16cid:paraId="619930B4" w16cid:durableId="2AB0D385"/>
  <w16cid:commentId w16cid:paraId="799DED5E" w16cid:durableId="51F04B05"/>
  <w16cid:commentId w16cid:paraId="54C72618" w16cid:durableId="2AB0D4BC"/>
  <w16cid:commentId w16cid:paraId="0070B353" w16cid:durableId="32B6E4C6"/>
  <w16cid:commentId w16cid:paraId="3DCF6704" w16cid:durableId="2AB0D4DF"/>
  <w16cid:commentId w16cid:paraId="0EFB5B29" w16cid:durableId="59C7D67E"/>
  <w16cid:commentId w16cid:paraId="1BE45631" w16cid:durableId="2AB0D522"/>
  <w16cid:commentId w16cid:paraId="5F8746C5" w16cid:durableId="25B35D9B"/>
  <w16cid:commentId w16cid:paraId="72EA27D4" w16cid:durableId="2AB0D53A"/>
  <w16cid:commentId w16cid:paraId="5F18B1EA" w16cid:durableId="472CC1D7"/>
  <w16cid:commentId w16cid:paraId="59FBF8F1" w16cid:durableId="2AAFD51C"/>
  <w16cid:commentId w16cid:paraId="232815B3" w16cid:durableId="2AAFD569"/>
  <w16cid:commentId w16cid:paraId="169492B9" w16cid:durableId="32898A0F"/>
  <w16cid:commentId w16cid:paraId="5F327CE4" w16cid:durableId="1EB5E76C"/>
  <w16cid:commentId w16cid:paraId="5701C578" w16cid:durableId="2AB0D5E5"/>
  <w16cid:commentId w16cid:paraId="4C814744" w16cid:durableId="2AB0D610"/>
  <w16cid:commentId w16cid:paraId="1CC74F28" w16cid:durableId="467ACF48"/>
  <w16cid:commentId w16cid:paraId="695D50A1" w16cid:durableId="2AB0D7D8"/>
  <w16cid:commentId w16cid:paraId="577414EC" w16cid:durableId="646DA365"/>
  <w16cid:commentId w16cid:paraId="74477208" w16cid:durableId="2AB0D87A"/>
  <w16cid:commentId w16cid:paraId="1549AD9B" w16cid:durableId="623E82E5"/>
  <w16cid:commentId w16cid:paraId="0B3D25E2" w16cid:durableId="2AB0D86E"/>
  <w16cid:commentId w16cid:paraId="72A6731B" w16cid:durableId="2AB0D889"/>
  <w16cid:commentId w16cid:paraId="2A049CC0" w16cid:durableId="2AB0D8E9"/>
  <w16cid:commentId w16cid:paraId="17B2CE78" w16cid:durableId="366858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343D32"/>
    <w:multiLevelType w:val="hybridMultilevel"/>
    <w:tmpl w:val="44AABA02"/>
    <w:lvl w:ilvl="0" w:tplc="E70C3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D5309"/>
    <w:multiLevelType w:val="hybridMultilevel"/>
    <w:tmpl w:val="72464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F0529"/>
    <w:multiLevelType w:val="hybridMultilevel"/>
    <w:tmpl w:val="F0EE7B4A"/>
    <w:lvl w:ilvl="0" w:tplc="A112B4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A6BE3"/>
    <w:multiLevelType w:val="hybridMultilevel"/>
    <w:tmpl w:val="858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1B0DAA"/>
    <w:multiLevelType w:val="hybridMultilevel"/>
    <w:tmpl w:val="A90E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D50615"/>
    <w:multiLevelType w:val="hybridMultilevel"/>
    <w:tmpl w:val="EA80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EC7ABF"/>
    <w:multiLevelType w:val="hybridMultilevel"/>
    <w:tmpl w:val="A55C3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524867">
    <w:abstractNumId w:val="1"/>
  </w:num>
  <w:num w:numId="2" w16cid:durableId="780417924">
    <w:abstractNumId w:val="6"/>
  </w:num>
  <w:num w:numId="3" w16cid:durableId="1514027060">
    <w:abstractNumId w:val="5"/>
  </w:num>
  <w:num w:numId="4" w16cid:durableId="377320113">
    <w:abstractNumId w:val="4"/>
  </w:num>
  <w:num w:numId="5" w16cid:durableId="1987589431">
    <w:abstractNumId w:val="3"/>
  </w:num>
  <w:num w:numId="6" w16cid:durableId="590050384">
    <w:abstractNumId w:val="0"/>
  </w:num>
  <w:num w:numId="7" w16cid:durableId="152293476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hnt, Thorsten (NIH/NIDA) [E]">
    <w15:presenceInfo w15:providerId="AD" w15:userId="S::kahntt2@nih.gov::89d9c32a-7882-4a3e-93fc-6983c2c484fe"/>
  </w15:person>
  <w15:person w15:author="Liu, Qingfang (NIH/NIDA) [E]">
    <w15:presenceInfo w15:providerId="AD" w15:userId="S::liuq13@nih.gov::962f4627-d455-4a20-98e4-f9daa3b0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922assa05plerwwupfssvrzteappvax2x&quot;&gt;My EndNote Library&lt;record-ids&gt;&lt;item&gt;4&lt;/item&gt;&lt;item&gt;18&lt;/item&gt;&lt;item&gt;26&lt;/item&gt;&lt;item&gt;28&lt;/item&gt;&lt;item&gt;30&lt;/item&gt;&lt;item&gt;159&lt;/item&gt;&lt;item&gt;168&lt;/item&gt;&lt;item&gt;524&lt;/item&gt;&lt;item&gt;525&lt;/item&gt;&lt;item&gt;530&lt;/item&gt;&lt;item&gt;531&lt;/item&gt;&lt;item&gt;536&lt;/item&gt;&lt;item&gt;561&lt;/item&gt;&lt;item&gt;562&lt;/item&gt;&lt;item&gt;564&lt;/item&gt;&lt;item&gt;598&lt;/item&gt;&lt;item&gt;625&lt;/item&gt;&lt;item&gt;630&lt;/item&gt;&lt;item&gt;632&lt;/item&gt;&lt;/record-ids&gt;&lt;/item&gt;&lt;/Libraries&gt;"/>
  </w:docVars>
  <w:rsids>
    <w:rsidRoot w:val="008C5A14"/>
    <w:rsid w:val="0000115C"/>
    <w:rsid w:val="000023DF"/>
    <w:rsid w:val="00002CA8"/>
    <w:rsid w:val="000033B5"/>
    <w:rsid w:val="00004F5B"/>
    <w:rsid w:val="000063B0"/>
    <w:rsid w:val="000076C1"/>
    <w:rsid w:val="0001006E"/>
    <w:rsid w:val="000102E6"/>
    <w:rsid w:val="0001106A"/>
    <w:rsid w:val="0001170C"/>
    <w:rsid w:val="00011B88"/>
    <w:rsid w:val="00011BC0"/>
    <w:rsid w:val="00012680"/>
    <w:rsid w:val="00013149"/>
    <w:rsid w:val="00013F14"/>
    <w:rsid w:val="00014DF8"/>
    <w:rsid w:val="0001529C"/>
    <w:rsid w:val="00015915"/>
    <w:rsid w:val="00015BB9"/>
    <w:rsid w:val="00015E09"/>
    <w:rsid w:val="0001643B"/>
    <w:rsid w:val="00016491"/>
    <w:rsid w:val="000172FF"/>
    <w:rsid w:val="00017819"/>
    <w:rsid w:val="0002026A"/>
    <w:rsid w:val="00020300"/>
    <w:rsid w:val="00020711"/>
    <w:rsid w:val="00020CEA"/>
    <w:rsid w:val="00021397"/>
    <w:rsid w:val="00021AF1"/>
    <w:rsid w:val="000222B3"/>
    <w:rsid w:val="0002565F"/>
    <w:rsid w:val="000311ED"/>
    <w:rsid w:val="000323A5"/>
    <w:rsid w:val="000327BA"/>
    <w:rsid w:val="00032E08"/>
    <w:rsid w:val="0003369E"/>
    <w:rsid w:val="000347D3"/>
    <w:rsid w:val="00034A38"/>
    <w:rsid w:val="00034D3A"/>
    <w:rsid w:val="00035940"/>
    <w:rsid w:val="00035F89"/>
    <w:rsid w:val="00036E6D"/>
    <w:rsid w:val="00037451"/>
    <w:rsid w:val="00040CF4"/>
    <w:rsid w:val="00043DBF"/>
    <w:rsid w:val="00043E02"/>
    <w:rsid w:val="000440AB"/>
    <w:rsid w:val="0004468F"/>
    <w:rsid w:val="00046710"/>
    <w:rsid w:val="00050AB1"/>
    <w:rsid w:val="00050E04"/>
    <w:rsid w:val="00050F72"/>
    <w:rsid w:val="00053026"/>
    <w:rsid w:val="000532B9"/>
    <w:rsid w:val="00053E06"/>
    <w:rsid w:val="00054DC4"/>
    <w:rsid w:val="000556A3"/>
    <w:rsid w:val="00057BA4"/>
    <w:rsid w:val="00057FEB"/>
    <w:rsid w:val="0006113F"/>
    <w:rsid w:val="000611C7"/>
    <w:rsid w:val="00061F1D"/>
    <w:rsid w:val="000625DC"/>
    <w:rsid w:val="00062CC2"/>
    <w:rsid w:val="0006505C"/>
    <w:rsid w:val="0006540B"/>
    <w:rsid w:val="00065735"/>
    <w:rsid w:val="00065E10"/>
    <w:rsid w:val="000662EB"/>
    <w:rsid w:val="000666D9"/>
    <w:rsid w:val="00066A51"/>
    <w:rsid w:val="00066EE2"/>
    <w:rsid w:val="00066EFD"/>
    <w:rsid w:val="000704A0"/>
    <w:rsid w:val="000705A4"/>
    <w:rsid w:val="00070F07"/>
    <w:rsid w:val="000716C2"/>
    <w:rsid w:val="000729FC"/>
    <w:rsid w:val="00073B3B"/>
    <w:rsid w:val="000743A2"/>
    <w:rsid w:val="00074AF3"/>
    <w:rsid w:val="00074CDD"/>
    <w:rsid w:val="00075CFB"/>
    <w:rsid w:val="000760D5"/>
    <w:rsid w:val="00077C94"/>
    <w:rsid w:val="000810CE"/>
    <w:rsid w:val="0008141C"/>
    <w:rsid w:val="0008203E"/>
    <w:rsid w:val="00083078"/>
    <w:rsid w:val="00084E33"/>
    <w:rsid w:val="0008619B"/>
    <w:rsid w:val="00086915"/>
    <w:rsid w:val="00086E6D"/>
    <w:rsid w:val="0008717A"/>
    <w:rsid w:val="00087797"/>
    <w:rsid w:val="00090F9A"/>
    <w:rsid w:val="00090FCC"/>
    <w:rsid w:val="00091120"/>
    <w:rsid w:val="000916FC"/>
    <w:rsid w:val="000918FF"/>
    <w:rsid w:val="00092A94"/>
    <w:rsid w:val="00093F8B"/>
    <w:rsid w:val="00094085"/>
    <w:rsid w:val="00094F15"/>
    <w:rsid w:val="00096D65"/>
    <w:rsid w:val="00096DA0"/>
    <w:rsid w:val="00097E81"/>
    <w:rsid w:val="000A0147"/>
    <w:rsid w:val="000A0FFC"/>
    <w:rsid w:val="000A1989"/>
    <w:rsid w:val="000A23D7"/>
    <w:rsid w:val="000A3357"/>
    <w:rsid w:val="000A3878"/>
    <w:rsid w:val="000A3EF3"/>
    <w:rsid w:val="000A48C2"/>
    <w:rsid w:val="000A5727"/>
    <w:rsid w:val="000A6241"/>
    <w:rsid w:val="000A6731"/>
    <w:rsid w:val="000A7F2A"/>
    <w:rsid w:val="000A7F77"/>
    <w:rsid w:val="000B0076"/>
    <w:rsid w:val="000B02E9"/>
    <w:rsid w:val="000B1590"/>
    <w:rsid w:val="000B3082"/>
    <w:rsid w:val="000B41ED"/>
    <w:rsid w:val="000B4D15"/>
    <w:rsid w:val="000B5F44"/>
    <w:rsid w:val="000B6F55"/>
    <w:rsid w:val="000B718D"/>
    <w:rsid w:val="000B7222"/>
    <w:rsid w:val="000B7668"/>
    <w:rsid w:val="000C018C"/>
    <w:rsid w:val="000C0D85"/>
    <w:rsid w:val="000C2AE2"/>
    <w:rsid w:val="000C2C99"/>
    <w:rsid w:val="000C2DCB"/>
    <w:rsid w:val="000C56FD"/>
    <w:rsid w:val="000C75AE"/>
    <w:rsid w:val="000D27FB"/>
    <w:rsid w:val="000D362B"/>
    <w:rsid w:val="000D383B"/>
    <w:rsid w:val="000D38B7"/>
    <w:rsid w:val="000D6578"/>
    <w:rsid w:val="000D6A3A"/>
    <w:rsid w:val="000E0E6C"/>
    <w:rsid w:val="000E168D"/>
    <w:rsid w:val="000E1C8D"/>
    <w:rsid w:val="000E3353"/>
    <w:rsid w:val="000E41E1"/>
    <w:rsid w:val="000E4836"/>
    <w:rsid w:val="000E65AD"/>
    <w:rsid w:val="000E6F7D"/>
    <w:rsid w:val="000F0F05"/>
    <w:rsid w:val="000F30BB"/>
    <w:rsid w:val="000F3527"/>
    <w:rsid w:val="000F37BB"/>
    <w:rsid w:val="000F3877"/>
    <w:rsid w:val="000F47FE"/>
    <w:rsid w:val="000F49BD"/>
    <w:rsid w:val="000F54AC"/>
    <w:rsid w:val="000F5665"/>
    <w:rsid w:val="000F741B"/>
    <w:rsid w:val="000F767E"/>
    <w:rsid w:val="001026A0"/>
    <w:rsid w:val="00103676"/>
    <w:rsid w:val="0010440C"/>
    <w:rsid w:val="00104B6B"/>
    <w:rsid w:val="00104FBE"/>
    <w:rsid w:val="00105020"/>
    <w:rsid w:val="001053CE"/>
    <w:rsid w:val="0010593A"/>
    <w:rsid w:val="00106C8A"/>
    <w:rsid w:val="0011211C"/>
    <w:rsid w:val="001121B0"/>
    <w:rsid w:val="00112357"/>
    <w:rsid w:val="0011261A"/>
    <w:rsid w:val="00112CB6"/>
    <w:rsid w:val="001135F4"/>
    <w:rsid w:val="001140DB"/>
    <w:rsid w:val="00114CC9"/>
    <w:rsid w:val="0011522C"/>
    <w:rsid w:val="001176AF"/>
    <w:rsid w:val="00121BAB"/>
    <w:rsid w:val="00122A30"/>
    <w:rsid w:val="00123249"/>
    <w:rsid w:val="0012418B"/>
    <w:rsid w:val="00124BFF"/>
    <w:rsid w:val="00125234"/>
    <w:rsid w:val="00125747"/>
    <w:rsid w:val="00125B52"/>
    <w:rsid w:val="00130C40"/>
    <w:rsid w:val="00131569"/>
    <w:rsid w:val="0013364A"/>
    <w:rsid w:val="00133FE8"/>
    <w:rsid w:val="00134B7C"/>
    <w:rsid w:val="00136ED6"/>
    <w:rsid w:val="0013717A"/>
    <w:rsid w:val="001371AC"/>
    <w:rsid w:val="001406FE"/>
    <w:rsid w:val="001422E8"/>
    <w:rsid w:val="001425CF"/>
    <w:rsid w:val="001436C5"/>
    <w:rsid w:val="00143AB7"/>
    <w:rsid w:val="00143E14"/>
    <w:rsid w:val="0014449B"/>
    <w:rsid w:val="00144CE9"/>
    <w:rsid w:val="00145B53"/>
    <w:rsid w:val="00145BDA"/>
    <w:rsid w:val="00145BF2"/>
    <w:rsid w:val="001467F1"/>
    <w:rsid w:val="00147E15"/>
    <w:rsid w:val="001538F4"/>
    <w:rsid w:val="00154CF7"/>
    <w:rsid w:val="00154E89"/>
    <w:rsid w:val="00154F07"/>
    <w:rsid w:val="00155272"/>
    <w:rsid w:val="001557D8"/>
    <w:rsid w:val="001568CF"/>
    <w:rsid w:val="00157913"/>
    <w:rsid w:val="0016190A"/>
    <w:rsid w:val="00161A4C"/>
    <w:rsid w:val="00162801"/>
    <w:rsid w:val="001629CF"/>
    <w:rsid w:val="00162C2F"/>
    <w:rsid w:val="00163E53"/>
    <w:rsid w:val="00164883"/>
    <w:rsid w:val="00165852"/>
    <w:rsid w:val="00165955"/>
    <w:rsid w:val="00166A91"/>
    <w:rsid w:val="001677F7"/>
    <w:rsid w:val="00171003"/>
    <w:rsid w:val="00171E00"/>
    <w:rsid w:val="001720D1"/>
    <w:rsid w:val="00172606"/>
    <w:rsid w:val="00173604"/>
    <w:rsid w:val="0017487A"/>
    <w:rsid w:val="00177237"/>
    <w:rsid w:val="00177D55"/>
    <w:rsid w:val="001815D1"/>
    <w:rsid w:val="00182B86"/>
    <w:rsid w:val="00183644"/>
    <w:rsid w:val="0018378C"/>
    <w:rsid w:val="001838B3"/>
    <w:rsid w:val="00185050"/>
    <w:rsid w:val="00185AA3"/>
    <w:rsid w:val="00186AE2"/>
    <w:rsid w:val="0019041C"/>
    <w:rsid w:val="00190A37"/>
    <w:rsid w:val="00190B3D"/>
    <w:rsid w:val="00190D9F"/>
    <w:rsid w:val="001915C8"/>
    <w:rsid w:val="00193579"/>
    <w:rsid w:val="00193EF9"/>
    <w:rsid w:val="001940C1"/>
    <w:rsid w:val="001946F8"/>
    <w:rsid w:val="00196205"/>
    <w:rsid w:val="00196241"/>
    <w:rsid w:val="00197A6D"/>
    <w:rsid w:val="001A05F4"/>
    <w:rsid w:val="001A0A73"/>
    <w:rsid w:val="001A1C15"/>
    <w:rsid w:val="001A32B4"/>
    <w:rsid w:val="001A467C"/>
    <w:rsid w:val="001A63A7"/>
    <w:rsid w:val="001A6693"/>
    <w:rsid w:val="001B28A1"/>
    <w:rsid w:val="001B2A2B"/>
    <w:rsid w:val="001B2E1D"/>
    <w:rsid w:val="001B34E6"/>
    <w:rsid w:val="001B3A7F"/>
    <w:rsid w:val="001B3B25"/>
    <w:rsid w:val="001B5452"/>
    <w:rsid w:val="001B6593"/>
    <w:rsid w:val="001B7627"/>
    <w:rsid w:val="001C01F1"/>
    <w:rsid w:val="001C157A"/>
    <w:rsid w:val="001C1851"/>
    <w:rsid w:val="001C244A"/>
    <w:rsid w:val="001C2C1C"/>
    <w:rsid w:val="001C2D33"/>
    <w:rsid w:val="001C3906"/>
    <w:rsid w:val="001C4F62"/>
    <w:rsid w:val="001C66A9"/>
    <w:rsid w:val="001C6AAA"/>
    <w:rsid w:val="001C6B83"/>
    <w:rsid w:val="001C7592"/>
    <w:rsid w:val="001C76C7"/>
    <w:rsid w:val="001D0D80"/>
    <w:rsid w:val="001D0E94"/>
    <w:rsid w:val="001D16F4"/>
    <w:rsid w:val="001D2471"/>
    <w:rsid w:val="001D263E"/>
    <w:rsid w:val="001D67AE"/>
    <w:rsid w:val="001D7DA9"/>
    <w:rsid w:val="001E0FE7"/>
    <w:rsid w:val="001E109F"/>
    <w:rsid w:val="001E141E"/>
    <w:rsid w:val="001E344C"/>
    <w:rsid w:val="001E3C07"/>
    <w:rsid w:val="001E3FF9"/>
    <w:rsid w:val="001E4184"/>
    <w:rsid w:val="001E480B"/>
    <w:rsid w:val="001E4D32"/>
    <w:rsid w:val="001E4E01"/>
    <w:rsid w:val="001E5414"/>
    <w:rsid w:val="001E6EF5"/>
    <w:rsid w:val="001E7119"/>
    <w:rsid w:val="001E7281"/>
    <w:rsid w:val="001E7B99"/>
    <w:rsid w:val="001F0A0A"/>
    <w:rsid w:val="001F1CD6"/>
    <w:rsid w:val="001F3FD8"/>
    <w:rsid w:val="001F58C4"/>
    <w:rsid w:val="001F5C7F"/>
    <w:rsid w:val="001F5FB8"/>
    <w:rsid w:val="001F649A"/>
    <w:rsid w:val="0020132E"/>
    <w:rsid w:val="00201A78"/>
    <w:rsid w:val="00201E1B"/>
    <w:rsid w:val="00202013"/>
    <w:rsid w:val="0020298C"/>
    <w:rsid w:val="00202B6F"/>
    <w:rsid w:val="002033C0"/>
    <w:rsid w:val="00203E15"/>
    <w:rsid w:val="00204590"/>
    <w:rsid w:val="00204A94"/>
    <w:rsid w:val="00204EE9"/>
    <w:rsid w:val="00205A0D"/>
    <w:rsid w:val="00205D65"/>
    <w:rsid w:val="00207831"/>
    <w:rsid w:val="00207B61"/>
    <w:rsid w:val="00210DBA"/>
    <w:rsid w:val="002111AE"/>
    <w:rsid w:val="00212A67"/>
    <w:rsid w:val="00214A9A"/>
    <w:rsid w:val="002152C4"/>
    <w:rsid w:val="00215F0B"/>
    <w:rsid w:val="00215F28"/>
    <w:rsid w:val="002160B1"/>
    <w:rsid w:val="0021657D"/>
    <w:rsid w:val="00217383"/>
    <w:rsid w:val="00217431"/>
    <w:rsid w:val="00217861"/>
    <w:rsid w:val="0022107E"/>
    <w:rsid w:val="00221275"/>
    <w:rsid w:val="00221469"/>
    <w:rsid w:val="00221491"/>
    <w:rsid w:val="00223DA5"/>
    <w:rsid w:val="0022403E"/>
    <w:rsid w:val="00224FFB"/>
    <w:rsid w:val="002251EB"/>
    <w:rsid w:val="00226589"/>
    <w:rsid w:val="0023058E"/>
    <w:rsid w:val="00230CA5"/>
    <w:rsid w:val="0023518F"/>
    <w:rsid w:val="0023666E"/>
    <w:rsid w:val="00236EA6"/>
    <w:rsid w:val="002423C2"/>
    <w:rsid w:val="00242A90"/>
    <w:rsid w:val="00243144"/>
    <w:rsid w:val="00244866"/>
    <w:rsid w:val="00244885"/>
    <w:rsid w:val="00246E4A"/>
    <w:rsid w:val="002510CC"/>
    <w:rsid w:val="002515F0"/>
    <w:rsid w:val="002516D0"/>
    <w:rsid w:val="00251CED"/>
    <w:rsid w:val="0025498F"/>
    <w:rsid w:val="002566C5"/>
    <w:rsid w:val="002574CE"/>
    <w:rsid w:val="002620CD"/>
    <w:rsid w:val="00262D39"/>
    <w:rsid w:val="00263A2E"/>
    <w:rsid w:val="0026464A"/>
    <w:rsid w:val="00267120"/>
    <w:rsid w:val="0026771A"/>
    <w:rsid w:val="00267C0F"/>
    <w:rsid w:val="00270471"/>
    <w:rsid w:val="002714CF"/>
    <w:rsid w:val="00271673"/>
    <w:rsid w:val="002716CB"/>
    <w:rsid w:val="002718BE"/>
    <w:rsid w:val="0027232F"/>
    <w:rsid w:val="0027308F"/>
    <w:rsid w:val="00273CED"/>
    <w:rsid w:val="00274023"/>
    <w:rsid w:val="002741A0"/>
    <w:rsid w:val="002755D0"/>
    <w:rsid w:val="00275878"/>
    <w:rsid w:val="002759BB"/>
    <w:rsid w:val="002768E4"/>
    <w:rsid w:val="00276FC4"/>
    <w:rsid w:val="002776A1"/>
    <w:rsid w:val="002800C9"/>
    <w:rsid w:val="0028131A"/>
    <w:rsid w:val="002817BC"/>
    <w:rsid w:val="002818F1"/>
    <w:rsid w:val="00281C6D"/>
    <w:rsid w:val="002820CE"/>
    <w:rsid w:val="0028210E"/>
    <w:rsid w:val="002823E2"/>
    <w:rsid w:val="002825C5"/>
    <w:rsid w:val="00283720"/>
    <w:rsid w:val="002846FD"/>
    <w:rsid w:val="00284CFD"/>
    <w:rsid w:val="00284FA6"/>
    <w:rsid w:val="00285344"/>
    <w:rsid w:val="002855A9"/>
    <w:rsid w:val="00285AF9"/>
    <w:rsid w:val="00286559"/>
    <w:rsid w:val="00287AF9"/>
    <w:rsid w:val="00287FE0"/>
    <w:rsid w:val="002904E0"/>
    <w:rsid w:val="00291C6C"/>
    <w:rsid w:val="0029222E"/>
    <w:rsid w:val="002930F0"/>
    <w:rsid w:val="002933A2"/>
    <w:rsid w:val="0029356B"/>
    <w:rsid w:val="00293762"/>
    <w:rsid w:val="002948DC"/>
    <w:rsid w:val="0029510B"/>
    <w:rsid w:val="002966F0"/>
    <w:rsid w:val="00297EA4"/>
    <w:rsid w:val="002A1835"/>
    <w:rsid w:val="002A1C85"/>
    <w:rsid w:val="002A3E66"/>
    <w:rsid w:val="002A42C3"/>
    <w:rsid w:val="002A4707"/>
    <w:rsid w:val="002A52A6"/>
    <w:rsid w:val="002A5EEC"/>
    <w:rsid w:val="002B14EA"/>
    <w:rsid w:val="002B2F49"/>
    <w:rsid w:val="002B31AC"/>
    <w:rsid w:val="002B3A52"/>
    <w:rsid w:val="002B46B0"/>
    <w:rsid w:val="002B50FF"/>
    <w:rsid w:val="002C03C1"/>
    <w:rsid w:val="002C0F34"/>
    <w:rsid w:val="002C10A4"/>
    <w:rsid w:val="002C14A4"/>
    <w:rsid w:val="002C210F"/>
    <w:rsid w:val="002C247F"/>
    <w:rsid w:val="002C27F0"/>
    <w:rsid w:val="002C2D42"/>
    <w:rsid w:val="002C525D"/>
    <w:rsid w:val="002C5BA9"/>
    <w:rsid w:val="002C62E2"/>
    <w:rsid w:val="002D14DB"/>
    <w:rsid w:val="002D1741"/>
    <w:rsid w:val="002D2B27"/>
    <w:rsid w:val="002D3AE7"/>
    <w:rsid w:val="002D4157"/>
    <w:rsid w:val="002D5A7D"/>
    <w:rsid w:val="002D6766"/>
    <w:rsid w:val="002D6913"/>
    <w:rsid w:val="002E0AAC"/>
    <w:rsid w:val="002E2742"/>
    <w:rsid w:val="002E2E2C"/>
    <w:rsid w:val="002E39E1"/>
    <w:rsid w:val="002E3A0A"/>
    <w:rsid w:val="002E6B1C"/>
    <w:rsid w:val="002E7661"/>
    <w:rsid w:val="002F04E8"/>
    <w:rsid w:val="002F0A99"/>
    <w:rsid w:val="002F19ED"/>
    <w:rsid w:val="002F255D"/>
    <w:rsid w:val="002F4540"/>
    <w:rsid w:val="002F4BDE"/>
    <w:rsid w:val="002F55C5"/>
    <w:rsid w:val="002F58CB"/>
    <w:rsid w:val="002F6213"/>
    <w:rsid w:val="002F68E8"/>
    <w:rsid w:val="002F6B76"/>
    <w:rsid w:val="002F6E15"/>
    <w:rsid w:val="002F7D77"/>
    <w:rsid w:val="00306DDD"/>
    <w:rsid w:val="0030714C"/>
    <w:rsid w:val="00307BF9"/>
    <w:rsid w:val="00310035"/>
    <w:rsid w:val="003103D7"/>
    <w:rsid w:val="00310626"/>
    <w:rsid w:val="003123EE"/>
    <w:rsid w:val="003129E0"/>
    <w:rsid w:val="00312C01"/>
    <w:rsid w:val="00312DB4"/>
    <w:rsid w:val="0031357B"/>
    <w:rsid w:val="00313B1F"/>
    <w:rsid w:val="003149FD"/>
    <w:rsid w:val="00314AD6"/>
    <w:rsid w:val="00314D5F"/>
    <w:rsid w:val="00314FEF"/>
    <w:rsid w:val="0031583B"/>
    <w:rsid w:val="00315BC1"/>
    <w:rsid w:val="00316536"/>
    <w:rsid w:val="00316CA5"/>
    <w:rsid w:val="00317033"/>
    <w:rsid w:val="0031776E"/>
    <w:rsid w:val="00317AB4"/>
    <w:rsid w:val="00320F54"/>
    <w:rsid w:val="00321BB7"/>
    <w:rsid w:val="00322DBB"/>
    <w:rsid w:val="00323421"/>
    <w:rsid w:val="003243C0"/>
    <w:rsid w:val="003246E6"/>
    <w:rsid w:val="003246F6"/>
    <w:rsid w:val="0032482C"/>
    <w:rsid w:val="00324BDD"/>
    <w:rsid w:val="0032512F"/>
    <w:rsid w:val="003258E2"/>
    <w:rsid w:val="00326384"/>
    <w:rsid w:val="003263EA"/>
    <w:rsid w:val="003265EB"/>
    <w:rsid w:val="00326E10"/>
    <w:rsid w:val="00327442"/>
    <w:rsid w:val="00330183"/>
    <w:rsid w:val="00330D01"/>
    <w:rsid w:val="003313AA"/>
    <w:rsid w:val="00332246"/>
    <w:rsid w:val="0033297B"/>
    <w:rsid w:val="00332ECB"/>
    <w:rsid w:val="003333B2"/>
    <w:rsid w:val="003356FE"/>
    <w:rsid w:val="0033677C"/>
    <w:rsid w:val="00336A75"/>
    <w:rsid w:val="00337B0C"/>
    <w:rsid w:val="00337ECE"/>
    <w:rsid w:val="00340C7B"/>
    <w:rsid w:val="003416DB"/>
    <w:rsid w:val="00342FDE"/>
    <w:rsid w:val="00343284"/>
    <w:rsid w:val="00345CAE"/>
    <w:rsid w:val="00346448"/>
    <w:rsid w:val="00346D52"/>
    <w:rsid w:val="00350255"/>
    <w:rsid w:val="00350411"/>
    <w:rsid w:val="00352105"/>
    <w:rsid w:val="003558D6"/>
    <w:rsid w:val="00355FFC"/>
    <w:rsid w:val="0035796D"/>
    <w:rsid w:val="00357AAA"/>
    <w:rsid w:val="003613C8"/>
    <w:rsid w:val="00363E3A"/>
    <w:rsid w:val="00365D66"/>
    <w:rsid w:val="00370D5B"/>
    <w:rsid w:val="0037153B"/>
    <w:rsid w:val="003719B5"/>
    <w:rsid w:val="00372512"/>
    <w:rsid w:val="00372A68"/>
    <w:rsid w:val="00372B64"/>
    <w:rsid w:val="00373B1C"/>
    <w:rsid w:val="00374BE0"/>
    <w:rsid w:val="00375CA0"/>
    <w:rsid w:val="00377104"/>
    <w:rsid w:val="00380598"/>
    <w:rsid w:val="00380816"/>
    <w:rsid w:val="00381F95"/>
    <w:rsid w:val="00384F3E"/>
    <w:rsid w:val="003859B1"/>
    <w:rsid w:val="003868A6"/>
    <w:rsid w:val="003873C5"/>
    <w:rsid w:val="00392BE8"/>
    <w:rsid w:val="00393E4C"/>
    <w:rsid w:val="00394A84"/>
    <w:rsid w:val="00394DEA"/>
    <w:rsid w:val="00395ECE"/>
    <w:rsid w:val="00395F34"/>
    <w:rsid w:val="003A0B16"/>
    <w:rsid w:val="003A303D"/>
    <w:rsid w:val="003A30CE"/>
    <w:rsid w:val="003A5593"/>
    <w:rsid w:val="003A5A45"/>
    <w:rsid w:val="003A6178"/>
    <w:rsid w:val="003A67EF"/>
    <w:rsid w:val="003A6E61"/>
    <w:rsid w:val="003A7EDD"/>
    <w:rsid w:val="003B254E"/>
    <w:rsid w:val="003B3F07"/>
    <w:rsid w:val="003B4A0D"/>
    <w:rsid w:val="003B4AF8"/>
    <w:rsid w:val="003B4C72"/>
    <w:rsid w:val="003B5057"/>
    <w:rsid w:val="003B5BAD"/>
    <w:rsid w:val="003B5D48"/>
    <w:rsid w:val="003B67E5"/>
    <w:rsid w:val="003B7D51"/>
    <w:rsid w:val="003C0B9A"/>
    <w:rsid w:val="003C0D5F"/>
    <w:rsid w:val="003C0F14"/>
    <w:rsid w:val="003C1199"/>
    <w:rsid w:val="003C1643"/>
    <w:rsid w:val="003C2230"/>
    <w:rsid w:val="003C27BC"/>
    <w:rsid w:val="003C33C2"/>
    <w:rsid w:val="003C36AD"/>
    <w:rsid w:val="003C3895"/>
    <w:rsid w:val="003C3CCD"/>
    <w:rsid w:val="003C3F66"/>
    <w:rsid w:val="003C5512"/>
    <w:rsid w:val="003C6B59"/>
    <w:rsid w:val="003D04A9"/>
    <w:rsid w:val="003D09B6"/>
    <w:rsid w:val="003D124C"/>
    <w:rsid w:val="003D28CB"/>
    <w:rsid w:val="003D4B1B"/>
    <w:rsid w:val="003D505B"/>
    <w:rsid w:val="003D7B6F"/>
    <w:rsid w:val="003D7C2C"/>
    <w:rsid w:val="003E01FE"/>
    <w:rsid w:val="003E1A67"/>
    <w:rsid w:val="003E232A"/>
    <w:rsid w:val="003E363D"/>
    <w:rsid w:val="003E525B"/>
    <w:rsid w:val="003E5599"/>
    <w:rsid w:val="003E5882"/>
    <w:rsid w:val="003E661C"/>
    <w:rsid w:val="003E6ABF"/>
    <w:rsid w:val="003F0338"/>
    <w:rsid w:val="003F2A3B"/>
    <w:rsid w:val="003F2BF1"/>
    <w:rsid w:val="003F361E"/>
    <w:rsid w:val="003F3730"/>
    <w:rsid w:val="003F4792"/>
    <w:rsid w:val="003F4C0B"/>
    <w:rsid w:val="003F57FA"/>
    <w:rsid w:val="003F6217"/>
    <w:rsid w:val="003F6B23"/>
    <w:rsid w:val="003F7132"/>
    <w:rsid w:val="00401A4B"/>
    <w:rsid w:val="00402964"/>
    <w:rsid w:val="00402C28"/>
    <w:rsid w:val="00402C63"/>
    <w:rsid w:val="00402C65"/>
    <w:rsid w:val="00402F8B"/>
    <w:rsid w:val="00402FAB"/>
    <w:rsid w:val="00403CEB"/>
    <w:rsid w:val="00404DB9"/>
    <w:rsid w:val="00405239"/>
    <w:rsid w:val="00406D09"/>
    <w:rsid w:val="00407B42"/>
    <w:rsid w:val="00410145"/>
    <w:rsid w:val="00410454"/>
    <w:rsid w:val="00410D10"/>
    <w:rsid w:val="00411F59"/>
    <w:rsid w:val="00412EE1"/>
    <w:rsid w:val="00413674"/>
    <w:rsid w:val="00413DB1"/>
    <w:rsid w:val="00414243"/>
    <w:rsid w:val="0041462A"/>
    <w:rsid w:val="00414870"/>
    <w:rsid w:val="004152B1"/>
    <w:rsid w:val="00415FE4"/>
    <w:rsid w:val="004203B0"/>
    <w:rsid w:val="00420FAE"/>
    <w:rsid w:val="004227A6"/>
    <w:rsid w:val="0042332D"/>
    <w:rsid w:val="00423467"/>
    <w:rsid w:val="00425A31"/>
    <w:rsid w:val="0042642B"/>
    <w:rsid w:val="004264D2"/>
    <w:rsid w:val="004271DC"/>
    <w:rsid w:val="004306A4"/>
    <w:rsid w:val="00430907"/>
    <w:rsid w:val="00430EE9"/>
    <w:rsid w:val="00431410"/>
    <w:rsid w:val="00431641"/>
    <w:rsid w:val="00431881"/>
    <w:rsid w:val="004324A3"/>
    <w:rsid w:val="00433148"/>
    <w:rsid w:val="004333C3"/>
    <w:rsid w:val="00434407"/>
    <w:rsid w:val="00434997"/>
    <w:rsid w:val="00437432"/>
    <w:rsid w:val="00440883"/>
    <w:rsid w:val="004417C7"/>
    <w:rsid w:val="004432EB"/>
    <w:rsid w:val="00444759"/>
    <w:rsid w:val="004450E3"/>
    <w:rsid w:val="00445E17"/>
    <w:rsid w:val="004461A6"/>
    <w:rsid w:val="00446E25"/>
    <w:rsid w:val="00447426"/>
    <w:rsid w:val="00447476"/>
    <w:rsid w:val="004479C3"/>
    <w:rsid w:val="00450D6F"/>
    <w:rsid w:val="00451D6F"/>
    <w:rsid w:val="00452900"/>
    <w:rsid w:val="00453879"/>
    <w:rsid w:val="00453A8F"/>
    <w:rsid w:val="00455B6E"/>
    <w:rsid w:val="00456330"/>
    <w:rsid w:val="00456392"/>
    <w:rsid w:val="00460208"/>
    <w:rsid w:val="0046152A"/>
    <w:rsid w:val="00461BBF"/>
    <w:rsid w:val="00462761"/>
    <w:rsid w:val="00462DA4"/>
    <w:rsid w:val="00462E15"/>
    <w:rsid w:val="004633ED"/>
    <w:rsid w:val="004641CC"/>
    <w:rsid w:val="00464796"/>
    <w:rsid w:val="00464927"/>
    <w:rsid w:val="00464C38"/>
    <w:rsid w:val="004667F4"/>
    <w:rsid w:val="00466D8C"/>
    <w:rsid w:val="00470427"/>
    <w:rsid w:val="00470523"/>
    <w:rsid w:val="00470A53"/>
    <w:rsid w:val="0047101A"/>
    <w:rsid w:val="004710E9"/>
    <w:rsid w:val="0047119A"/>
    <w:rsid w:val="00471ECB"/>
    <w:rsid w:val="00473131"/>
    <w:rsid w:val="004732BF"/>
    <w:rsid w:val="0047511B"/>
    <w:rsid w:val="00475A12"/>
    <w:rsid w:val="004761E4"/>
    <w:rsid w:val="00476CE5"/>
    <w:rsid w:val="004776DB"/>
    <w:rsid w:val="00480396"/>
    <w:rsid w:val="00480653"/>
    <w:rsid w:val="00480B84"/>
    <w:rsid w:val="004817BB"/>
    <w:rsid w:val="00482A92"/>
    <w:rsid w:val="004839C8"/>
    <w:rsid w:val="004849C4"/>
    <w:rsid w:val="004858E9"/>
    <w:rsid w:val="00486113"/>
    <w:rsid w:val="004869E3"/>
    <w:rsid w:val="00486B95"/>
    <w:rsid w:val="004874C5"/>
    <w:rsid w:val="00487660"/>
    <w:rsid w:val="0048772D"/>
    <w:rsid w:val="004877AD"/>
    <w:rsid w:val="004912D9"/>
    <w:rsid w:val="004916AE"/>
    <w:rsid w:val="004919EA"/>
    <w:rsid w:val="00492E5B"/>
    <w:rsid w:val="004933C0"/>
    <w:rsid w:val="00494C69"/>
    <w:rsid w:val="0049506A"/>
    <w:rsid w:val="0049692E"/>
    <w:rsid w:val="00497EFF"/>
    <w:rsid w:val="004A0B3E"/>
    <w:rsid w:val="004A1410"/>
    <w:rsid w:val="004A1991"/>
    <w:rsid w:val="004A24C3"/>
    <w:rsid w:val="004A313A"/>
    <w:rsid w:val="004A5272"/>
    <w:rsid w:val="004A53EF"/>
    <w:rsid w:val="004A577C"/>
    <w:rsid w:val="004A5CA1"/>
    <w:rsid w:val="004A708C"/>
    <w:rsid w:val="004B0586"/>
    <w:rsid w:val="004B0D38"/>
    <w:rsid w:val="004B1260"/>
    <w:rsid w:val="004B1330"/>
    <w:rsid w:val="004B1612"/>
    <w:rsid w:val="004B21A6"/>
    <w:rsid w:val="004B25B1"/>
    <w:rsid w:val="004B32AA"/>
    <w:rsid w:val="004B3688"/>
    <w:rsid w:val="004B55CD"/>
    <w:rsid w:val="004B672C"/>
    <w:rsid w:val="004B7066"/>
    <w:rsid w:val="004C0402"/>
    <w:rsid w:val="004C0427"/>
    <w:rsid w:val="004C0A27"/>
    <w:rsid w:val="004C0DF6"/>
    <w:rsid w:val="004C231A"/>
    <w:rsid w:val="004C2449"/>
    <w:rsid w:val="004C3718"/>
    <w:rsid w:val="004C37B1"/>
    <w:rsid w:val="004C37C0"/>
    <w:rsid w:val="004C3893"/>
    <w:rsid w:val="004C39A3"/>
    <w:rsid w:val="004C4720"/>
    <w:rsid w:val="004C68AF"/>
    <w:rsid w:val="004C7AB4"/>
    <w:rsid w:val="004C7D98"/>
    <w:rsid w:val="004D145E"/>
    <w:rsid w:val="004D2455"/>
    <w:rsid w:val="004D2A26"/>
    <w:rsid w:val="004D2AFF"/>
    <w:rsid w:val="004D5308"/>
    <w:rsid w:val="004D61A4"/>
    <w:rsid w:val="004D6864"/>
    <w:rsid w:val="004D71AB"/>
    <w:rsid w:val="004D7533"/>
    <w:rsid w:val="004D7B86"/>
    <w:rsid w:val="004E1A6E"/>
    <w:rsid w:val="004E31FB"/>
    <w:rsid w:val="004E37D6"/>
    <w:rsid w:val="004E4306"/>
    <w:rsid w:val="004E59A7"/>
    <w:rsid w:val="004E5C75"/>
    <w:rsid w:val="004F0456"/>
    <w:rsid w:val="004F0471"/>
    <w:rsid w:val="004F0EA6"/>
    <w:rsid w:val="004F16DF"/>
    <w:rsid w:val="004F1C97"/>
    <w:rsid w:val="004F24AE"/>
    <w:rsid w:val="004F3177"/>
    <w:rsid w:val="004F31E7"/>
    <w:rsid w:val="004F627C"/>
    <w:rsid w:val="004F6A9A"/>
    <w:rsid w:val="00500096"/>
    <w:rsid w:val="005021FB"/>
    <w:rsid w:val="00502644"/>
    <w:rsid w:val="0050313E"/>
    <w:rsid w:val="00507259"/>
    <w:rsid w:val="005079B2"/>
    <w:rsid w:val="0051072E"/>
    <w:rsid w:val="005115C2"/>
    <w:rsid w:val="005127F8"/>
    <w:rsid w:val="005128C4"/>
    <w:rsid w:val="00512F68"/>
    <w:rsid w:val="00513AA2"/>
    <w:rsid w:val="005143B2"/>
    <w:rsid w:val="0051672B"/>
    <w:rsid w:val="0051793F"/>
    <w:rsid w:val="00520069"/>
    <w:rsid w:val="00520BF7"/>
    <w:rsid w:val="0052105D"/>
    <w:rsid w:val="00521E09"/>
    <w:rsid w:val="00522477"/>
    <w:rsid w:val="005225E3"/>
    <w:rsid w:val="00522B05"/>
    <w:rsid w:val="00522E61"/>
    <w:rsid w:val="0052313A"/>
    <w:rsid w:val="0052344C"/>
    <w:rsid w:val="005247A8"/>
    <w:rsid w:val="0052639D"/>
    <w:rsid w:val="00527179"/>
    <w:rsid w:val="00527415"/>
    <w:rsid w:val="00530846"/>
    <w:rsid w:val="00530BC2"/>
    <w:rsid w:val="00531042"/>
    <w:rsid w:val="005314D3"/>
    <w:rsid w:val="00531B5A"/>
    <w:rsid w:val="005322DA"/>
    <w:rsid w:val="00532BE7"/>
    <w:rsid w:val="00533917"/>
    <w:rsid w:val="005339FB"/>
    <w:rsid w:val="00534AF9"/>
    <w:rsid w:val="00534C3F"/>
    <w:rsid w:val="005353DA"/>
    <w:rsid w:val="0053630A"/>
    <w:rsid w:val="00536AA9"/>
    <w:rsid w:val="00536FDB"/>
    <w:rsid w:val="00537A95"/>
    <w:rsid w:val="0054049D"/>
    <w:rsid w:val="005474DD"/>
    <w:rsid w:val="00547B69"/>
    <w:rsid w:val="0055009F"/>
    <w:rsid w:val="0055027D"/>
    <w:rsid w:val="00551537"/>
    <w:rsid w:val="0055507F"/>
    <w:rsid w:val="005559B1"/>
    <w:rsid w:val="00555E1E"/>
    <w:rsid w:val="00556037"/>
    <w:rsid w:val="00557919"/>
    <w:rsid w:val="00557CD7"/>
    <w:rsid w:val="0056179D"/>
    <w:rsid w:val="00561D04"/>
    <w:rsid w:val="0056219F"/>
    <w:rsid w:val="0056340B"/>
    <w:rsid w:val="005650C4"/>
    <w:rsid w:val="005651F8"/>
    <w:rsid w:val="00565D23"/>
    <w:rsid w:val="0056603C"/>
    <w:rsid w:val="00567CC9"/>
    <w:rsid w:val="00567DFF"/>
    <w:rsid w:val="0057142D"/>
    <w:rsid w:val="00572133"/>
    <w:rsid w:val="0057282A"/>
    <w:rsid w:val="00572E78"/>
    <w:rsid w:val="005733CA"/>
    <w:rsid w:val="00574E4B"/>
    <w:rsid w:val="00575358"/>
    <w:rsid w:val="00576A9E"/>
    <w:rsid w:val="005802B0"/>
    <w:rsid w:val="005804DD"/>
    <w:rsid w:val="0058291E"/>
    <w:rsid w:val="005845C7"/>
    <w:rsid w:val="00584879"/>
    <w:rsid w:val="00584DB3"/>
    <w:rsid w:val="005876BE"/>
    <w:rsid w:val="00587E60"/>
    <w:rsid w:val="00591E60"/>
    <w:rsid w:val="005935FD"/>
    <w:rsid w:val="00594110"/>
    <w:rsid w:val="0059435E"/>
    <w:rsid w:val="00594979"/>
    <w:rsid w:val="0059512E"/>
    <w:rsid w:val="005953BB"/>
    <w:rsid w:val="005958CB"/>
    <w:rsid w:val="00595940"/>
    <w:rsid w:val="00595DAA"/>
    <w:rsid w:val="00596373"/>
    <w:rsid w:val="005A09E9"/>
    <w:rsid w:val="005A0E03"/>
    <w:rsid w:val="005A11C0"/>
    <w:rsid w:val="005A1824"/>
    <w:rsid w:val="005A189D"/>
    <w:rsid w:val="005A27D2"/>
    <w:rsid w:val="005A313B"/>
    <w:rsid w:val="005A35E2"/>
    <w:rsid w:val="005A3C27"/>
    <w:rsid w:val="005A59B1"/>
    <w:rsid w:val="005A613E"/>
    <w:rsid w:val="005B1970"/>
    <w:rsid w:val="005B2E44"/>
    <w:rsid w:val="005B35FC"/>
    <w:rsid w:val="005B4EC5"/>
    <w:rsid w:val="005B5764"/>
    <w:rsid w:val="005B59C5"/>
    <w:rsid w:val="005B7426"/>
    <w:rsid w:val="005B78EF"/>
    <w:rsid w:val="005C11BB"/>
    <w:rsid w:val="005C1F69"/>
    <w:rsid w:val="005C26D4"/>
    <w:rsid w:val="005C3449"/>
    <w:rsid w:val="005C35E3"/>
    <w:rsid w:val="005C57EE"/>
    <w:rsid w:val="005C6FFC"/>
    <w:rsid w:val="005D0571"/>
    <w:rsid w:val="005D1329"/>
    <w:rsid w:val="005D1448"/>
    <w:rsid w:val="005D348D"/>
    <w:rsid w:val="005D4BC9"/>
    <w:rsid w:val="005D4FA7"/>
    <w:rsid w:val="005D5958"/>
    <w:rsid w:val="005D7ABC"/>
    <w:rsid w:val="005D7D9B"/>
    <w:rsid w:val="005E0398"/>
    <w:rsid w:val="005E0460"/>
    <w:rsid w:val="005E04BB"/>
    <w:rsid w:val="005E0CB3"/>
    <w:rsid w:val="005E20F5"/>
    <w:rsid w:val="005E25D8"/>
    <w:rsid w:val="005E37CA"/>
    <w:rsid w:val="005E6AB6"/>
    <w:rsid w:val="005E7258"/>
    <w:rsid w:val="005E7441"/>
    <w:rsid w:val="005E7D69"/>
    <w:rsid w:val="005E7FE7"/>
    <w:rsid w:val="005F1D8D"/>
    <w:rsid w:val="005F36E6"/>
    <w:rsid w:val="005F3C0F"/>
    <w:rsid w:val="005F407F"/>
    <w:rsid w:val="005F4F65"/>
    <w:rsid w:val="005F6480"/>
    <w:rsid w:val="005F66B1"/>
    <w:rsid w:val="005F72DB"/>
    <w:rsid w:val="005F78CA"/>
    <w:rsid w:val="005F7948"/>
    <w:rsid w:val="00602E39"/>
    <w:rsid w:val="006042E4"/>
    <w:rsid w:val="006043F3"/>
    <w:rsid w:val="006044AA"/>
    <w:rsid w:val="00604BCD"/>
    <w:rsid w:val="006053F8"/>
    <w:rsid w:val="0060664E"/>
    <w:rsid w:val="00606794"/>
    <w:rsid w:val="0060688A"/>
    <w:rsid w:val="00606A30"/>
    <w:rsid w:val="00606D4F"/>
    <w:rsid w:val="0061021B"/>
    <w:rsid w:val="00610E5F"/>
    <w:rsid w:val="00613D2A"/>
    <w:rsid w:val="006144BD"/>
    <w:rsid w:val="00615972"/>
    <w:rsid w:val="00615BC4"/>
    <w:rsid w:val="0061634D"/>
    <w:rsid w:val="00616484"/>
    <w:rsid w:val="0061751D"/>
    <w:rsid w:val="006177C3"/>
    <w:rsid w:val="00620290"/>
    <w:rsid w:val="00621235"/>
    <w:rsid w:val="00621517"/>
    <w:rsid w:val="00621598"/>
    <w:rsid w:val="00622387"/>
    <w:rsid w:val="00623304"/>
    <w:rsid w:val="0062405E"/>
    <w:rsid w:val="00625079"/>
    <w:rsid w:val="00625CCD"/>
    <w:rsid w:val="00626056"/>
    <w:rsid w:val="00626470"/>
    <w:rsid w:val="006272B4"/>
    <w:rsid w:val="00627EDF"/>
    <w:rsid w:val="00631FA6"/>
    <w:rsid w:val="0063253A"/>
    <w:rsid w:val="006364FA"/>
    <w:rsid w:val="00637212"/>
    <w:rsid w:val="00637EB9"/>
    <w:rsid w:val="006406E0"/>
    <w:rsid w:val="00640843"/>
    <w:rsid w:val="00640EEB"/>
    <w:rsid w:val="0064106D"/>
    <w:rsid w:val="006419CB"/>
    <w:rsid w:val="00642165"/>
    <w:rsid w:val="00642DA0"/>
    <w:rsid w:val="00643B52"/>
    <w:rsid w:val="00644348"/>
    <w:rsid w:val="00644F5C"/>
    <w:rsid w:val="00646324"/>
    <w:rsid w:val="00647886"/>
    <w:rsid w:val="00647F15"/>
    <w:rsid w:val="0065068F"/>
    <w:rsid w:val="00650BE8"/>
    <w:rsid w:val="00650C34"/>
    <w:rsid w:val="00650C4E"/>
    <w:rsid w:val="00650DD9"/>
    <w:rsid w:val="00651306"/>
    <w:rsid w:val="006514B4"/>
    <w:rsid w:val="0065377A"/>
    <w:rsid w:val="006537B5"/>
    <w:rsid w:val="00654F33"/>
    <w:rsid w:val="006553F4"/>
    <w:rsid w:val="0066035F"/>
    <w:rsid w:val="006607D8"/>
    <w:rsid w:val="006619DB"/>
    <w:rsid w:val="00662649"/>
    <w:rsid w:val="00663C8C"/>
    <w:rsid w:val="00664A39"/>
    <w:rsid w:val="0066551F"/>
    <w:rsid w:val="00665B0F"/>
    <w:rsid w:val="0066670C"/>
    <w:rsid w:val="00670347"/>
    <w:rsid w:val="00670445"/>
    <w:rsid w:val="00670D3D"/>
    <w:rsid w:val="00670D50"/>
    <w:rsid w:val="00671A80"/>
    <w:rsid w:val="00671C99"/>
    <w:rsid w:val="006727DA"/>
    <w:rsid w:val="00672F8A"/>
    <w:rsid w:val="0067303D"/>
    <w:rsid w:val="0067419F"/>
    <w:rsid w:val="0067486F"/>
    <w:rsid w:val="00676905"/>
    <w:rsid w:val="00676BF5"/>
    <w:rsid w:val="0067761A"/>
    <w:rsid w:val="006779D4"/>
    <w:rsid w:val="0068043A"/>
    <w:rsid w:val="00680BAC"/>
    <w:rsid w:val="00680D6B"/>
    <w:rsid w:val="006819AF"/>
    <w:rsid w:val="006823AD"/>
    <w:rsid w:val="00683707"/>
    <w:rsid w:val="006840D3"/>
    <w:rsid w:val="0068410D"/>
    <w:rsid w:val="006844A6"/>
    <w:rsid w:val="00684F49"/>
    <w:rsid w:val="00685E59"/>
    <w:rsid w:val="00687B12"/>
    <w:rsid w:val="006935CB"/>
    <w:rsid w:val="00693AF1"/>
    <w:rsid w:val="00694428"/>
    <w:rsid w:val="00694BEA"/>
    <w:rsid w:val="006955CA"/>
    <w:rsid w:val="00695AC3"/>
    <w:rsid w:val="006963B6"/>
    <w:rsid w:val="00697BE0"/>
    <w:rsid w:val="006A1952"/>
    <w:rsid w:val="006A1C95"/>
    <w:rsid w:val="006A2CB5"/>
    <w:rsid w:val="006A2D4E"/>
    <w:rsid w:val="006A4447"/>
    <w:rsid w:val="006A4EA8"/>
    <w:rsid w:val="006A52C0"/>
    <w:rsid w:val="006A6028"/>
    <w:rsid w:val="006A619D"/>
    <w:rsid w:val="006A6B4E"/>
    <w:rsid w:val="006A714C"/>
    <w:rsid w:val="006A7858"/>
    <w:rsid w:val="006A79F0"/>
    <w:rsid w:val="006B02A3"/>
    <w:rsid w:val="006B1690"/>
    <w:rsid w:val="006B2742"/>
    <w:rsid w:val="006B27DC"/>
    <w:rsid w:val="006B46E7"/>
    <w:rsid w:val="006B4FD6"/>
    <w:rsid w:val="006B55CD"/>
    <w:rsid w:val="006B5B82"/>
    <w:rsid w:val="006B6018"/>
    <w:rsid w:val="006B64D5"/>
    <w:rsid w:val="006B790B"/>
    <w:rsid w:val="006B7AF9"/>
    <w:rsid w:val="006B7C0A"/>
    <w:rsid w:val="006C138A"/>
    <w:rsid w:val="006C1A9B"/>
    <w:rsid w:val="006C2BDE"/>
    <w:rsid w:val="006C4483"/>
    <w:rsid w:val="006C49B2"/>
    <w:rsid w:val="006C4CBD"/>
    <w:rsid w:val="006C4E5E"/>
    <w:rsid w:val="006C6962"/>
    <w:rsid w:val="006C71BE"/>
    <w:rsid w:val="006D04F6"/>
    <w:rsid w:val="006D0776"/>
    <w:rsid w:val="006D07C5"/>
    <w:rsid w:val="006D1318"/>
    <w:rsid w:val="006D2A3E"/>
    <w:rsid w:val="006D3396"/>
    <w:rsid w:val="006D37FA"/>
    <w:rsid w:val="006D4942"/>
    <w:rsid w:val="006D4D21"/>
    <w:rsid w:val="006D5822"/>
    <w:rsid w:val="006D609B"/>
    <w:rsid w:val="006D6BA2"/>
    <w:rsid w:val="006D73A5"/>
    <w:rsid w:val="006E0B6D"/>
    <w:rsid w:val="006E1B4A"/>
    <w:rsid w:val="006E260B"/>
    <w:rsid w:val="006E2C78"/>
    <w:rsid w:val="006E312E"/>
    <w:rsid w:val="006E5882"/>
    <w:rsid w:val="006E73D4"/>
    <w:rsid w:val="006E7A5E"/>
    <w:rsid w:val="006E7CD9"/>
    <w:rsid w:val="006F042F"/>
    <w:rsid w:val="006F0757"/>
    <w:rsid w:val="006F0886"/>
    <w:rsid w:val="006F11ED"/>
    <w:rsid w:val="006F1205"/>
    <w:rsid w:val="006F15A4"/>
    <w:rsid w:val="006F29BA"/>
    <w:rsid w:val="006F35EC"/>
    <w:rsid w:val="006F3E9F"/>
    <w:rsid w:val="006F48D1"/>
    <w:rsid w:val="006F560B"/>
    <w:rsid w:val="006F570A"/>
    <w:rsid w:val="006F5C40"/>
    <w:rsid w:val="006F62DF"/>
    <w:rsid w:val="007000FB"/>
    <w:rsid w:val="007004D6"/>
    <w:rsid w:val="00702F31"/>
    <w:rsid w:val="00703568"/>
    <w:rsid w:val="00703A7D"/>
    <w:rsid w:val="0070454C"/>
    <w:rsid w:val="00704847"/>
    <w:rsid w:val="007053BD"/>
    <w:rsid w:val="00705C90"/>
    <w:rsid w:val="00705E98"/>
    <w:rsid w:val="00706630"/>
    <w:rsid w:val="00706F68"/>
    <w:rsid w:val="00710593"/>
    <w:rsid w:val="00710940"/>
    <w:rsid w:val="0071184F"/>
    <w:rsid w:val="00712107"/>
    <w:rsid w:val="0071243C"/>
    <w:rsid w:val="007125FE"/>
    <w:rsid w:val="007134D1"/>
    <w:rsid w:val="00713F78"/>
    <w:rsid w:val="007141D9"/>
    <w:rsid w:val="007143EA"/>
    <w:rsid w:val="007147AC"/>
    <w:rsid w:val="0071591D"/>
    <w:rsid w:val="007159AA"/>
    <w:rsid w:val="00715F48"/>
    <w:rsid w:val="007160CA"/>
    <w:rsid w:val="00720E09"/>
    <w:rsid w:val="0072286A"/>
    <w:rsid w:val="00722C80"/>
    <w:rsid w:val="00725B9D"/>
    <w:rsid w:val="00725CB3"/>
    <w:rsid w:val="0072652A"/>
    <w:rsid w:val="007274AD"/>
    <w:rsid w:val="00727E6E"/>
    <w:rsid w:val="00727FF4"/>
    <w:rsid w:val="00730FAB"/>
    <w:rsid w:val="007326D7"/>
    <w:rsid w:val="0073299E"/>
    <w:rsid w:val="007338EC"/>
    <w:rsid w:val="007341A9"/>
    <w:rsid w:val="00734CB2"/>
    <w:rsid w:val="007351E5"/>
    <w:rsid w:val="007355AC"/>
    <w:rsid w:val="00735849"/>
    <w:rsid w:val="00735E45"/>
    <w:rsid w:val="0074024C"/>
    <w:rsid w:val="007406BC"/>
    <w:rsid w:val="00740812"/>
    <w:rsid w:val="007416A4"/>
    <w:rsid w:val="007419DC"/>
    <w:rsid w:val="007433C6"/>
    <w:rsid w:val="007440EC"/>
    <w:rsid w:val="007441E5"/>
    <w:rsid w:val="00744B31"/>
    <w:rsid w:val="00746BB7"/>
    <w:rsid w:val="007470FD"/>
    <w:rsid w:val="0075086A"/>
    <w:rsid w:val="00751B0C"/>
    <w:rsid w:val="007525F5"/>
    <w:rsid w:val="00753D9E"/>
    <w:rsid w:val="00753E72"/>
    <w:rsid w:val="00754357"/>
    <w:rsid w:val="00755310"/>
    <w:rsid w:val="00755BD5"/>
    <w:rsid w:val="00755F60"/>
    <w:rsid w:val="00757096"/>
    <w:rsid w:val="007576DB"/>
    <w:rsid w:val="00762DF9"/>
    <w:rsid w:val="00763058"/>
    <w:rsid w:val="00763917"/>
    <w:rsid w:val="007647B4"/>
    <w:rsid w:val="00766054"/>
    <w:rsid w:val="00766746"/>
    <w:rsid w:val="0076772B"/>
    <w:rsid w:val="00770933"/>
    <w:rsid w:val="00770A2C"/>
    <w:rsid w:val="00770ACE"/>
    <w:rsid w:val="00771D4D"/>
    <w:rsid w:val="00771F4C"/>
    <w:rsid w:val="00772B2C"/>
    <w:rsid w:val="007735EE"/>
    <w:rsid w:val="007752C2"/>
    <w:rsid w:val="0077604F"/>
    <w:rsid w:val="00777BF5"/>
    <w:rsid w:val="0078082E"/>
    <w:rsid w:val="00780AC7"/>
    <w:rsid w:val="00780B47"/>
    <w:rsid w:val="00781493"/>
    <w:rsid w:val="007814CA"/>
    <w:rsid w:val="00781AEA"/>
    <w:rsid w:val="00781D29"/>
    <w:rsid w:val="00782696"/>
    <w:rsid w:val="007826BA"/>
    <w:rsid w:val="00783138"/>
    <w:rsid w:val="00783198"/>
    <w:rsid w:val="00784D22"/>
    <w:rsid w:val="007903C3"/>
    <w:rsid w:val="0079082B"/>
    <w:rsid w:val="00790982"/>
    <w:rsid w:val="00791001"/>
    <w:rsid w:val="007912E7"/>
    <w:rsid w:val="0079272D"/>
    <w:rsid w:val="00792B25"/>
    <w:rsid w:val="00792B2C"/>
    <w:rsid w:val="00793058"/>
    <w:rsid w:val="00793220"/>
    <w:rsid w:val="00795CA0"/>
    <w:rsid w:val="00795FE7"/>
    <w:rsid w:val="007960A6"/>
    <w:rsid w:val="007963DE"/>
    <w:rsid w:val="007A0696"/>
    <w:rsid w:val="007A23C0"/>
    <w:rsid w:val="007A381D"/>
    <w:rsid w:val="007A3953"/>
    <w:rsid w:val="007A40C7"/>
    <w:rsid w:val="007A455D"/>
    <w:rsid w:val="007A4A84"/>
    <w:rsid w:val="007A5378"/>
    <w:rsid w:val="007A5E39"/>
    <w:rsid w:val="007A6A17"/>
    <w:rsid w:val="007A6D6F"/>
    <w:rsid w:val="007A73F0"/>
    <w:rsid w:val="007A75E0"/>
    <w:rsid w:val="007A760C"/>
    <w:rsid w:val="007A7A82"/>
    <w:rsid w:val="007B1336"/>
    <w:rsid w:val="007B2D4E"/>
    <w:rsid w:val="007B4067"/>
    <w:rsid w:val="007B43DC"/>
    <w:rsid w:val="007B4511"/>
    <w:rsid w:val="007B5280"/>
    <w:rsid w:val="007B53B7"/>
    <w:rsid w:val="007B5C15"/>
    <w:rsid w:val="007B6E5D"/>
    <w:rsid w:val="007B76DA"/>
    <w:rsid w:val="007B7C65"/>
    <w:rsid w:val="007C023C"/>
    <w:rsid w:val="007C02EE"/>
    <w:rsid w:val="007C0610"/>
    <w:rsid w:val="007C0B99"/>
    <w:rsid w:val="007C0E9D"/>
    <w:rsid w:val="007C13BE"/>
    <w:rsid w:val="007C13FD"/>
    <w:rsid w:val="007C2A56"/>
    <w:rsid w:val="007C2ECC"/>
    <w:rsid w:val="007C2FFC"/>
    <w:rsid w:val="007C310D"/>
    <w:rsid w:val="007C367D"/>
    <w:rsid w:val="007C492F"/>
    <w:rsid w:val="007C6428"/>
    <w:rsid w:val="007C6CB7"/>
    <w:rsid w:val="007C7FC5"/>
    <w:rsid w:val="007D07F2"/>
    <w:rsid w:val="007D0DB9"/>
    <w:rsid w:val="007D11EB"/>
    <w:rsid w:val="007D15AA"/>
    <w:rsid w:val="007D264F"/>
    <w:rsid w:val="007D2E5B"/>
    <w:rsid w:val="007D2EF2"/>
    <w:rsid w:val="007D322C"/>
    <w:rsid w:val="007D4025"/>
    <w:rsid w:val="007D45B4"/>
    <w:rsid w:val="007D6527"/>
    <w:rsid w:val="007E42AE"/>
    <w:rsid w:val="007E6B3B"/>
    <w:rsid w:val="007E6D14"/>
    <w:rsid w:val="007E6F8B"/>
    <w:rsid w:val="007E7D23"/>
    <w:rsid w:val="007E7F53"/>
    <w:rsid w:val="007F099C"/>
    <w:rsid w:val="007F0D65"/>
    <w:rsid w:val="007F1EBD"/>
    <w:rsid w:val="007F23E9"/>
    <w:rsid w:val="007F2D7A"/>
    <w:rsid w:val="007F2DCF"/>
    <w:rsid w:val="007F539E"/>
    <w:rsid w:val="007F546B"/>
    <w:rsid w:val="007F5AEC"/>
    <w:rsid w:val="007F6C9D"/>
    <w:rsid w:val="007F6E82"/>
    <w:rsid w:val="007F7231"/>
    <w:rsid w:val="007F770A"/>
    <w:rsid w:val="00800F1A"/>
    <w:rsid w:val="00801AAC"/>
    <w:rsid w:val="008026AF"/>
    <w:rsid w:val="00802A6C"/>
    <w:rsid w:val="00803032"/>
    <w:rsid w:val="0080352F"/>
    <w:rsid w:val="00803FA8"/>
    <w:rsid w:val="00805024"/>
    <w:rsid w:val="0080558D"/>
    <w:rsid w:val="00805B2D"/>
    <w:rsid w:val="00806EAF"/>
    <w:rsid w:val="0081040D"/>
    <w:rsid w:val="00810983"/>
    <w:rsid w:val="00817CAF"/>
    <w:rsid w:val="008211AB"/>
    <w:rsid w:val="00821316"/>
    <w:rsid w:val="00821791"/>
    <w:rsid w:val="00824DDF"/>
    <w:rsid w:val="008251B9"/>
    <w:rsid w:val="008258B4"/>
    <w:rsid w:val="008264A7"/>
    <w:rsid w:val="008274B4"/>
    <w:rsid w:val="008279B1"/>
    <w:rsid w:val="00830273"/>
    <w:rsid w:val="008319F5"/>
    <w:rsid w:val="0083221C"/>
    <w:rsid w:val="008334CF"/>
    <w:rsid w:val="00835FF7"/>
    <w:rsid w:val="0083633E"/>
    <w:rsid w:val="00837B8D"/>
    <w:rsid w:val="008415E6"/>
    <w:rsid w:val="008434B3"/>
    <w:rsid w:val="00843615"/>
    <w:rsid w:val="00843C54"/>
    <w:rsid w:val="0084535C"/>
    <w:rsid w:val="00845C86"/>
    <w:rsid w:val="00845F67"/>
    <w:rsid w:val="00847BA0"/>
    <w:rsid w:val="008514FC"/>
    <w:rsid w:val="0085169D"/>
    <w:rsid w:val="00852051"/>
    <w:rsid w:val="008520A0"/>
    <w:rsid w:val="00852A34"/>
    <w:rsid w:val="0085355C"/>
    <w:rsid w:val="008553C4"/>
    <w:rsid w:val="008553F9"/>
    <w:rsid w:val="00855C21"/>
    <w:rsid w:val="00856341"/>
    <w:rsid w:val="00856779"/>
    <w:rsid w:val="008569CE"/>
    <w:rsid w:val="00856CCB"/>
    <w:rsid w:val="00856DB9"/>
    <w:rsid w:val="008575E6"/>
    <w:rsid w:val="0086059E"/>
    <w:rsid w:val="00861713"/>
    <w:rsid w:val="008629F3"/>
    <w:rsid w:val="00862A23"/>
    <w:rsid w:val="00866920"/>
    <w:rsid w:val="00867361"/>
    <w:rsid w:val="008702BE"/>
    <w:rsid w:val="00870C70"/>
    <w:rsid w:val="00870E50"/>
    <w:rsid w:val="0087140A"/>
    <w:rsid w:val="00871A19"/>
    <w:rsid w:val="008735D5"/>
    <w:rsid w:val="00873C6B"/>
    <w:rsid w:val="00873FFF"/>
    <w:rsid w:val="00875AD9"/>
    <w:rsid w:val="008762EE"/>
    <w:rsid w:val="00877B03"/>
    <w:rsid w:val="00881157"/>
    <w:rsid w:val="0088144E"/>
    <w:rsid w:val="008818EC"/>
    <w:rsid w:val="0088406F"/>
    <w:rsid w:val="008843E9"/>
    <w:rsid w:val="00884EFC"/>
    <w:rsid w:val="0088555C"/>
    <w:rsid w:val="008868FF"/>
    <w:rsid w:val="00886C5B"/>
    <w:rsid w:val="008874BA"/>
    <w:rsid w:val="008929A4"/>
    <w:rsid w:val="00893017"/>
    <w:rsid w:val="00893A19"/>
    <w:rsid w:val="008943FA"/>
    <w:rsid w:val="00895587"/>
    <w:rsid w:val="008958B8"/>
    <w:rsid w:val="00895F4B"/>
    <w:rsid w:val="008967C9"/>
    <w:rsid w:val="00896BCC"/>
    <w:rsid w:val="008A02B5"/>
    <w:rsid w:val="008A1EF8"/>
    <w:rsid w:val="008A2A39"/>
    <w:rsid w:val="008A2BC0"/>
    <w:rsid w:val="008A475F"/>
    <w:rsid w:val="008A5EBF"/>
    <w:rsid w:val="008A7CE9"/>
    <w:rsid w:val="008B08EB"/>
    <w:rsid w:val="008B1C2D"/>
    <w:rsid w:val="008B1C89"/>
    <w:rsid w:val="008B2E50"/>
    <w:rsid w:val="008B3271"/>
    <w:rsid w:val="008B37E3"/>
    <w:rsid w:val="008B3EE8"/>
    <w:rsid w:val="008B410A"/>
    <w:rsid w:val="008B64EF"/>
    <w:rsid w:val="008C10B6"/>
    <w:rsid w:val="008C1C1C"/>
    <w:rsid w:val="008C378C"/>
    <w:rsid w:val="008C5A14"/>
    <w:rsid w:val="008C5BB5"/>
    <w:rsid w:val="008C6C38"/>
    <w:rsid w:val="008C70BA"/>
    <w:rsid w:val="008C7A77"/>
    <w:rsid w:val="008D0F30"/>
    <w:rsid w:val="008D156E"/>
    <w:rsid w:val="008D233E"/>
    <w:rsid w:val="008D2F34"/>
    <w:rsid w:val="008D3217"/>
    <w:rsid w:val="008D368B"/>
    <w:rsid w:val="008D3771"/>
    <w:rsid w:val="008D433B"/>
    <w:rsid w:val="008D6F25"/>
    <w:rsid w:val="008D7153"/>
    <w:rsid w:val="008E04AC"/>
    <w:rsid w:val="008E136B"/>
    <w:rsid w:val="008E1B64"/>
    <w:rsid w:val="008E26D7"/>
    <w:rsid w:val="008E27E0"/>
    <w:rsid w:val="008E2D4F"/>
    <w:rsid w:val="008E2EDF"/>
    <w:rsid w:val="008E405F"/>
    <w:rsid w:val="008E4404"/>
    <w:rsid w:val="008E463E"/>
    <w:rsid w:val="008E4AFB"/>
    <w:rsid w:val="008E4B9F"/>
    <w:rsid w:val="008E4FBB"/>
    <w:rsid w:val="008E5F54"/>
    <w:rsid w:val="008E7AC4"/>
    <w:rsid w:val="008E7C03"/>
    <w:rsid w:val="008F1C6E"/>
    <w:rsid w:val="008F2A74"/>
    <w:rsid w:val="008F2BE4"/>
    <w:rsid w:val="008F36F5"/>
    <w:rsid w:val="008F5D1F"/>
    <w:rsid w:val="008F5DB0"/>
    <w:rsid w:val="008F69E0"/>
    <w:rsid w:val="008F6CB8"/>
    <w:rsid w:val="008F7B40"/>
    <w:rsid w:val="0090087D"/>
    <w:rsid w:val="00900EBF"/>
    <w:rsid w:val="0090143C"/>
    <w:rsid w:val="00901E21"/>
    <w:rsid w:val="00901E37"/>
    <w:rsid w:val="00902409"/>
    <w:rsid w:val="009028E8"/>
    <w:rsid w:val="00902C31"/>
    <w:rsid w:val="009047C7"/>
    <w:rsid w:val="00904F53"/>
    <w:rsid w:val="00905C71"/>
    <w:rsid w:val="00905E84"/>
    <w:rsid w:val="0090630E"/>
    <w:rsid w:val="00906A9A"/>
    <w:rsid w:val="00906C6E"/>
    <w:rsid w:val="009070C1"/>
    <w:rsid w:val="00907DC4"/>
    <w:rsid w:val="00910136"/>
    <w:rsid w:val="0091089C"/>
    <w:rsid w:val="009114CF"/>
    <w:rsid w:val="00917108"/>
    <w:rsid w:val="00917D21"/>
    <w:rsid w:val="00921AAA"/>
    <w:rsid w:val="00921E0F"/>
    <w:rsid w:val="00922204"/>
    <w:rsid w:val="0092252E"/>
    <w:rsid w:val="009242A3"/>
    <w:rsid w:val="009250C7"/>
    <w:rsid w:val="00925F67"/>
    <w:rsid w:val="00926786"/>
    <w:rsid w:val="00930380"/>
    <w:rsid w:val="00932175"/>
    <w:rsid w:val="0093398B"/>
    <w:rsid w:val="00933C2B"/>
    <w:rsid w:val="00934907"/>
    <w:rsid w:val="00935780"/>
    <w:rsid w:val="00936671"/>
    <w:rsid w:val="00940AD4"/>
    <w:rsid w:val="009417A7"/>
    <w:rsid w:val="00941AE7"/>
    <w:rsid w:val="00942106"/>
    <w:rsid w:val="00942546"/>
    <w:rsid w:val="0094349D"/>
    <w:rsid w:val="00944EE0"/>
    <w:rsid w:val="00945E33"/>
    <w:rsid w:val="00946ECF"/>
    <w:rsid w:val="00947CCF"/>
    <w:rsid w:val="00950805"/>
    <w:rsid w:val="009512D7"/>
    <w:rsid w:val="009539FC"/>
    <w:rsid w:val="00955561"/>
    <w:rsid w:val="0096006C"/>
    <w:rsid w:val="00961C40"/>
    <w:rsid w:val="0096288A"/>
    <w:rsid w:val="00963539"/>
    <w:rsid w:val="00964881"/>
    <w:rsid w:val="00971592"/>
    <w:rsid w:val="009719A6"/>
    <w:rsid w:val="009727EF"/>
    <w:rsid w:val="009729D3"/>
    <w:rsid w:val="00972B9C"/>
    <w:rsid w:val="00972BBA"/>
    <w:rsid w:val="00972FCA"/>
    <w:rsid w:val="00974CC2"/>
    <w:rsid w:val="00975D75"/>
    <w:rsid w:val="00977231"/>
    <w:rsid w:val="00977F57"/>
    <w:rsid w:val="0098056D"/>
    <w:rsid w:val="009807AE"/>
    <w:rsid w:val="00980B9B"/>
    <w:rsid w:val="00980C72"/>
    <w:rsid w:val="009813F2"/>
    <w:rsid w:val="0098172E"/>
    <w:rsid w:val="009836F8"/>
    <w:rsid w:val="009838CA"/>
    <w:rsid w:val="009845F3"/>
    <w:rsid w:val="0099046C"/>
    <w:rsid w:val="0099108B"/>
    <w:rsid w:val="009913BD"/>
    <w:rsid w:val="00992597"/>
    <w:rsid w:val="009937EF"/>
    <w:rsid w:val="00993887"/>
    <w:rsid w:val="00993FDA"/>
    <w:rsid w:val="00995662"/>
    <w:rsid w:val="00995863"/>
    <w:rsid w:val="0099588E"/>
    <w:rsid w:val="00995AF5"/>
    <w:rsid w:val="009964F1"/>
    <w:rsid w:val="009974F1"/>
    <w:rsid w:val="00997E3E"/>
    <w:rsid w:val="009A0378"/>
    <w:rsid w:val="009A0496"/>
    <w:rsid w:val="009A075A"/>
    <w:rsid w:val="009A14C3"/>
    <w:rsid w:val="009A46B3"/>
    <w:rsid w:val="009A4E41"/>
    <w:rsid w:val="009A5C5C"/>
    <w:rsid w:val="009A5EE7"/>
    <w:rsid w:val="009A7E97"/>
    <w:rsid w:val="009B011C"/>
    <w:rsid w:val="009B0269"/>
    <w:rsid w:val="009B10AA"/>
    <w:rsid w:val="009B1F2E"/>
    <w:rsid w:val="009B2906"/>
    <w:rsid w:val="009B29BF"/>
    <w:rsid w:val="009B37B4"/>
    <w:rsid w:val="009B40F3"/>
    <w:rsid w:val="009B4644"/>
    <w:rsid w:val="009B49F9"/>
    <w:rsid w:val="009B60AA"/>
    <w:rsid w:val="009B6AC8"/>
    <w:rsid w:val="009C09F7"/>
    <w:rsid w:val="009C33DF"/>
    <w:rsid w:val="009C447C"/>
    <w:rsid w:val="009C4CD4"/>
    <w:rsid w:val="009C53F6"/>
    <w:rsid w:val="009C6774"/>
    <w:rsid w:val="009C6A72"/>
    <w:rsid w:val="009C7ACD"/>
    <w:rsid w:val="009D07E3"/>
    <w:rsid w:val="009D0C3B"/>
    <w:rsid w:val="009D197D"/>
    <w:rsid w:val="009D1AA7"/>
    <w:rsid w:val="009D1E38"/>
    <w:rsid w:val="009D35A1"/>
    <w:rsid w:val="009D35FD"/>
    <w:rsid w:val="009D39A6"/>
    <w:rsid w:val="009D47D0"/>
    <w:rsid w:val="009D5251"/>
    <w:rsid w:val="009D5989"/>
    <w:rsid w:val="009D6040"/>
    <w:rsid w:val="009D69FF"/>
    <w:rsid w:val="009D7DE7"/>
    <w:rsid w:val="009E0AAB"/>
    <w:rsid w:val="009E0CF2"/>
    <w:rsid w:val="009E2984"/>
    <w:rsid w:val="009E2DC9"/>
    <w:rsid w:val="009E30B8"/>
    <w:rsid w:val="009E3196"/>
    <w:rsid w:val="009E3979"/>
    <w:rsid w:val="009E5705"/>
    <w:rsid w:val="009E5CA8"/>
    <w:rsid w:val="009E6402"/>
    <w:rsid w:val="009E6CF3"/>
    <w:rsid w:val="009E6DE5"/>
    <w:rsid w:val="009E7095"/>
    <w:rsid w:val="009E7781"/>
    <w:rsid w:val="009E79E2"/>
    <w:rsid w:val="009E7B9D"/>
    <w:rsid w:val="009E7C19"/>
    <w:rsid w:val="009F00C1"/>
    <w:rsid w:val="009F117A"/>
    <w:rsid w:val="009F1D8D"/>
    <w:rsid w:val="009F2308"/>
    <w:rsid w:val="009F302C"/>
    <w:rsid w:val="009F41F3"/>
    <w:rsid w:val="009F5320"/>
    <w:rsid w:val="009F5D2E"/>
    <w:rsid w:val="009F7A3D"/>
    <w:rsid w:val="00A00020"/>
    <w:rsid w:val="00A003F7"/>
    <w:rsid w:val="00A004F2"/>
    <w:rsid w:val="00A0079D"/>
    <w:rsid w:val="00A01EF1"/>
    <w:rsid w:val="00A02B96"/>
    <w:rsid w:val="00A0424E"/>
    <w:rsid w:val="00A10805"/>
    <w:rsid w:val="00A1190D"/>
    <w:rsid w:val="00A1227B"/>
    <w:rsid w:val="00A12BF6"/>
    <w:rsid w:val="00A1312F"/>
    <w:rsid w:val="00A13800"/>
    <w:rsid w:val="00A13D5C"/>
    <w:rsid w:val="00A200BC"/>
    <w:rsid w:val="00A202B3"/>
    <w:rsid w:val="00A204C4"/>
    <w:rsid w:val="00A210C1"/>
    <w:rsid w:val="00A21882"/>
    <w:rsid w:val="00A2218B"/>
    <w:rsid w:val="00A236A5"/>
    <w:rsid w:val="00A24961"/>
    <w:rsid w:val="00A25040"/>
    <w:rsid w:val="00A25215"/>
    <w:rsid w:val="00A266B5"/>
    <w:rsid w:val="00A26F15"/>
    <w:rsid w:val="00A2729A"/>
    <w:rsid w:val="00A30418"/>
    <w:rsid w:val="00A3097C"/>
    <w:rsid w:val="00A3146D"/>
    <w:rsid w:val="00A31814"/>
    <w:rsid w:val="00A31E7A"/>
    <w:rsid w:val="00A32038"/>
    <w:rsid w:val="00A32F88"/>
    <w:rsid w:val="00A330C9"/>
    <w:rsid w:val="00A347A6"/>
    <w:rsid w:val="00A35D7A"/>
    <w:rsid w:val="00A3728B"/>
    <w:rsid w:val="00A377B5"/>
    <w:rsid w:val="00A40205"/>
    <w:rsid w:val="00A40773"/>
    <w:rsid w:val="00A4118E"/>
    <w:rsid w:val="00A43190"/>
    <w:rsid w:val="00A43532"/>
    <w:rsid w:val="00A43C2D"/>
    <w:rsid w:val="00A456A2"/>
    <w:rsid w:val="00A457DA"/>
    <w:rsid w:val="00A46708"/>
    <w:rsid w:val="00A46873"/>
    <w:rsid w:val="00A468BF"/>
    <w:rsid w:val="00A4737B"/>
    <w:rsid w:val="00A477D5"/>
    <w:rsid w:val="00A47A20"/>
    <w:rsid w:val="00A47AE5"/>
    <w:rsid w:val="00A5216A"/>
    <w:rsid w:val="00A539BB"/>
    <w:rsid w:val="00A54913"/>
    <w:rsid w:val="00A54B94"/>
    <w:rsid w:val="00A5524A"/>
    <w:rsid w:val="00A56B9C"/>
    <w:rsid w:val="00A56E42"/>
    <w:rsid w:val="00A57414"/>
    <w:rsid w:val="00A57A6B"/>
    <w:rsid w:val="00A6044B"/>
    <w:rsid w:val="00A604DC"/>
    <w:rsid w:val="00A6127C"/>
    <w:rsid w:val="00A61356"/>
    <w:rsid w:val="00A61F8C"/>
    <w:rsid w:val="00A622AA"/>
    <w:rsid w:val="00A63415"/>
    <w:rsid w:val="00A646D9"/>
    <w:rsid w:val="00A6588F"/>
    <w:rsid w:val="00A65A57"/>
    <w:rsid w:val="00A66272"/>
    <w:rsid w:val="00A663F3"/>
    <w:rsid w:val="00A6678D"/>
    <w:rsid w:val="00A7074C"/>
    <w:rsid w:val="00A7158C"/>
    <w:rsid w:val="00A730AF"/>
    <w:rsid w:val="00A741E3"/>
    <w:rsid w:val="00A74D6D"/>
    <w:rsid w:val="00A75871"/>
    <w:rsid w:val="00A75E95"/>
    <w:rsid w:val="00A77359"/>
    <w:rsid w:val="00A7788E"/>
    <w:rsid w:val="00A77ACB"/>
    <w:rsid w:val="00A81895"/>
    <w:rsid w:val="00A8268D"/>
    <w:rsid w:val="00A83826"/>
    <w:rsid w:val="00A840F4"/>
    <w:rsid w:val="00A84E93"/>
    <w:rsid w:val="00A854FB"/>
    <w:rsid w:val="00A858D8"/>
    <w:rsid w:val="00A85A7C"/>
    <w:rsid w:val="00A85B62"/>
    <w:rsid w:val="00A862C3"/>
    <w:rsid w:val="00A86307"/>
    <w:rsid w:val="00A86988"/>
    <w:rsid w:val="00A86A09"/>
    <w:rsid w:val="00A87A78"/>
    <w:rsid w:val="00A91217"/>
    <w:rsid w:val="00A91C20"/>
    <w:rsid w:val="00A94037"/>
    <w:rsid w:val="00A94224"/>
    <w:rsid w:val="00A94799"/>
    <w:rsid w:val="00A96501"/>
    <w:rsid w:val="00A96F05"/>
    <w:rsid w:val="00AA1076"/>
    <w:rsid w:val="00AA4ECA"/>
    <w:rsid w:val="00AA5A02"/>
    <w:rsid w:val="00AA5CB4"/>
    <w:rsid w:val="00AA5CD9"/>
    <w:rsid w:val="00AA5CEB"/>
    <w:rsid w:val="00AA6A13"/>
    <w:rsid w:val="00AB1170"/>
    <w:rsid w:val="00AB171A"/>
    <w:rsid w:val="00AB3551"/>
    <w:rsid w:val="00AB3E58"/>
    <w:rsid w:val="00AB4151"/>
    <w:rsid w:val="00AB4D45"/>
    <w:rsid w:val="00AB5BB9"/>
    <w:rsid w:val="00AB5D5C"/>
    <w:rsid w:val="00AB6186"/>
    <w:rsid w:val="00AB6C9C"/>
    <w:rsid w:val="00AB7755"/>
    <w:rsid w:val="00AB7D51"/>
    <w:rsid w:val="00AC150C"/>
    <w:rsid w:val="00AC1DB6"/>
    <w:rsid w:val="00AC342F"/>
    <w:rsid w:val="00AC413A"/>
    <w:rsid w:val="00AC549A"/>
    <w:rsid w:val="00AC5CEA"/>
    <w:rsid w:val="00AC61AB"/>
    <w:rsid w:val="00AC7471"/>
    <w:rsid w:val="00AD128E"/>
    <w:rsid w:val="00AD29BE"/>
    <w:rsid w:val="00AD2A37"/>
    <w:rsid w:val="00AD40F1"/>
    <w:rsid w:val="00AD4B68"/>
    <w:rsid w:val="00AD4F28"/>
    <w:rsid w:val="00AD664B"/>
    <w:rsid w:val="00AD6C99"/>
    <w:rsid w:val="00AD7345"/>
    <w:rsid w:val="00AE0097"/>
    <w:rsid w:val="00AE1955"/>
    <w:rsid w:val="00AE2504"/>
    <w:rsid w:val="00AE261E"/>
    <w:rsid w:val="00AE28FB"/>
    <w:rsid w:val="00AE2EDC"/>
    <w:rsid w:val="00AE4397"/>
    <w:rsid w:val="00AE46EF"/>
    <w:rsid w:val="00AE4826"/>
    <w:rsid w:val="00AE4D97"/>
    <w:rsid w:val="00AE5153"/>
    <w:rsid w:val="00AE5C89"/>
    <w:rsid w:val="00AE68B6"/>
    <w:rsid w:val="00AE769A"/>
    <w:rsid w:val="00AF03CA"/>
    <w:rsid w:val="00AF0692"/>
    <w:rsid w:val="00AF0E96"/>
    <w:rsid w:val="00AF2D34"/>
    <w:rsid w:val="00AF36FC"/>
    <w:rsid w:val="00AF377C"/>
    <w:rsid w:val="00AF3C35"/>
    <w:rsid w:val="00AF4C61"/>
    <w:rsid w:val="00B0209E"/>
    <w:rsid w:val="00B0356E"/>
    <w:rsid w:val="00B053EE"/>
    <w:rsid w:val="00B05535"/>
    <w:rsid w:val="00B05D60"/>
    <w:rsid w:val="00B06994"/>
    <w:rsid w:val="00B07B28"/>
    <w:rsid w:val="00B1049D"/>
    <w:rsid w:val="00B105C1"/>
    <w:rsid w:val="00B106C3"/>
    <w:rsid w:val="00B10EF3"/>
    <w:rsid w:val="00B11C2D"/>
    <w:rsid w:val="00B1204B"/>
    <w:rsid w:val="00B127B1"/>
    <w:rsid w:val="00B128CA"/>
    <w:rsid w:val="00B12CF1"/>
    <w:rsid w:val="00B12F65"/>
    <w:rsid w:val="00B142B3"/>
    <w:rsid w:val="00B1488F"/>
    <w:rsid w:val="00B152D5"/>
    <w:rsid w:val="00B153BA"/>
    <w:rsid w:val="00B15AC2"/>
    <w:rsid w:val="00B15E1F"/>
    <w:rsid w:val="00B166A0"/>
    <w:rsid w:val="00B16F73"/>
    <w:rsid w:val="00B17BF8"/>
    <w:rsid w:val="00B20E85"/>
    <w:rsid w:val="00B2127F"/>
    <w:rsid w:val="00B216F1"/>
    <w:rsid w:val="00B22A82"/>
    <w:rsid w:val="00B2385C"/>
    <w:rsid w:val="00B268C0"/>
    <w:rsid w:val="00B273AF"/>
    <w:rsid w:val="00B314B5"/>
    <w:rsid w:val="00B3178C"/>
    <w:rsid w:val="00B32349"/>
    <w:rsid w:val="00B34235"/>
    <w:rsid w:val="00B34AF5"/>
    <w:rsid w:val="00B36BFD"/>
    <w:rsid w:val="00B40298"/>
    <w:rsid w:val="00B4056A"/>
    <w:rsid w:val="00B41324"/>
    <w:rsid w:val="00B4238C"/>
    <w:rsid w:val="00B4403E"/>
    <w:rsid w:val="00B44EA4"/>
    <w:rsid w:val="00B456FB"/>
    <w:rsid w:val="00B4623E"/>
    <w:rsid w:val="00B47586"/>
    <w:rsid w:val="00B50433"/>
    <w:rsid w:val="00B50E24"/>
    <w:rsid w:val="00B541D3"/>
    <w:rsid w:val="00B54D13"/>
    <w:rsid w:val="00B604E2"/>
    <w:rsid w:val="00B613A6"/>
    <w:rsid w:val="00B61A1A"/>
    <w:rsid w:val="00B620FA"/>
    <w:rsid w:val="00B62C87"/>
    <w:rsid w:val="00B632A2"/>
    <w:rsid w:val="00B6414D"/>
    <w:rsid w:val="00B64DBA"/>
    <w:rsid w:val="00B64EA2"/>
    <w:rsid w:val="00B65A3B"/>
    <w:rsid w:val="00B65AEA"/>
    <w:rsid w:val="00B65E59"/>
    <w:rsid w:val="00B66732"/>
    <w:rsid w:val="00B6767A"/>
    <w:rsid w:val="00B67C59"/>
    <w:rsid w:val="00B7065F"/>
    <w:rsid w:val="00B70E69"/>
    <w:rsid w:val="00B712C3"/>
    <w:rsid w:val="00B71AE8"/>
    <w:rsid w:val="00B71CB0"/>
    <w:rsid w:val="00B72FD5"/>
    <w:rsid w:val="00B760B6"/>
    <w:rsid w:val="00B776A0"/>
    <w:rsid w:val="00B802EF"/>
    <w:rsid w:val="00B80818"/>
    <w:rsid w:val="00B81A4F"/>
    <w:rsid w:val="00B81DA1"/>
    <w:rsid w:val="00B83055"/>
    <w:rsid w:val="00B848E3"/>
    <w:rsid w:val="00B8520C"/>
    <w:rsid w:val="00B85F29"/>
    <w:rsid w:val="00B86987"/>
    <w:rsid w:val="00B87F07"/>
    <w:rsid w:val="00B9008E"/>
    <w:rsid w:val="00B90EC9"/>
    <w:rsid w:val="00B922EB"/>
    <w:rsid w:val="00B93106"/>
    <w:rsid w:val="00B933D5"/>
    <w:rsid w:val="00B94D7F"/>
    <w:rsid w:val="00B962A7"/>
    <w:rsid w:val="00B96CE2"/>
    <w:rsid w:val="00B97462"/>
    <w:rsid w:val="00BA10BB"/>
    <w:rsid w:val="00BA20AA"/>
    <w:rsid w:val="00BA7151"/>
    <w:rsid w:val="00BA76F7"/>
    <w:rsid w:val="00BB0B3B"/>
    <w:rsid w:val="00BB1F8F"/>
    <w:rsid w:val="00BB25A1"/>
    <w:rsid w:val="00BB2D84"/>
    <w:rsid w:val="00BB4391"/>
    <w:rsid w:val="00BB5937"/>
    <w:rsid w:val="00BB5AFD"/>
    <w:rsid w:val="00BB7761"/>
    <w:rsid w:val="00BC05F1"/>
    <w:rsid w:val="00BC0E7E"/>
    <w:rsid w:val="00BC1450"/>
    <w:rsid w:val="00BC1716"/>
    <w:rsid w:val="00BC1780"/>
    <w:rsid w:val="00BC1EEE"/>
    <w:rsid w:val="00BC20A2"/>
    <w:rsid w:val="00BC268E"/>
    <w:rsid w:val="00BC2923"/>
    <w:rsid w:val="00BC2A2C"/>
    <w:rsid w:val="00BC33DD"/>
    <w:rsid w:val="00BC3C2C"/>
    <w:rsid w:val="00BC5728"/>
    <w:rsid w:val="00BC5DC9"/>
    <w:rsid w:val="00BC5E03"/>
    <w:rsid w:val="00BC6CE6"/>
    <w:rsid w:val="00BC75F3"/>
    <w:rsid w:val="00BC76F6"/>
    <w:rsid w:val="00BD035A"/>
    <w:rsid w:val="00BD2898"/>
    <w:rsid w:val="00BD29F8"/>
    <w:rsid w:val="00BD2E51"/>
    <w:rsid w:val="00BD3843"/>
    <w:rsid w:val="00BD3B1C"/>
    <w:rsid w:val="00BD3F20"/>
    <w:rsid w:val="00BD43D7"/>
    <w:rsid w:val="00BD53B0"/>
    <w:rsid w:val="00BD5C77"/>
    <w:rsid w:val="00BD5E71"/>
    <w:rsid w:val="00BD6744"/>
    <w:rsid w:val="00BE0194"/>
    <w:rsid w:val="00BE0AEC"/>
    <w:rsid w:val="00BE2C5F"/>
    <w:rsid w:val="00BE3ABE"/>
    <w:rsid w:val="00BE52E5"/>
    <w:rsid w:val="00BE57B7"/>
    <w:rsid w:val="00BE63C0"/>
    <w:rsid w:val="00BE65B1"/>
    <w:rsid w:val="00BE712E"/>
    <w:rsid w:val="00BE745C"/>
    <w:rsid w:val="00BE791E"/>
    <w:rsid w:val="00BE7AE9"/>
    <w:rsid w:val="00BE7F2B"/>
    <w:rsid w:val="00BF106C"/>
    <w:rsid w:val="00BF10E8"/>
    <w:rsid w:val="00BF13B4"/>
    <w:rsid w:val="00BF274A"/>
    <w:rsid w:val="00BF33D0"/>
    <w:rsid w:val="00BF371F"/>
    <w:rsid w:val="00BF3966"/>
    <w:rsid w:val="00BF45BC"/>
    <w:rsid w:val="00BF4947"/>
    <w:rsid w:val="00BF541E"/>
    <w:rsid w:val="00BF578B"/>
    <w:rsid w:val="00BF652B"/>
    <w:rsid w:val="00BF6B64"/>
    <w:rsid w:val="00BF7B2E"/>
    <w:rsid w:val="00C01219"/>
    <w:rsid w:val="00C015F5"/>
    <w:rsid w:val="00C0167E"/>
    <w:rsid w:val="00C01E86"/>
    <w:rsid w:val="00C0444D"/>
    <w:rsid w:val="00C04E98"/>
    <w:rsid w:val="00C05023"/>
    <w:rsid w:val="00C0757D"/>
    <w:rsid w:val="00C11DAB"/>
    <w:rsid w:val="00C120D3"/>
    <w:rsid w:val="00C1261B"/>
    <w:rsid w:val="00C1312E"/>
    <w:rsid w:val="00C13CD9"/>
    <w:rsid w:val="00C1468B"/>
    <w:rsid w:val="00C14E6D"/>
    <w:rsid w:val="00C1520B"/>
    <w:rsid w:val="00C17B5D"/>
    <w:rsid w:val="00C17EAF"/>
    <w:rsid w:val="00C2022D"/>
    <w:rsid w:val="00C21472"/>
    <w:rsid w:val="00C2246F"/>
    <w:rsid w:val="00C229E3"/>
    <w:rsid w:val="00C23FA3"/>
    <w:rsid w:val="00C24DD1"/>
    <w:rsid w:val="00C24F98"/>
    <w:rsid w:val="00C25AE6"/>
    <w:rsid w:val="00C268C3"/>
    <w:rsid w:val="00C27B5C"/>
    <w:rsid w:val="00C30746"/>
    <w:rsid w:val="00C320FD"/>
    <w:rsid w:val="00C32673"/>
    <w:rsid w:val="00C3277A"/>
    <w:rsid w:val="00C3410E"/>
    <w:rsid w:val="00C3675A"/>
    <w:rsid w:val="00C37666"/>
    <w:rsid w:val="00C37690"/>
    <w:rsid w:val="00C40B70"/>
    <w:rsid w:val="00C41271"/>
    <w:rsid w:val="00C4188F"/>
    <w:rsid w:val="00C4192A"/>
    <w:rsid w:val="00C42B19"/>
    <w:rsid w:val="00C43B8A"/>
    <w:rsid w:val="00C440AA"/>
    <w:rsid w:val="00C456A2"/>
    <w:rsid w:val="00C462B5"/>
    <w:rsid w:val="00C46E72"/>
    <w:rsid w:val="00C47195"/>
    <w:rsid w:val="00C47703"/>
    <w:rsid w:val="00C5149C"/>
    <w:rsid w:val="00C5177A"/>
    <w:rsid w:val="00C5415B"/>
    <w:rsid w:val="00C55BBA"/>
    <w:rsid w:val="00C55D75"/>
    <w:rsid w:val="00C5644A"/>
    <w:rsid w:val="00C5654B"/>
    <w:rsid w:val="00C56999"/>
    <w:rsid w:val="00C57AFC"/>
    <w:rsid w:val="00C60946"/>
    <w:rsid w:val="00C626E9"/>
    <w:rsid w:val="00C62873"/>
    <w:rsid w:val="00C62B67"/>
    <w:rsid w:val="00C62D52"/>
    <w:rsid w:val="00C6427B"/>
    <w:rsid w:val="00C65DC0"/>
    <w:rsid w:val="00C66EAF"/>
    <w:rsid w:val="00C67CD9"/>
    <w:rsid w:val="00C703B0"/>
    <w:rsid w:val="00C706E7"/>
    <w:rsid w:val="00C70C8F"/>
    <w:rsid w:val="00C70CDA"/>
    <w:rsid w:val="00C712F7"/>
    <w:rsid w:val="00C71521"/>
    <w:rsid w:val="00C75332"/>
    <w:rsid w:val="00C76B4E"/>
    <w:rsid w:val="00C815DC"/>
    <w:rsid w:val="00C82F4C"/>
    <w:rsid w:val="00C8343A"/>
    <w:rsid w:val="00C8370A"/>
    <w:rsid w:val="00C83C37"/>
    <w:rsid w:val="00C841A2"/>
    <w:rsid w:val="00C848CF"/>
    <w:rsid w:val="00C84E8F"/>
    <w:rsid w:val="00C84F53"/>
    <w:rsid w:val="00C904F2"/>
    <w:rsid w:val="00C9136B"/>
    <w:rsid w:val="00C9165C"/>
    <w:rsid w:val="00C92BC2"/>
    <w:rsid w:val="00C92C2F"/>
    <w:rsid w:val="00C933C2"/>
    <w:rsid w:val="00C9356A"/>
    <w:rsid w:val="00C93790"/>
    <w:rsid w:val="00C95A78"/>
    <w:rsid w:val="00C9759A"/>
    <w:rsid w:val="00C97795"/>
    <w:rsid w:val="00CA01CC"/>
    <w:rsid w:val="00CA4F77"/>
    <w:rsid w:val="00CA5EA4"/>
    <w:rsid w:val="00CA6767"/>
    <w:rsid w:val="00CA7875"/>
    <w:rsid w:val="00CB0C7C"/>
    <w:rsid w:val="00CB26A0"/>
    <w:rsid w:val="00CB35C3"/>
    <w:rsid w:val="00CB55FE"/>
    <w:rsid w:val="00CB7F92"/>
    <w:rsid w:val="00CC0341"/>
    <w:rsid w:val="00CC1EBF"/>
    <w:rsid w:val="00CC28E7"/>
    <w:rsid w:val="00CC2D28"/>
    <w:rsid w:val="00CC3B9D"/>
    <w:rsid w:val="00CC427E"/>
    <w:rsid w:val="00CC5BDA"/>
    <w:rsid w:val="00CC5C47"/>
    <w:rsid w:val="00CC6A2E"/>
    <w:rsid w:val="00CD1251"/>
    <w:rsid w:val="00CD2821"/>
    <w:rsid w:val="00CD2B29"/>
    <w:rsid w:val="00CD2FD5"/>
    <w:rsid w:val="00CD310C"/>
    <w:rsid w:val="00CD31D2"/>
    <w:rsid w:val="00CD3EFC"/>
    <w:rsid w:val="00CD51FC"/>
    <w:rsid w:val="00CD580C"/>
    <w:rsid w:val="00CD5CDD"/>
    <w:rsid w:val="00CD6191"/>
    <w:rsid w:val="00CD67C4"/>
    <w:rsid w:val="00CD7320"/>
    <w:rsid w:val="00CD7A0F"/>
    <w:rsid w:val="00CE0655"/>
    <w:rsid w:val="00CE0798"/>
    <w:rsid w:val="00CE490C"/>
    <w:rsid w:val="00CE4DCF"/>
    <w:rsid w:val="00CE5316"/>
    <w:rsid w:val="00CE533A"/>
    <w:rsid w:val="00CF0475"/>
    <w:rsid w:val="00CF187E"/>
    <w:rsid w:val="00CF1B7F"/>
    <w:rsid w:val="00CF3477"/>
    <w:rsid w:val="00CF4047"/>
    <w:rsid w:val="00CF4FEF"/>
    <w:rsid w:val="00CF5436"/>
    <w:rsid w:val="00CF5BD1"/>
    <w:rsid w:val="00CF5DD6"/>
    <w:rsid w:val="00CF63ED"/>
    <w:rsid w:val="00CF75FE"/>
    <w:rsid w:val="00D003D9"/>
    <w:rsid w:val="00D0062E"/>
    <w:rsid w:val="00D00FD5"/>
    <w:rsid w:val="00D0137E"/>
    <w:rsid w:val="00D014BE"/>
    <w:rsid w:val="00D01E08"/>
    <w:rsid w:val="00D02F5C"/>
    <w:rsid w:val="00D03954"/>
    <w:rsid w:val="00D04456"/>
    <w:rsid w:val="00D04B7C"/>
    <w:rsid w:val="00D04D75"/>
    <w:rsid w:val="00D055DB"/>
    <w:rsid w:val="00D05E94"/>
    <w:rsid w:val="00D05F2F"/>
    <w:rsid w:val="00D066C4"/>
    <w:rsid w:val="00D06B8D"/>
    <w:rsid w:val="00D0709A"/>
    <w:rsid w:val="00D0715D"/>
    <w:rsid w:val="00D07DE6"/>
    <w:rsid w:val="00D1151E"/>
    <w:rsid w:val="00D1213A"/>
    <w:rsid w:val="00D129A4"/>
    <w:rsid w:val="00D12EC2"/>
    <w:rsid w:val="00D132A6"/>
    <w:rsid w:val="00D138B9"/>
    <w:rsid w:val="00D13B85"/>
    <w:rsid w:val="00D13F14"/>
    <w:rsid w:val="00D15689"/>
    <w:rsid w:val="00D164B6"/>
    <w:rsid w:val="00D16C89"/>
    <w:rsid w:val="00D1727A"/>
    <w:rsid w:val="00D17AE6"/>
    <w:rsid w:val="00D17BA1"/>
    <w:rsid w:val="00D17E87"/>
    <w:rsid w:val="00D200CC"/>
    <w:rsid w:val="00D20606"/>
    <w:rsid w:val="00D21AEE"/>
    <w:rsid w:val="00D21B28"/>
    <w:rsid w:val="00D23B70"/>
    <w:rsid w:val="00D2405B"/>
    <w:rsid w:val="00D241A3"/>
    <w:rsid w:val="00D24522"/>
    <w:rsid w:val="00D24902"/>
    <w:rsid w:val="00D26797"/>
    <w:rsid w:val="00D267D6"/>
    <w:rsid w:val="00D26EA3"/>
    <w:rsid w:val="00D30627"/>
    <w:rsid w:val="00D31818"/>
    <w:rsid w:val="00D34722"/>
    <w:rsid w:val="00D3490E"/>
    <w:rsid w:val="00D35221"/>
    <w:rsid w:val="00D35484"/>
    <w:rsid w:val="00D41367"/>
    <w:rsid w:val="00D41D95"/>
    <w:rsid w:val="00D422C8"/>
    <w:rsid w:val="00D42CB9"/>
    <w:rsid w:val="00D43126"/>
    <w:rsid w:val="00D459A5"/>
    <w:rsid w:val="00D45D04"/>
    <w:rsid w:val="00D46144"/>
    <w:rsid w:val="00D476CB"/>
    <w:rsid w:val="00D503D2"/>
    <w:rsid w:val="00D51AC2"/>
    <w:rsid w:val="00D52D94"/>
    <w:rsid w:val="00D536EB"/>
    <w:rsid w:val="00D542A3"/>
    <w:rsid w:val="00D54612"/>
    <w:rsid w:val="00D54EDD"/>
    <w:rsid w:val="00D5650B"/>
    <w:rsid w:val="00D56679"/>
    <w:rsid w:val="00D57106"/>
    <w:rsid w:val="00D57F7A"/>
    <w:rsid w:val="00D618E2"/>
    <w:rsid w:val="00D61F61"/>
    <w:rsid w:val="00D64723"/>
    <w:rsid w:val="00D64865"/>
    <w:rsid w:val="00D64AC7"/>
    <w:rsid w:val="00D65785"/>
    <w:rsid w:val="00D661A7"/>
    <w:rsid w:val="00D66600"/>
    <w:rsid w:val="00D703C8"/>
    <w:rsid w:val="00D70AC1"/>
    <w:rsid w:val="00D72810"/>
    <w:rsid w:val="00D72CA9"/>
    <w:rsid w:val="00D73433"/>
    <w:rsid w:val="00D74D91"/>
    <w:rsid w:val="00D758BB"/>
    <w:rsid w:val="00D75E68"/>
    <w:rsid w:val="00D76C45"/>
    <w:rsid w:val="00D77732"/>
    <w:rsid w:val="00D77FEB"/>
    <w:rsid w:val="00D80FEE"/>
    <w:rsid w:val="00D81199"/>
    <w:rsid w:val="00D8455D"/>
    <w:rsid w:val="00D84D4C"/>
    <w:rsid w:val="00D851D6"/>
    <w:rsid w:val="00D852F7"/>
    <w:rsid w:val="00D86072"/>
    <w:rsid w:val="00D870A3"/>
    <w:rsid w:val="00D900E3"/>
    <w:rsid w:val="00D908AA"/>
    <w:rsid w:val="00D916DF"/>
    <w:rsid w:val="00D91B20"/>
    <w:rsid w:val="00D928D1"/>
    <w:rsid w:val="00D94B5A"/>
    <w:rsid w:val="00D95012"/>
    <w:rsid w:val="00D95F7D"/>
    <w:rsid w:val="00D96A6D"/>
    <w:rsid w:val="00D978B9"/>
    <w:rsid w:val="00DA01A5"/>
    <w:rsid w:val="00DA0E3E"/>
    <w:rsid w:val="00DA1B30"/>
    <w:rsid w:val="00DA2E20"/>
    <w:rsid w:val="00DA3297"/>
    <w:rsid w:val="00DA4A89"/>
    <w:rsid w:val="00DA6047"/>
    <w:rsid w:val="00DA6734"/>
    <w:rsid w:val="00DA6970"/>
    <w:rsid w:val="00DA756E"/>
    <w:rsid w:val="00DA7E11"/>
    <w:rsid w:val="00DB0CB0"/>
    <w:rsid w:val="00DB11A6"/>
    <w:rsid w:val="00DB17AE"/>
    <w:rsid w:val="00DB2A13"/>
    <w:rsid w:val="00DB51FE"/>
    <w:rsid w:val="00DB5404"/>
    <w:rsid w:val="00DB64E5"/>
    <w:rsid w:val="00DB72EC"/>
    <w:rsid w:val="00DB7323"/>
    <w:rsid w:val="00DB7E8E"/>
    <w:rsid w:val="00DC0C1D"/>
    <w:rsid w:val="00DC1E85"/>
    <w:rsid w:val="00DC22F3"/>
    <w:rsid w:val="00DC267F"/>
    <w:rsid w:val="00DC2740"/>
    <w:rsid w:val="00DC3EC0"/>
    <w:rsid w:val="00DC425C"/>
    <w:rsid w:val="00DC43D6"/>
    <w:rsid w:val="00DC4B16"/>
    <w:rsid w:val="00DC51FB"/>
    <w:rsid w:val="00DC62F5"/>
    <w:rsid w:val="00DC6D48"/>
    <w:rsid w:val="00DC71AA"/>
    <w:rsid w:val="00DC7642"/>
    <w:rsid w:val="00DC7B68"/>
    <w:rsid w:val="00DC7C8F"/>
    <w:rsid w:val="00DD1585"/>
    <w:rsid w:val="00DD30D9"/>
    <w:rsid w:val="00DD553A"/>
    <w:rsid w:val="00DD5D4C"/>
    <w:rsid w:val="00DD5D9E"/>
    <w:rsid w:val="00DD60B1"/>
    <w:rsid w:val="00DD7B62"/>
    <w:rsid w:val="00DD7E93"/>
    <w:rsid w:val="00DE0089"/>
    <w:rsid w:val="00DE0D51"/>
    <w:rsid w:val="00DE1483"/>
    <w:rsid w:val="00DE14E9"/>
    <w:rsid w:val="00DE1CD2"/>
    <w:rsid w:val="00DE209B"/>
    <w:rsid w:val="00DE2A07"/>
    <w:rsid w:val="00DE585E"/>
    <w:rsid w:val="00DE5A27"/>
    <w:rsid w:val="00DE73B7"/>
    <w:rsid w:val="00DE7A63"/>
    <w:rsid w:val="00DE7C05"/>
    <w:rsid w:val="00DF028C"/>
    <w:rsid w:val="00DF0655"/>
    <w:rsid w:val="00DF3891"/>
    <w:rsid w:val="00DF3FCB"/>
    <w:rsid w:val="00DF46A6"/>
    <w:rsid w:val="00DF4DC5"/>
    <w:rsid w:val="00DF510B"/>
    <w:rsid w:val="00DF606B"/>
    <w:rsid w:val="00DF6943"/>
    <w:rsid w:val="00DF7EDD"/>
    <w:rsid w:val="00E0001C"/>
    <w:rsid w:val="00E004F2"/>
    <w:rsid w:val="00E00FD4"/>
    <w:rsid w:val="00E031F3"/>
    <w:rsid w:val="00E03631"/>
    <w:rsid w:val="00E04198"/>
    <w:rsid w:val="00E0486D"/>
    <w:rsid w:val="00E05416"/>
    <w:rsid w:val="00E068B7"/>
    <w:rsid w:val="00E06991"/>
    <w:rsid w:val="00E1069D"/>
    <w:rsid w:val="00E119A1"/>
    <w:rsid w:val="00E11CCA"/>
    <w:rsid w:val="00E121A7"/>
    <w:rsid w:val="00E1235C"/>
    <w:rsid w:val="00E123DC"/>
    <w:rsid w:val="00E124C2"/>
    <w:rsid w:val="00E132A2"/>
    <w:rsid w:val="00E14505"/>
    <w:rsid w:val="00E152B0"/>
    <w:rsid w:val="00E153E1"/>
    <w:rsid w:val="00E153E4"/>
    <w:rsid w:val="00E15A9C"/>
    <w:rsid w:val="00E1691D"/>
    <w:rsid w:val="00E16EFC"/>
    <w:rsid w:val="00E17725"/>
    <w:rsid w:val="00E17737"/>
    <w:rsid w:val="00E17DEC"/>
    <w:rsid w:val="00E20CC1"/>
    <w:rsid w:val="00E21EC3"/>
    <w:rsid w:val="00E22D18"/>
    <w:rsid w:val="00E244E7"/>
    <w:rsid w:val="00E24BD5"/>
    <w:rsid w:val="00E25222"/>
    <w:rsid w:val="00E26FBC"/>
    <w:rsid w:val="00E27A64"/>
    <w:rsid w:val="00E27A6A"/>
    <w:rsid w:val="00E32F09"/>
    <w:rsid w:val="00E3310D"/>
    <w:rsid w:val="00E36974"/>
    <w:rsid w:val="00E37FAF"/>
    <w:rsid w:val="00E40163"/>
    <w:rsid w:val="00E409AC"/>
    <w:rsid w:val="00E40B0F"/>
    <w:rsid w:val="00E41723"/>
    <w:rsid w:val="00E420C7"/>
    <w:rsid w:val="00E42901"/>
    <w:rsid w:val="00E448FA"/>
    <w:rsid w:val="00E461C1"/>
    <w:rsid w:val="00E467A6"/>
    <w:rsid w:val="00E46BFB"/>
    <w:rsid w:val="00E470DB"/>
    <w:rsid w:val="00E47A94"/>
    <w:rsid w:val="00E47FE7"/>
    <w:rsid w:val="00E503F0"/>
    <w:rsid w:val="00E50CCC"/>
    <w:rsid w:val="00E514B9"/>
    <w:rsid w:val="00E51EF8"/>
    <w:rsid w:val="00E525B2"/>
    <w:rsid w:val="00E54A08"/>
    <w:rsid w:val="00E54C9D"/>
    <w:rsid w:val="00E556A8"/>
    <w:rsid w:val="00E6089B"/>
    <w:rsid w:val="00E61766"/>
    <w:rsid w:val="00E62307"/>
    <w:rsid w:val="00E628B2"/>
    <w:rsid w:val="00E62930"/>
    <w:rsid w:val="00E62BB2"/>
    <w:rsid w:val="00E645A9"/>
    <w:rsid w:val="00E66630"/>
    <w:rsid w:val="00E670F6"/>
    <w:rsid w:val="00E67BEC"/>
    <w:rsid w:val="00E703B8"/>
    <w:rsid w:val="00E7158A"/>
    <w:rsid w:val="00E719E9"/>
    <w:rsid w:val="00E71DA9"/>
    <w:rsid w:val="00E71F41"/>
    <w:rsid w:val="00E725AE"/>
    <w:rsid w:val="00E72AD7"/>
    <w:rsid w:val="00E75234"/>
    <w:rsid w:val="00E75443"/>
    <w:rsid w:val="00E7580E"/>
    <w:rsid w:val="00E7595F"/>
    <w:rsid w:val="00E8129F"/>
    <w:rsid w:val="00E812ED"/>
    <w:rsid w:val="00E821CF"/>
    <w:rsid w:val="00E82B8D"/>
    <w:rsid w:val="00E83081"/>
    <w:rsid w:val="00E835E1"/>
    <w:rsid w:val="00E840E4"/>
    <w:rsid w:val="00E90444"/>
    <w:rsid w:val="00E90784"/>
    <w:rsid w:val="00E91575"/>
    <w:rsid w:val="00E9212A"/>
    <w:rsid w:val="00E92D48"/>
    <w:rsid w:val="00E9302D"/>
    <w:rsid w:val="00E93FB9"/>
    <w:rsid w:val="00E9414D"/>
    <w:rsid w:val="00E960FF"/>
    <w:rsid w:val="00E966F4"/>
    <w:rsid w:val="00EA11D8"/>
    <w:rsid w:val="00EA220E"/>
    <w:rsid w:val="00EA2242"/>
    <w:rsid w:val="00EA2C87"/>
    <w:rsid w:val="00EA34FC"/>
    <w:rsid w:val="00EA41A0"/>
    <w:rsid w:val="00EA575E"/>
    <w:rsid w:val="00EA6246"/>
    <w:rsid w:val="00EA7D30"/>
    <w:rsid w:val="00EB0D37"/>
    <w:rsid w:val="00EB13EB"/>
    <w:rsid w:val="00EB1D1A"/>
    <w:rsid w:val="00EB1EEE"/>
    <w:rsid w:val="00EB1F4D"/>
    <w:rsid w:val="00EB2374"/>
    <w:rsid w:val="00EB26DB"/>
    <w:rsid w:val="00EB3FAB"/>
    <w:rsid w:val="00EB48BE"/>
    <w:rsid w:val="00EB4EC8"/>
    <w:rsid w:val="00EB4F7F"/>
    <w:rsid w:val="00EB578B"/>
    <w:rsid w:val="00EB6EA4"/>
    <w:rsid w:val="00EC00D7"/>
    <w:rsid w:val="00EC087C"/>
    <w:rsid w:val="00EC2345"/>
    <w:rsid w:val="00EC2D23"/>
    <w:rsid w:val="00EC381C"/>
    <w:rsid w:val="00EC4129"/>
    <w:rsid w:val="00EC6869"/>
    <w:rsid w:val="00EC78C1"/>
    <w:rsid w:val="00EC7F14"/>
    <w:rsid w:val="00ED2E83"/>
    <w:rsid w:val="00ED38DA"/>
    <w:rsid w:val="00ED393F"/>
    <w:rsid w:val="00ED475E"/>
    <w:rsid w:val="00ED484D"/>
    <w:rsid w:val="00ED4B7C"/>
    <w:rsid w:val="00ED59FE"/>
    <w:rsid w:val="00ED5E10"/>
    <w:rsid w:val="00ED63C3"/>
    <w:rsid w:val="00ED754F"/>
    <w:rsid w:val="00ED760A"/>
    <w:rsid w:val="00ED7811"/>
    <w:rsid w:val="00ED7B9B"/>
    <w:rsid w:val="00EE03AF"/>
    <w:rsid w:val="00EE08BA"/>
    <w:rsid w:val="00EE11B0"/>
    <w:rsid w:val="00EE2796"/>
    <w:rsid w:val="00EE3015"/>
    <w:rsid w:val="00EE340E"/>
    <w:rsid w:val="00EE35BC"/>
    <w:rsid w:val="00EE3AB0"/>
    <w:rsid w:val="00EE3EFC"/>
    <w:rsid w:val="00EE704D"/>
    <w:rsid w:val="00EF05DD"/>
    <w:rsid w:val="00EF05DE"/>
    <w:rsid w:val="00EF097F"/>
    <w:rsid w:val="00EF0E21"/>
    <w:rsid w:val="00EF2760"/>
    <w:rsid w:val="00EF2853"/>
    <w:rsid w:val="00EF4078"/>
    <w:rsid w:val="00EF49B5"/>
    <w:rsid w:val="00EF4F76"/>
    <w:rsid w:val="00EF500A"/>
    <w:rsid w:val="00EF55F8"/>
    <w:rsid w:val="00EF746A"/>
    <w:rsid w:val="00F00FFE"/>
    <w:rsid w:val="00F01148"/>
    <w:rsid w:val="00F018B5"/>
    <w:rsid w:val="00F01B97"/>
    <w:rsid w:val="00F01D8F"/>
    <w:rsid w:val="00F02C39"/>
    <w:rsid w:val="00F02DE9"/>
    <w:rsid w:val="00F032A2"/>
    <w:rsid w:val="00F0365E"/>
    <w:rsid w:val="00F03CBD"/>
    <w:rsid w:val="00F048E4"/>
    <w:rsid w:val="00F04919"/>
    <w:rsid w:val="00F052AF"/>
    <w:rsid w:val="00F056E9"/>
    <w:rsid w:val="00F05F17"/>
    <w:rsid w:val="00F05F6A"/>
    <w:rsid w:val="00F060BF"/>
    <w:rsid w:val="00F071C3"/>
    <w:rsid w:val="00F07632"/>
    <w:rsid w:val="00F07796"/>
    <w:rsid w:val="00F07B72"/>
    <w:rsid w:val="00F12850"/>
    <w:rsid w:val="00F132D1"/>
    <w:rsid w:val="00F138E5"/>
    <w:rsid w:val="00F139B5"/>
    <w:rsid w:val="00F13AA5"/>
    <w:rsid w:val="00F146B4"/>
    <w:rsid w:val="00F14D85"/>
    <w:rsid w:val="00F14D89"/>
    <w:rsid w:val="00F155DF"/>
    <w:rsid w:val="00F15C24"/>
    <w:rsid w:val="00F16E9A"/>
    <w:rsid w:val="00F170F5"/>
    <w:rsid w:val="00F17355"/>
    <w:rsid w:val="00F17EED"/>
    <w:rsid w:val="00F20A0A"/>
    <w:rsid w:val="00F21B82"/>
    <w:rsid w:val="00F21D3D"/>
    <w:rsid w:val="00F21DD7"/>
    <w:rsid w:val="00F221D0"/>
    <w:rsid w:val="00F225DC"/>
    <w:rsid w:val="00F22BDB"/>
    <w:rsid w:val="00F235C4"/>
    <w:rsid w:val="00F2493F"/>
    <w:rsid w:val="00F2495D"/>
    <w:rsid w:val="00F25308"/>
    <w:rsid w:val="00F25318"/>
    <w:rsid w:val="00F257BD"/>
    <w:rsid w:val="00F2731E"/>
    <w:rsid w:val="00F30073"/>
    <w:rsid w:val="00F3023A"/>
    <w:rsid w:val="00F311B1"/>
    <w:rsid w:val="00F312A9"/>
    <w:rsid w:val="00F3204D"/>
    <w:rsid w:val="00F321AB"/>
    <w:rsid w:val="00F321D3"/>
    <w:rsid w:val="00F33752"/>
    <w:rsid w:val="00F33E7F"/>
    <w:rsid w:val="00F36514"/>
    <w:rsid w:val="00F379FD"/>
    <w:rsid w:val="00F40715"/>
    <w:rsid w:val="00F40E24"/>
    <w:rsid w:val="00F44334"/>
    <w:rsid w:val="00F44BBD"/>
    <w:rsid w:val="00F4580C"/>
    <w:rsid w:val="00F45AB2"/>
    <w:rsid w:val="00F46771"/>
    <w:rsid w:val="00F46B30"/>
    <w:rsid w:val="00F47689"/>
    <w:rsid w:val="00F500CD"/>
    <w:rsid w:val="00F50F69"/>
    <w:rsid w:val="00F51A4C"/>
    <w:rsid w:val="00F52318"/>
    <w:rsid w:val="00F525A6"/>
    <w:rsid w:val="00F52B17"/>
    <w:rsid w:val="00F52CB7"/>
    <w:rsid w:val="00F53B9E"/>
    <w:rsid w:val="00F53C79"/>
    <w:rsid w:val="00F554A9"/>
    <w:rsid w:val="00F56DB6"/>
    <w:rsid w:val="00F578B9"/>
    <w:rsid w:val="00F63F3B"/>
    <w:rsid w:val="00F64557"/>
    <w:rsid w:val="00F6456F"/>
    <w:rsid w:val="00F6491C"/>
    <w:rsid w:val="00F65263"/>
    <w:rsid w:val="00F6529E"/>
    <w:rsid w:val="00F655F7"/>
    <w:rsid w:val="00F65CFD"/>
    <w:rsid w:val="00F66D69"/>
    <w:rsid w:val="00F6712B"/>
    <w:rsid w:val="00F73308"/>
    <w:rsid w:val="00F756D3"/>
    <w:rsid w:val="00F75A5A"/>
    <w:rsid w:val="00F76115"/>
    <w:rsid w:val="00F768F9"/>
    <w:rsid w:val="00F77041"/>
    <w:rsid w:val="00F77996"/>
    <w:rsid w:val="00F77CAA"/>
    <w:rsid w:val="00F8163F"/>
    <w:rsid w:val="00F823D5"/>
    <w:rsid w:val="00F83E7A"/>
    <w:rsid w:val="00F841DF"/>
    <w:rsid w:val="00F84790"/>
    <w:rsid w:val="00F85135"/>
    <w:rsid w:val="00F85145"/>
    <w:rsid w:val="00F869F8"/>
    <w:rsid w:val="00F872BC"/>
    <w:rsid w:val="00F9033A"/>
    <w:rsid w:val="00F9050F"/>
    <w:rsid w:val="00F90F11"/>
    <w:rsid w:val="00F930A5"/>
    <w:rsid w:val="00F931D7"/>
    <w:rsid w:val="00F933B0"/>
    <w:rsid w:val="00F93940"/>
    <w:rsid w:val="00F93977"/>
    <w:rsid w:val="00F941F3"/>
    <w:rsid w:val="00F945DB"/>
    <w:rsid w:val="00F9586E"/>
    <w:rsid w:val="00F979DC"/>
    <w:rsid w:val="00FA09CD"/>
    <w:rsid w:val="00FA0E63"/>
    <w:rsid w:val="00FA1E02"/>
    <w:rsid w:val="00FA31EE"/>
    <w:rsid w:val="00FA346D"/>
    <w:rsid w:val="00FA4286"/>
    <w:rsid w:val="00FA5970"/>
    <w:rsid w:val="00FA5D9B"/>
    <w:rsid w:val="00FA7E09"/>
    <w:rsid w:val="00FB0884"/>
    <w:rsid w:val="00FB0934"/>
    <w:rsid w:val="00FB314D"/>
    <w:rsid w:val="00FB3955"/>
    <w:rsid w:val="00FB46C8"/>
    <w:rsid w:val="00FB61E3"/>
    <w:rsid w:val="00FB65F2"/>
    <w:rsid w:val="00FB781A"/>
    <w:rsid w:val="00FC0922"/>
    <w:rsid w:val="00FC1141"/>
    <w:rsid w:val="00FC19BC"/>
    <w:rsid w:val="00FC1A64"/>
    <w:rsid w:val="00FC1E36"/>
    <w:rsid w:val="00FC305B"/>
    <w:rsid w:val="00FC31AA"/>
    <w:rsid w:val="00FC3CE2"/>
    <w:rsid w:val="00FC3D18"/>
    <w:rsid w:val="00FC3EC3"/>
    <w:rsid w:val="00FC476B"/>
    <w:rsid w:val="00FC6240"/>
    <w:rsid w:val="00FC6D8C"/>
    <w:rsid w:val="00FC6F35"/>
    <w:rsid w:val="00FD1690"/>
    <w:rsid w:val="00FD3492"/>
    <w:rsid w:val="00FD3CD6"/>
    <w:rsid w:val="00FD4005"/>
    <w:rsid w:val="00FD43B6"/>
    <w:rsid w:val="00FD6636"/>
    <w:rsid w:val="00FE005D"/>
    <w:rsid w:val="00FE040C"/>
    <w:rsid w:val="00FE0488"/>
    <w:rsid w:val="00FE096C"/>
    <w:rsid w:val="00FE1271"/>
    <w:rsid w:val="00FE167B"/>
    <w:rsid w:val="00FE2419"/>
    <w:rsid w:val="00FE26C5"/>
    <w:rsid w:val="00FE3542"/>
    <w:rsid w:val="00FE45C9"/>
    <w:rsid w:val="00FE7D48"/>
    <w:rsid w:val="00FF088E"/>
    <w:rsid w:val="00FF1669"/>
    <w:rsid w:val="00FF1E73"/>
    <w:rsid w:val="00FF2CCC"/>
    <w:rsid w:val="00FF2D19"/>
    <w:rsid w:val="00FF306A"/>
    <w:rsid w:val="00FF49C8"/>
    <w:rsid w:val="00FF67C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4209"/>
  <w15:chartTrackingRefBased/>
  <w15:docId w15:val="{EB7DA340-9581-1647-90E4-85AFC4561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F54"/>
  </w:style>
  <w:style w:type="paragraph" w:styleId="Heading1">
    <w:name w:val="heading 1"/>
    <w:basedOn w:val="Normal"/>
    <w:next w:val="Normal"/>
    <w:link w:val="Heading1Char"/>
    <w:uiPriority w:val="9"/>
    <w:qFormat/>
    <w:rsid w:val="009F7A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A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7A3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96D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D2E5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4EA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4EA4"/>
    <w:rPr>
      <w:rFonts w:ascii="Calibri" w:hAnsi="Calibri" w:cs="Calibri"/>
    </w:rPr>
  </w:style>
  <w:style w:type="paragraph" w:customStyle="1" w:styleId="EndNoteBibliography">
    <w:name w:val="EndNote Bibliography"/>
    <w:basedOn w:val="Normal"/>
    <w:link w:val="EndNoteBibliographyChar"/>
    <w:rsid w:val="00B44EA4"/>
    <w:rPr>
      <w:rFonts w:ascii="Calibri" w:hAnsi="Calibri" w:cs="Calibri"/>
    </w:rPr>
  </w:style>
  <w:style w:type="character" w:customStyle="1" w:styleId="EndNoteBibliographyChar">
    <w:name w:val="EndNote Bibliography Char"/>
    <w:basedOn w:val="DefaultParagraphFont"/>
    <w:link w:val="EndNoteBibliography"/>
    <w:rsid w:val="00B44EA4"/>
    <w:rPr>
      <w:rFonts w:ascii="Calibri" w:hAnsi="Calibri" w:cs="Calibri"/>
    </w:rPr>
  </w:style>
  <w:style w:type="paragraph" w:styleId="ListParagraph">
    <w:name w:val="List Paragraph"/>
    <w:basedOn w:val="Normal"/>
    <w:uiPriority w:val="34"/>
    <w:qFormat/>
    <w:rsid w:val="00470A53"/>
    <w:pPr>
      <w:ind w:left="720"/>
      <w:contextualSpacing/>
    </w:pPr>
  </w:style>
  <w:style w:type="character" w:customStyle="1" w:styleId="Heading2Char">
    <w:name w:val="Heading 2 Char"/>
    <w:basedOn w:val="DefaultParagraphFont"/>
    <w:link w:val="Heading2"/>
    <w:uiPriority w:val="9"/>
    <w:rsid w:val="009F7A3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7A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7A3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96D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D2E5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A12BF6"/>
    <w:rPr>
      <w:sz w:val="16"/>
      <w:szCs w:val="16"/>
    </w:rPr>
  </w:style>
  <w:style w:type="paragraph" w:styleId="CommentText">
    <w:name w:val="annotation text"/>
    <w:basedOn w:val="Normal"/>
    <w:link w:val="CommentTextChar"/>
    <w:uiPriority w:val="99"/>
    <w:unhideWhenUsed/>
    <w:rsid w:val="00A12BF6"/>
    <w:rPr>
      <w:sz w:val="20"/>
      <w:szCs w:val="20"/>
    </w:rPr>
  </w:style>
  <w:style w:type="character" w:customStyle="1" w:styleId="CommentTextChar">
    <w:name w:val="Comment Text Char"/>
    <w:basedOn w:val="DefaultParagraphFont"/>
    <w:link w:val="CommentText"/>
    <w:uiPriority w:val="99"/>
    <w:rsid w:val="00A12BF6"/>
    <w:rPr>
      <w:sz w:val="20"/>
      <w:szCs w:val="20"/>
    </w:rPr>
  </w:style>
  <w:style w:type="paragraph" w:styleId="CommentSubject">
    <w:name w:val="annotation subject"/>
    <w:basedOn w:val="CommentText"/>
    <w:next w:val="CommentText"/>
    <w:link w:val="CommentSubjectChar"/>
    <w:uiPriority w:val="99"/>
    <w:semiHidden/>
    <w:unhideWhenUsed/>
    <w:rsid w:val="00A12BF6"/>
    <w:rPr>
      <w:b/>
      <w:bCs/>
    </w:rPr>
  </w:style>
  <w:style w:type="character" w:customStyle="1" w:styleId="CommentSubjectChar">
    <w:name w:val="Comment Subject Char"/>
    <w:basedOn w:val="CommentTextChar"/>
    <w:link w:val="CommentSubject"/>
    <w:uiPriority w:val="99"/>
    <w:semiHidden/>
    <w:rsid w:val="00A12BF6"/>
    <w:rPr>
      <w:b/>
      <w:bCs/>
      <w:sz w:val="20"/>
      <w:szCs w:val="20"/>
    </w:rPr>
  </w:style>
  <w:style w:type="character" w:styleId="Hyperlink">
    <w:name w:val="Hyperlink"/>
    <w:basedOn w:val="DefaultParagraphFont"/>
    <w:uiPriority w:val="99"/>
    <w:unhideWhenUsed/>
    <w:rsid w:val="00AA5CB4"/>
    <w:rPr>
      <w:color w:val="0563C1" w:themeColor="hyperlink"/>
      <w:u w:val="single"/>
    </w:rPr>
  </w:style>
  <w:style w:type="character" w:styleId="UnresolvedMention">
    <w:name w:val="Unresolved Mention"/>
    <w:basedOn w:val="DefaultParagraphFont"/>
    <w:uiPriority w:val="99"/>
    <w:semiHidden/>
    <w:unhideWhenUsed/>
    <w:rsid w:val="00AA5CB4"/>
    <w:rPr>
      <w:color w:val="605E5C"/>
      <w:shd w:val="clear" w:color="auto" w:fill="E1DFDD"/>
    </w:rPr>
  </w:style>
  <w:style w:type="paragraph" w:styleId="NormalWeb">
    <w:name w:val="Normal (Web)"/>
    <w:basedOn w:val="Normal"/>
    <w:uiPriority w:val="99"/>
    <w:unhideWhenUsed/>
    <w:rsid w:val="00C21472"/>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531B5A"/>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263A2E"/>
    <w:rPr>
      <w:color w:val="954F72" w:themeColor="followedHyperlink"/>
      <w:u w:val="single"/>
    </w:rPr>
  </w:style>
  <w:style w:type="character" w:styleId="PlaceholderText">
    <w:name w:val="Placeholder Text"/>
    <w:basedOn w:val="DefaultParagraphFont"/>
    <w:uiPriority w:val="99"/>
    <w:semiHidden/>
    <w:rsid w:val="00902C31"/>
    <w:rPr>
      <w:color w:val="666666"/>
    </w:rPr>
  </w:style>
  <w:style w:type="paragraph" w:styleId="Revision">
    <w:name w:val="Revision"/>
    <w:hidden/>
    <w:uiPriority w:val="99"/>
    <w:semiHidden/>
    <w:rsid w:val="0097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4578414">
      <w:bodyDiv w:val="1"/>
      <w:marLeft w:val="0"/>
      <w:marRight w:val="0"/>
      <w:marTop w:val="0"/>
      <w:marBottom w:val="0"/>
      <w:divBdr>
        <w:top w:val="none" w:sz="0" w:space="0" w:color="auto"/>
        <w:left w:val="none" w:sz="0" w:space="0" w:color="auto"/>
        <w:bottom w:val="none" w:sz="0" w:space="0" w:color="auto"/>
        <w:right w:val="none" w:sz="0" w:space="0" w:color="auto"/>
      </w:divBdr>
      <w:divsChild>
        <w:div w:id="1795097511">
          <w:marLeft w:val="0"/>
          <w:marRight w:val="0"/>
          <w:marTop w:val="0"/>
          <w:marBottom w:val="0"/>
          <w:divBdr>
            <w:top w:val="none" w:sz="0" w:space="0" w:color="auto"/>
            <w:left w:val="none" w:sz="0" w:space="0" w:color="auto"/>
            <w:bottom w:val="none" w:sz="0" w:space="0" w:color="auto"/>
            <w:right w:val="none" w:sz="0" w:space="0" w:color="auto"/>
          </w:divBdr>
          <w:divsChild>
            <w:div w:id="1539928218">
              <w:marLeft w:val="0"/>
              <w:marRight w:val="0"/>
              <w:marTop w:val="0"/>
              <w:marBottom w:val="0"/>
              <w:divBdr>
                <w:top w:val="none" w:sz="0" w:space="0" w:color="auto"/>
                <w:left w:val="none" w:sz="0" w:space="0" w:color="auto"/>
                <w:bottom w:val="none" w:sz="0" w:space="0" w:color="auto"/>
                <w:right w:val="none" w:sz="0" w:space="0" w:color="auto"/>
              </w:divBdr>
              <w:divsChild>
                <w:div w:id="8279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960810">
      <w:bodyDiv w:val="1"/>
      <w:marLeft w:val="0"/>
      <w:marRight w:val="0"/>
      <w:marTop w:val="0"/>
      <w:marBottom w:val="0"/>
      <w:divBdr>
        <w:top w:val="none" w:sz="0" w:space="0" w:color="auto"/>
        <w:left w:val="none" w:sz="0" w:space="0" w:color="auto"/>
        <w:bottom w:val="none" w:sz="0" w:space="0" w:color="auto"/>
        <w:right w:val="none" w:sz="0" w:space="0" w:color="auto"/>
      </w:divBdr>
    </w:div>
    <w:div w:id="69986312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10">
          <w:marLeft w:val="0"/>
          <w:marRight w:val="0"/>
          <w:marTop w:val="0"/>
          <w:marBottom w:val="0"/>
          <w:divBdr>
            <w:top w:val="none" w:sz="0" w:space="0" w:color="auto"/>
            <w:left w:val="none" w:sz="0" w:space="0" w:color="auto"/>
            <w:bottom w:val="none" w:sz="0" w:space="0" w:color="auto"/>
            <w:right w:val="none" w:sz="0" w:space="0" w:color="auto"/>
          </w:divBdr>
          <w:divsChild>
            <w:div w:id="681981137">
              <w:marLeft w:val="0"/>
              <w:marRight w:val="0"/>
              <w:marTop w:val="0"/>
              <w:marBottom w:val="0"/>
              <w:divBdr>
                <w:top w:val="none" w:sz="0" w:space="0" w:color="auto"/>
                <w:left w:val="none" w:sz="0" w:space="0" w:color="auto"/>
                <w:bottom w:val="none" w:sz="0" w:space="0" w:color="auto"/>
                <w:right w:val="none" w:sz="0" w:space="0" w:color="auto"/>
              </w:divBdr>
              <w:divsChild>
                <w:div w:id="12184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500606">
      <w:bodyDiv w:val="1"/>
      <w:marLeft w:val="0"/>
      <w:marRight w:val="0"/>
      <w:marTop w:val="0"/>
      <w:marBottom w:val="0"/>
      <w:divBdr>
        <w:top w:val="none" w:sz="0" w:space="0" w:color="auto"/>
        <w:left w:val="none" w:sz="0" w:space="0" w:color="auto"/>
        <w:bottom w:val="none" w:sz="0" w:space="0" w:color="auto"/>
        <w:right w:val="none" w:sz="0" w:space="0" w:color="auto"/>
      </w:divBdr>
      <w:divsChild>
        <w:div w:id="140855406">
          <w:marLeft w:val="0"/>
          <w:marRight w:val="0"/>
          <w:marTop w:val="0"/>
          <w:marBottom w:val="0"/>
          <w:divBdr>
            <w:top w:val="none" w:sz="0" w:space="0" w:color="auto"/>
            <w:left w:val="none" w:sz="0" w:space="0" w:color="auto"/>
            <w:bottom w:val="none" w:sz="0" w:space="0" w:color="auto"/>
            <w:right w:val="none" w:sz="0" w:space="0" w:color="auto"/>
          </w:divBdr>
          <w:divsChild>
            <w:div w:id="1075930743">
              <w:marLeft w:val="0"/>
              <w:marRight w:val="0"/>
              <w:marTop w:val="0"/>
              <w:marBottom w:val="0"/>
              <w:divBdr>
                <w:top w:val="none" w:sz="0" w:space="0" w:color="auto"/>
                <w:left w:val="none" w:sz="0" w:space="0" w:color="auto"/>
                <w:bottom w:val="none" w:sz="0" w:space="0" w:color="auto"/>
                <w:right w:val="none" w:sz="0" w:space="0" w:color="auto"/>
              </w:divBdr>
              <w:divsChild>
                <w:div w:id="7508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7442">
      <w:bodyDiv w:val="1"/>
      <w:marLeft w:val="0"/>
      <w:marRight w:val="0"/>
      <w:marTop w:val="0"/>
      <w:marBottom w:val="0"/>
      <w:divBdr>
        <w:top w:val="none" w:sz="0" w:space="0" w:color="auto"/>
        <w:left w:val="none" w:sz="0" w:space="0" w:color="auto"/>
        <w:bottom w:val="none" w:sz="0" w:space="0" w:color="auto"/>
        <w:right w:val="none" w:sz="0" w:space="0" w:color="auto"/>
      </w:divBdr>
      <w:divsChild>
        <w:div w:id="1098016714">
          <w:marLeft w:val="0"/>
          <w:marRight w:val="0"/>
          <w:marTop w:val="0"/>
          <w:marBottom w:val="0"/>
          <w:divBdr>
            <w:top w:val="none" w:sz="0" w:space="0" w:color="auto"/>
            <w:left w:val="none" w:sz="0" w:space="0" w:color="auto"/>
            <w:bottom w:val="none" w:sz="0" w:space="0" w:color="auto"/>
            <w:right w:val="none" w:sz="0" w:space="0" w:color="auto"/>
          </w:divBdr>
          <w:divsChild>
            <w:div w:id="1751002567">
              <w:marLeft w:val="0"/>
              <w:marRight w:val="0"/>
              <w:marTop w:val="0"/>
              <w:marBottom w:val="0"/>
              <w:divBdr>
                <w:top w:val="none" w:sz="0" w:space="0" w:color="auto"/>
                <w:left w:val="none" w:sz="0" w:space="0" w:color="auto"/>
                <w:bottom w:val="none" w:sz="0" w:space="0" w:color="auto"/>
                <w:right w:val="none" w:sz="0" w:space="0" w:color="auto"/>
              </w:divBdr>
              <w:divsChild>
                <w:div w:id="5520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99994">
      <w:bodyDiv w:val="1"/>
      <w:marLeft w:val="0"/>
      <w:marRight w:val="0"/>
      <w:marTop w:val="0"/>
      <w:marBottom w:val="0"/>
      <w:divBdr>
        <w:top w:val="none" w:sz="0" w:space="0" w:color="auto"/>
        <w:left w:val="none" w:sz="0" w:space="0" w:color="auto"/>
        <w:bottom w:val="none" w:sz="0" w:space="0" w:color="auto"/>
        <w:right w:val="none" w:sz="0" w:space="0" w:color="auto"/>
      </w:divBdr>
      <w:divsChild>
        <w:div w:id="897017398">
          <w:marLeft w:val="0"/>
          <w:marRight w:val="0"/>
          <w:marTop w:val="0"/>
          <w:marBottom w:val="0"/>
          <w:divBdr>
            <w:top w:val="none" w:sz="0" w:space="0" w:color="auto"/>
            <w:left w:val="none" w:sz="0" w:space="0" w:color="auto"/>
            <w:bottom w:val="none" w:sz="0" w:space="0" w:color="auto"/>
            <w:right w:val="none" w:sz="0" w:space="0" w:color="auto"/>
          </w:divBdr>
          <w:divsChild>
            <w:div w:id="1708525697">
              <w:marLeft w:val="0"/>
              <w:marRight w:val="0"/>
              <w:marTop w:val="0"/>
              <w:marBottom w:val="0"/>
              <w:divBdr>
                <w:top w:val="none" w:sz="0" w:space="0" w:color="auto"/>
                <w:left w:val="none" w:sz="0" w:space="0" w:color="auto"/>
                <w:bottom w:val="none" w:sz="0" w:space="0" w:color="auto"/>
                <w:right w:val="none" w:sz="0" w:space="0" w:color="auto"/>
              </w:divBdr>
              <w:divsChild>
                <w:div w:id="12815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27466">
      <w:bodyDiv w:val="1"/>
      <w:marLeft w:val="0"/>
      <w:marRight w:val="0"/>
      <w:marTop w:val="0"/>
      <w:marBottom w:val="0"/>
      <w:divBdr>
        <w:top w:val="none" w:sz="0" w:space="0" w:color="auto"/>
        <w:left w:val="none" w:sz="0" w:space="0" w:color="auto"/>
        <w:bottom w:val="none" w:sz="0" w:space="0" w:color="auto"/>
        <w:right w:val="none" w:sz="0" w:space="0" w:color="auto"/>
      </w:divBdr>
      <w:divsChild>
        <w:div w:id="313484922">
          <w:marLeft w:val="0"/>
          <w:marRight w:val="0"/>
          <w:marTop w:val="0"/>
          <w:marBottom w:val="0"/>
          <w:divBdr>
            <w:top w:val="none" w:sz="0" w:space="0" w:color="auto"/>
            <w:left w:val="none" w:sz="0" w:space="0" w:color="auto"/>
            <w:bottom w:val="none" w:sz="0" w:space="0" w:color="auto"/>
            <w:right w:val="none" w:sz="0" w:space="0" w:color="auto"/>
          </w:divBdr>
          <w:divsChild>
            <w:div w:id="1820269697">
              <w:marLeft w:val="0"/>
              <w:marRight w:val="0"/>
              <w:marTop w:val="0"/>
              <w:marBottom w:val="0"/>
              <w:divBdr>
                <w:top w:val="none" w:sz="0" w:space="0" w:color="auto"/>
                <w:left w:val="none" w:sz="0" w:space="0" w:color="auto"/>
                <w:bottom w:val="none" w:sz="0" w:space="0" w:color="auto"/>
                <w:right w:val="none" w:sz="0" w:space="0" w:color="auto"/>
              </w:divBdr>
              <w:divsChild>
                <w:div w:id="1872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0704">
      <w:bodyDiv w:val="1"/>
      <w:marLeft w:val="0"/>
      <w:marRight w:val="0"/>
      <w:marTop w:val="0"/>
      <w:marBottom w:val="0"/>
      <w:divBdr>
        <w:top w:val="none" w:sz="0" w:space="0" w:color="auto"/>
        <w:left w:val="none" w:sz="0" w:space="0" w:color="auto"/>
        <w:bottom w:val="none" w:sz="0" w:space="0" w:color="auto"/>
        <w:right w:val="none" w:sz="0" w:space="0" w:color="auto"/>
      </w:divBdr>
    </w:div>
    <w:div w:id="212383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s://doi.org/10.1038/s41467-022-31273-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38/s41467-024-45880-1"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oi.org/10.1016/j.cub.2019.12.007" TargetMode="External"/><Relationship Id="rId25" Type="http://schemas.openxmlformats.org/officeDocument/2006/relationships/hyperlink" Target="https://doi.org/10.1016/j.neuroimage.2015.10.071" TargetMode="External"/><Relationship Id="rId2" Type="http://schemas.openxmlformats.org/officeDocument/2006/relationships/numbering" Target="numbering.xml"/><Relationship Id="rId16" Type="http://schemas.openxmlformats.org/officeDocument/2006/relationships/hyperlink" Target="https://doi.org/10.1523/JNEUROSCI.3473-16.2017" TargetMode="External"/><Relationship Id="rId20" Type="http://schemas.openxmlformats.org/officeDocument/2006/relationships/hyperlink" Target="https://doi.org/10.1038/s41467-018-04055-5"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02/mrm.20900" TargetMode="External"/><Relationship Id="rId5" Type="http://schemas.openxmlformats.org/officeDocument/2006/relationships/webSettings" Target="webSettings.xml"/><Relationship Id="rId15" Type="http://schemas.openxmlformats.org/officeDocument/2006/relationships/hyperlink" Target="https://doi.org/10.1126/science.1087919" TargetMode="External"/><Relationship Id="rId23" Type="http://schemas.openxmlformats.org/officeDocument/2006/relationships/hyperlink" Target="https://doi.org/10.1016/j.neuroimage.2017.05.005"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oi.org/10.1073/pnas.1503550112"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doi.org/10.1523/JNEUROSCI.1680-20.2020"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4EE4B-B6F0-4F13-8A19-FFD9EA30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3</Pages>
  <Words>7056</Words>
  <Characters>4022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ngfang (NIH/NIDA) [E]</dc:creator>
  <cp:keywords/>
  <dc:description/>
  <cp:lastModifiedBy>Liu, Qingfang (NIH/NIDA) [E]</cp:lastModifiedBy>
  <cp:revision>23</cp:revision>
  <dcterms:created xsi:type="dcterms:W3CDTF">2024-10-11T11:12:00Z</dcterms:created>
  <dcterms:modified xsi:type="dcterms:W3CDTF">2024-10-11T12:07:00Z</dcterms:modified>
</cp:coreProperties>
</file>